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D29E43" w14:textId="77777777" w:rsidR="008F2AE9" w:rsidRDefault="008F2AE9">
      <w:pPr>
        <w:pStyle w:val="Capa"/>
      </w:pPr>
      <w:r>
        <w:t>UNIVERSI</w:t>
      </w:r>
      <w:r w:rsidR="00D04942">
        <w:t>dade</w:t>
      </w:r>
      <w:r>
        <w:t xml:space="preserve"> FEEVALE</w:t>
      </w:r>
    </w:p>
    <w:p w14:paraId="670E726A" w14:textId="77777777" w:rsidR="008F2AE9" w:rsidRDefault="008F2AE9">
      <w:pPr>
        <w:pStyle w:val="CapaTexto"/>
        <w:outlineLvl w:val="0"/>
      </w:pPr>
    </w:p>
    <w:p w14:paraId="304832F0" w14:textId="77777777" w:rsidR="008F2AE9" w:rsidRDefault="008F2AE9">
      <w:pPr>
        <w:pStyle w:val="CapaTexto"/>
        <w:outlineLvl w:val="0"/>
      </w:pPr>
    </w:p>
    <w:p w14:paraId="5CD6E047" w14:textId="77777777" w:rsidR="00D04942" w:rsidRDefault="00D04942" w:rsidP="00D04942">
      <w:pPr>
        <w:pStyle w:val="CapaTexto"/>
      </w:pPr>
    </w:p>
    <w:p w14:paraId="3A66DB63" w14:textId="77777777" w:rsidR="00D04942" w:rsidRDefault="00D04942" w:rsidP="00D04942">
      <w:pPr>
        <w:pStyle w:val="CapaTexto"/>
      </w:pPr>
    </w:p>
    <w:p w14:paraId="16FB2568" w14:textId="7E8A43F7" w:rsidR="008F2AE9" w:rsidRDefault="00596437">
      <w:pPr>
        <w:pStyle w:val="CapaTexto"/>
        <w:outlineLvl w:val="0"/>
      </w:pPr>
      <w:r>
        <w:t>Érico de Souza Loewe</w:t>
      </w:r>
    </w:p>
    <w:p w14:paraId="3BD6C25A" w14:textId="77777777" w:rsidR="00D04942" w:rsidRDefault="00D04942" w:rsidP="00D04942">
      <w:pPr>
        <w:pStyle w:val="CapaTexto"/>
        <w:outlineLvl w:val="0"/>
      </w:pPr>
    </w:p>
    <w:p w14:paraId="38EAB9AF" w14:textId="77777777" w:rsidR="00D04942" w:rsidRDefault="00D04942" w:rsidP="00D04942">
      <w:pPr>
        <w:pStyle w:val="CapaTexto"/>
        <w:outlineLvl w:val="0"/>
      </w:pPr>
    </w:p>
    <w:p w14:paraId="59EF1600" w14:textId="4F877CD7" w:rsidR="008F2AE9" w:rsidRDefault="00C86B91" w:rsidP="00BF30D2">
      <w:pPr>
        <w:pStyle w:val="NomeTrabalho"/>
      </w:pPr>
      <w:r w:rsidRPr="00C86B91">
        <w:t>RECOMENDAÇÃO DE GÊNEROS MUSICAIS ATRAVÉS DE CONTEXTO</w:t>
      </w:r>
    </w:p>
    <w:p w14:paraId="442BE95F" w14:textId="77777777" w:rsidR="00D04942" w:rsidRDefault="00D04942" w:rsidP="00D04942">
      <w:pPr>
        <w:pStyle w:val="CapaTexto"/>
        <w:outlineLvl w:val="0"/>
      </w:pPr>
    </w:p>
    <w:p w14:paraId="63A4C683" w14:textId="77777777" w:rsidR="00D04942" w:rsidRDefault="00D04942" w:rsidP="00D04942">
      <w:pPr>
        <w:pStyle w:val="CapaTexto"/>
        <w:outlineLvl w:val="0"/>
      </w:pPr>
    </w:p>
    <w:p w14:paraId="43608A19" w14:textId="77777777" w:rsidR="00D04942" w:rsidRDefault="00D04942" w:rsidP="00D04942">
      <w:pPr>
        <w:pStyle w:val="CapaTexto"/>
      </w:pPr>
    </w:p>
    <w:p w14:paraId="699EBA3F" w14:textId="77777777" w:rsidR="00D04942" w:rsidRDefault="00D04942" w:rsidP="00D04942">
      <w:pPr>
        <w:pStyle w:val="CapaTexto"/>
      </w:pPr>
    </w:p>
    <w:p w14:paraId="095BE293" w14:textId="77777777" w:rsidR="00D04942" w:rsidRDefault="00D04942" w:rsidP="00BF30D2"/>
    <w:p w14:paraId="250FD328" w14:textId="77777777" w:rsidR="00D04942" w:rsidRDefault="00D04942" w:rsidP="00BF30D2"/>
    <w:p w14:paraId="6B247062" w14:textId="77777777" w:rsidR="00D04942" w:rsidRDefault="00D04942" w:rsidP="00BF30D2"/>
    <w:p w14:paraId="6FF84B0C" w14:textId="77777777" w:rsidR="00D04942" w:rsidRDefault="00D04942" w:rsidP="00BF30D2"/>
    <w:p w14:paraId="2363F77C" w14:textId="77777777" w:rsidR="00D04942" w:rsidRDefault="00D04942" w:rsidP="00BF30D2"/>
    <w:p w14:paraId="4D1A07B8" w14:textId="77777777" w:rsidR="00D04942" w:rsidRDefault="00D04942" w:rsidP="00BF30D2"/>
    <w:p w14:paraId="7AA6F61B" w14:textId="77777777" w:rsidR="00D04942" w:rsidRPr="00D04942" w:rsidRDefault="00D04942" w:rsidP="00BF30D2"/>
    <w:p w14:paraId="723C68F6" w14:textId="77777777" w:rsidR="00D04942" w:rsidRDefault="008F2AE9" w:rsidP="00BF30D2">
      <w:pPr>
        <w:pStyle w:val="LocaleData"/>
      </w:pPr>
      <w:r>
        <w:t>Novo Hamburgo</w:t>
      </w:r>
    </w:p>
    <w:p w14:paraId="129388A6" w14:textId="389E6EE2" w:rsidR="008F2AE9" w:rsidRDefault="008F2AE9" w:rsidP="00BF30D2">
      <w:pPr>
        <w:pStyle w:val="LocaleData"/>
      </w:pPr>
      <w:r>
        <w:t>20</w:t>
      </w:r>
      <w:r w:rsidR="008D1382">
        <w:t>20</w:t>
      </w:r>
    </w:p>
    <w:p w14:paraId="40EE15B5" w14:textId="55AD8984" w:rsidR="008F2AE9" w:rsidRDefault="00620EC1">
      <w:pPr>
        <w:pStyle w:val="Capa"/>
      </w:pPr>
      <w:r>
        <w:lastRenderedPageBreak/>
        <w:pict w14:anchorId="116615E3">
          <v:shapetype id="_x0000_t202" coordsize="21600,21600" o:spt="202" path="m,l,21600r21600,l21600,xe">
            <v:stroke joinstyle="miter"/>
            <v:path gradientshapeok="t" o:connecttype="rect"/>
          </v:shapetype>
          <v:shape id="_x0000_s1030" type="#_x0000_t202" style="position:absolute;left:0;text-align:left;margin-left:433.35pt;margin-top:-56.25pt;width:28.8pt;height:28.8pt;z-index:1" o:allowincell="f" strokecolor="white">
            <v:textbox style="mso-next-textbox:#_x0000_s1030">
              <w:txbxContent>
                <w:p w14:paraId="373778F7" w14:textId="77777777" w:rsidR="008277D9" w:rsidRDefault="008277D9" w:rsidP="00BF30D2"/>
                <w:p w14:paraId="66287A10" w14:textId="77777777" w:rsidR="008277D9" w:rsidRDefault="008277D9" w:rsidP="00BF30D2"/>
                <w:p w14:paraId="39DFABF4" w14:textId="77777777" w:rsidR="008277D9" w:rsidRDefault="008277D9" w:rsidP="00BF30D2"/>
                <w:p w14:paraId="54D477F2" w14:textId="77777777" w:rsidR="008277D9" w:rsidRDefault="008277D9" w:rsidP="00BF30D2"/>
                <w:p w14:paraId="760A639D" w14:textId="77777777" w:rsidR="008277D9" w:rsidRDefault="008277D9" w:rsidP="00BF30D2"/>
                <w:p w14:paraId="079C8309" w14:textId="77777777" w:rsidR="008277D9" w:rsidRDefault="008277D9" w:rsidP="00BF30D2"/>
                <w:p w14:paraId="1A5BB3A2" w14:textId="77777777" w:rsidR="008277D9" w:rsidRDefault="008277D9" w:rsidP="00BF30D2"/>
              </w:txbxContent>
            </v:textbox>
          </v:shape>
        </w:pict>
      </w:r>
      <w:r w:rsidR="004563F3">
        <w:t>Érico de SOuza Loewe</w:t>
      </w:r>
    </w:p>
    <w:p w14:paraId="08C38C96" w14:textId="77777777" w:rsidR="008F2AE9" w:rsidRDefault="008F2AE9">
      <w:pPr>
        <w:pStyle w:val="CapaTexto"/>
      </w:pPr>
    </w:p>
    <w:p w14:paraId="6896D438" w14:textId="77777777" w:rsidR="008F2AE9" w:rsidRDefault="008F2AE9">
      <w:pPr>
        <w:pStyle w:val="Normal3"/>
      </w:pPr>
    </w:p>
    <w:p w14:paraId="7D584434" w14:textId="77777777" w:rsidR="008F2AE9" w:rsidRDefault="008F2AE9">
      <w:pPr>
        <w:pStyle w:val="Normal3"/>
      </w:pPr>
    </w:p>
    <w:p w14:paraId="5C00C531" w14:textId="77777777" w:rsidR="0077738A" w:rsidRDefault="0077738A" w:rsidP="00BF30D2">
      <w:pPr>
        <w:pStyle w:val="NomeTrabalho"/>
      </w:pPr>
    </w:p>
    <w:p w14:paraId="3E3D8A42" w14:textId="43883908" w:rsidR="008F2AE9" w:rsidRDefault="004563F3" w:rsidP="00BF30D2">
      <w:pPr>
        <w:pStyle w:val="NomeTrabalho"/>
      </w:pPr>
      <w:r w:rsidRPr="004563F3">
        <w:t>RECOMENDAÇÃO DE GÊNEROS MUSICAIS ATRAVÉS DE CONTEXTO</w:t>
      </w:r>
    </w:p>
    <w:p w14:paraId="59EDDA1F" w14:textId="77777777" w:rsidR="008F2AE9" w:rsidRDefault="008F2AE9">
      <w:pPr>
        <w:pStyle w:val="Normal3"/>
      </w:pPr>
    </w:p>
    <w:p w14:paraId="14D5B06E" w14:textId="77777777" w:rsidR="008F2AE9" w:rsidRDefault="008F2AE9">
      <w:pPr>
        <w:pStyle w:val="Normal3"/>
      </w:pPr>
    </w:p>
    <w:p w14:paraId="64DE2547" w14:textId="77777777" w:rsidR="008F2AE9" w:rsidRDefault="008F2AE9">
      <w:pPr>
        <w:pStyle w:val="Normal3"/>
      </w:pPr>
    </w:p>
    <w:p w14:paraId="43752F48" w14:textId="77777777" w:rsidR="008F2AE9" w:rsidRDefault="008F2AE9">
      <w:pPr>
        <w:pStyle w:val="Normal3"/>
      </w:pPr>
    </w:p>
    <w:p w14:paraId="01A3C89C" w14:textId="77777777" w:rsidR="008F2AE9" w:rsidRDefault="008F2AE9">
      <w:pPr>
        <w:pStyle w:val="Normal3"/>
      </w:pPr>
    </w:p>
    <w:p w14:paraId="0353A7EC" w14:textId="77777777" w:rsidR="008F2AE9" w:rsidRPr="00D04942" w:rsidRDefault="00D04942" w:rsidP="00BF30D2">
      <w:pPr>
        <w:pStyle w:val="CapaTexto2"/>
      </w:pPr>
      <w:r>
        <w:t>Trabalho de Conclusão de Curso</w:t>
      </w:r>
    </w:p>
    <w:p w14:paraId="3B5DB265" w14:textId="77777777" w:rsidR="008F2AE9" w:rsidRPr="00D04942" w:rsidRDefault="00D04942" w:rsidP="00BF30D2">
      <w:pPr>
        <w:pStyle w:val="CapaTexto2"/>
      </w:pPr>
      <w:r>
        <w:t>apresentado como requisito parcial</w:t>
      </w:r>
    </w:p>
    <w:p w14:paraId="1491B1BC" w14:textId="77777777" w:rsidR="008F2AE9" w:rsidRPr="00D04942" w:rsidRDefault="00D04942" w:rsidP="00BF30D2">
      <w:pPr>
        <w:pStyle w:val="CapaTexto2"/>
      </w:pPr>
      <w:r>
        <w:t>à obtenção do grau de Bacharel em</w:t>
      </w:r>
    </w:p>
    <w:p w14:paraId="345C26C8" w14:textId="77777777" w:rsidR="00D04942" w:rsidRDefault="00307B26" w:rsidP="00BF30D2">
      <w:pPr>
        <w:pStyle w:val="CapaTexto2"/>
      </w:pPr>
      <w:r>
        <w:t>Nome do Curso</w:t>
      </w:r>
      <w:r w:rsidR="00D04942">
        <w:t xml:space="preserve"> pela </w:t>
      </w:r>
    </w:p>
    <w:p w14:paraId="4E4883F2" w14:textId="77777777" w:rsidR="008F2AE9" w:rsidRDefault="00D04942" w:rsidP="00BF30D2">
      <w:pPr>
        <w:pStyle w:val="CapaTexto2"/>
      </w:pPr>
      <w:r>
        <w:t>Universidade Feevale</w:t>
      </w:r>
    </w:p>
    <w:p w14:paraId="4EFACB15" w14:textId="77777777" w:rsidR="008F2AE9" w:rsidRDefault="008F2AE9">
      <w:pPr>
        <w:pStyle w:val="Normal3"/>
      </w:pPr>
    </w:p>
    <w:p w14:paraId="6F1538D3" w14:textId="77777777" w:rsidR="008F2AE9" w:rsidRDefault="008F2AE9">
      <w:pPr>
        <w:pStyle w:val="Normal3"/>
      </w:pPr>
    </w:p>
    <w:p w14:paraId="1C31E7CC" w14:textId="77777777" w:rsidR="008F2AE9" w:rsidRDefault="008F2AE9">
      <w:pPr>
        <w:pStyle w:val="Normal3"/>
      </w:pPr>
    </w:p>
    <w:p w14:paraId="41963B60" w14:textId="77777777" w:rsidR="008F2AE9" w:rsidRDefault="008F2AE9">
      <w:pPr>
        <w:pStyle w:val="Normal3"/>
      </w:pPr>
    </w:p>
    <w:p w14:paraId="3B70A98B" w14:textId="5221C1E4" w:rsidR="008F2AE9" w:rsidRDefault="008F2AE9" w:rsidP="00BF30D2">
      <w:pPr>
        <w:pStyle w:val="CapaTexto2"/>
      </w:pPr>
      <w:r>
        <w:t xml:space="preserve">Orientador: </w:t>
      </w:r>
      <w:r w:rsidR="00F87416" w:rsidRPr="00F87416">
        <w:t>Juliano Varella De Carvalho</w:t>
      </w:r>
    </w:p>
    <w:p w14:paraId="6C2500E6" w14:textId="77777777" w:rsidR="008F2AE9" w:rsidRDefault="008F2AE9" w:rsidP="00BF30D2">
      <w:pPr>
        <w:pStyle w:val="LocaleData"/>
      </w:pPr>
    </w:p>
    <w:p w14:paraId="62A07BBA" w14:textId="77777777" w:rsidR="008F2AE9" w:rsidRDefault="008F2AE9">
      <w:pPr>
        <w:pStyle w:val="Normal3"/>
      </w:pPr>
    </w:p>
    <w:p w14:paraId="41B7784B" w14:textId="77777777" w:rsidR="008F2AE9" w:rsidRDefault="008F2AE9">
      <w:pPr>
        <w:pStyle w:val="Normal3"/>
      </w:pPr>
    </w:p>
    <w:p w14:paraId="368EBA66" w14:textId="77777777" w:rsidR="008F2AE9" w:rsidRDefault="008F2AE9">
      <w:pPr>
        <w:pStyle w:val="Normal3"/>
      </w:pPr>
    </w:p>
    <w:p w14:paraId="1C91BD23" w14:textId="77777777" w:rsidR="008F2AE9" w:rsidRDefault="008F2AE9">
      <w:pPr>
        <w:pStyle w:val="Normal3"/>
      </w:pPr>
    </w:p>
    <w:p w14:paraId="1E11B8A4" w14:textId="77777777" w:rsidR="008F2AE9" w:rsidRDefault="008F2AE9">
      <w:pPr>
        <w:pStyle w:val="Normal3"/>
      </w:pPr>
    </w:p>
    <w:p w14:paraId="28E525A6" w14:textId="77777777" w:rsidR="00D04942" w:rsidRDefault="008F2AE9" w:rsidP="00BF30D2">
      <w:pPr>
        <w:pStyle w:val="LocaleData"/>
      </w:pPr>
      <w:r>
        <w:t>Novo Hamburgo</w:t>
      </w:r>
    </w:p>
    <w:p w14:paraId="79E22260" w14:textId="3C1E4E69" w:rsidR="008F2AE9" w:rsidRDefault="008F2AE9" w:rsidP="00BF30D2">
      <w:pPr>
        <w:pStyle w:val="LocaleData"/>
      </w:pPr>
      <w:r>
        <w:t>20</w:t>
      </w:r>
      <w:r w:rsidR="009F6978">
        <w:t>20</w:t>
      </w:r>
    </w:p>
    <w:p w14:paraId="734DAB3E" w14:textId="77777777" w:rsidR="008F2AE9" w:rsidRDefault="008F2AE9" w:rsidP="00BF30D2"/>
    <w:p w14:paraId="05AF58CC" w14:textId="77777777" w:rsidR="008F2AE9" w:rsidRDefault="008F2AE9" w:rsidP="00BF30D2"/>
    <w:p w14:paraId="32EE338C" w14:textId="77777777" w:rsidR="008F2AE9" w:rsidRDefault="008F2AE9" w:rsidP="00BF30D2"/>
    <w:p w14:paraId="773C467E" w14:textId="77777777" w:rsidR="008F2AE9" w:rsidRDefault="008F2AE9" w:rsidP="00BF30D2"/>
    <w:p w14:paraId="5E69384C" w14:textId="77777777" w:rsidR="008F2AE9" w:rsidRDefault="008F2AE9" w:rsidP="00BF30D2"/>
    <w:p w14:paraId="05A1A470" w14:textId="77777777" w:rsidR="008F2AE9" w:rsidRDefault="008F2AE9" w:rsidP="00BF30D2"/>
    <w:p w14:paraId="252E1496" w14:textId="77777777" w:rsidR="008F2AE9" w:rsidRDefault="008F2AE9" w:rsidP="00BF30D2"/>
    <w:p w14:paraId="73D8854C" w14:textId="77777777" w:rsidR="008F2AE9" w:rsidRDefault="008F2AE9" w:rsidP="00BF30D2"/>
    <w:p w14:paraId="547EA766" w14:textId="77777777" w:rsidR="008F2AE9" w:rsidRDefault="008F2AE9" w:rsidP="00BF30D2"/>
    <w:p w14:paraId="19E8D863" w14:textId="77777777" w:rsidR="008F2AE9" w:rsidRDefault="008F2AE9" w:rsidP="00BF30D2">
      <w:pPr>
        <w:pStyle w:val="TtuloAgradecimento"/>
      </w:pPr>
      <w:r>
        <w:t>Agradecimentos</w:t>
      </w:r>
    </w:p>
    <w:p w14:paraId="3544A0AD" w14:textId="77777777" w:rsidR="00356202" w:rsidRDefault="00356202" w:rsidP="00BF30D2">
      <w:pPr>
        <w:pStyle w:val="TextodeAgradecimento"/>
      </w:pPr>
      <w:r>
        <w:t xml:space="preserve">Gostaria de agradecer a todos os que, de alguma maneira, contribuíram para a realização desse trabalho de conclusão, em especial: </w:t>
      </w:r>
    </w:p>
    <w:p w14:paraId="760F0575" w14:textId="5C54DE8F" w:rsidR="008F2AE9" w:rsidRDefault="00356202" w:rsidP="00BF30D2">
      <w:pPr>
        <w:pStyle w:val="TextodeAgradecimento"/>
      </w:pPr>
      <w:r>
        <w:t>Ao meu professor orientador</w:t>
      </w:r>
      <w:r w:rsidR="0097242C">
        <w:t>, meu irmão Lucas minha colega Tatiana</w:t>
      </w:r>
      <w:r>
        <w:t>, a minha família, aos amigos e às pessoas que convivem comigo diariamente, minha gratidão, pelo apoio emocional - nos períodos mais difíceis do trabalho.</w:t>
      </w:r>
    </w:p>
    <w:p w14:paraId="39515151" w14:textId="77777777" w:rsidR="008F2AE9" w:rsidRDefault="008F2AE9" w:rsidP="00BF30D2">
      <w:pPr>
        <w:pStyle w:val="TextodeAgradecimento"/>
      </w:pPr>
    </w:p>
    <w:p w14:paraId="1E2E291B" w14:textId="77777777" w:rsidR="008F2AE9" w:rsidRPr="000964B3" w:rsidRDefault="008F2AE9" w:rsidP="00BF30D2">
      <w:pPr>
        <w:pStyle w:val="Ttulo0"/>
      </w:pPr>
      <w:r w:rsidRPr="000964B3">
        <w:lastRenderedPageBreak/>
        <w:t>Resumo</w:t>
      </w:r>
    </w:p>
    <w:p w14:paraId="4CEA3515" w14:textId="4DD200D6" w:rsidR="008F2AE9" w:rsidRDefault="00356202" w:rsidP="00BF30D2">
      <w:r>
        <w:tab/>
      </w: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t>Sistemas de Recomendações (</w:t>
      </w:r>
      <w:r w:rsidRPr="00D3191B">
        <w:rPr>
          <w:i/>
        </w:rPr>
        <w:t>RecSys</w:t>
      </w:r>
      <w:r>
        <w:t>)</w:t>
      </w:r>
      <w:r w:rsidRPr="003409B7">
        <w:t>. Esses sistemas são utilizados em diversos tipos de aplicações</w:t>
      </w:r>
      <w:r>
        <w:t>,</w:t>
      </w:r>
      <w:r w:rsidRPr="003409B7">
        <w:t xml:space="preserve"> como </w:t>
      </w:r>
      <w:r>
        <w:t xml:space="preserve">por exemplo: </w:t>
      </w:r>
      <w:r w:rsidRPr="003409B7">
        <w:t>vendas, seleção de um filme</w:t>
      </w:r>
      <w:r>
        <w:t>,</w:t>
      </w:r>
      <w:r w:rsidRPr="003409B7">
        <w:t xml:space="preserve"> na </w:t>
      </w:r>
      <w:r>
        <w:t>escolha</w:t>
      </w:r>
      <w:r w:rsidRPr="003409B7">
        <w:t xml:space="preserve"> de uma música, que é um dos objetivos dessa pesquisa. Neste trabalho </w:t>
      </w:r>
      <w:r>
        <w:t>foi</w:t>
      </w:r>
      <w:r w:rsidRPr="003409B7">
        <w:t xml:space="preserve"> desenvolvido </w:t>
      </w:r>
      <w:r>
        <w:t>o LORS (</w:t>
      </w:r>
      <w:proofErr w:type="spellStart"/>
      <w:r>
        <w:t>Loewe’s</w:t>
      </w:r>
      <w:proofErr w:type="spellEnd"/>
      <w:r>
        <w:t xml:space="preserve"> </w:t>
      </w:r>
      <w:proofErr w:type="spellStart"/>
      <w:r w:rsidRPr="001837E5">
        <w:rPr>
          <w:i/>
        </w:rPr>
        <w:t>Recommender</w:t>
      </w:r>
      <w:proofErr w:type="spellEnd"/>
      <w:r w:rsidRPr="001837E5">
        <w:rPr>
          <w:i/>
        </w:rPr>
        <w:t xml:space="preserve"> System</w:t>
      </w:r>
      <w:r>
        <w:t>), um</w:t>
      </w:r>
      <w:r w:rsidRPr="003409B7">
        <w:t xml:space="preserve"> sistema de recomendação</w:t>
      </w:r>
      <w:r>
        <w:t xml:space="preserve"> de gêneros musicais </w:t>
      </w:r>
      <w:r w:rsidRPr="003409B7">
        <w:t>baseado em contexto comportamental e de ambiente</w:t>
      </w:r>
      <w:r>
        <w:t>. Nele é utilizado o algoritmo KNN para, a partir do contexto musical (gostou, não gostou, repetiu), contexto comportamental (atividade, sentimento) e de ambiente (lugar), encontrar o gênero musical mais adequado para o momento</w:t>
      </w:r>
      <w:r w:rsidRPr="003409B7">
        <w:t>.</w:t>
      </w:r>
      <w:r>
        <w:t xml:space="preserve"> É apresentada toda pesquisa desenvolvida até o desenvolvimento do sistema, a evolução do sistema em si e os resultados obtidos com as recomendações.</w:t>
      </w:r>
    </w:p>
    <w:p w14:paraId="50035359" w14:textId="3DB16C68" w:rsidR="008F2AE9" w:rsidRDefault="008F2AE9" w:rsidP="00BF30D2"/>
    <w:p w14:paraId="5A98A985" w14:textId="77777777" w:rsidR="007467AB" w:rsidRDefault="007467AB" w:rsidP="00BF30D2"/>
    <w:p w14:paraId="534039A7" w14:textId="4FC3C2C6" w:rsidR="008F2AE9" w:rsidRDefault="00DF3907" w:rsidP="00BF30D2">
      <w:proofErr w:type="spellStart"/>
      <w:r w:rsidRPr="00F3477C">
        <w:rPr>
          <w:lang w:val="en-US"/>
        </w:rPr>
        <w:t>Palavras-chave</w:t>
      </w:r>
      <w:proofErr w:type="spellEnd"/>
      <w:r w:rsidRPr="002B6B6F">
        <w:rPr>
          <w:lang w:val="en-US"/>
        </w:rPr>
        <w:t>:</w:t>
      </w:r>
      <w:r w:rsidRPr="007242D1">
        <w:rPr>
          <w:lang w:val="en-US"/>
        </w:rPr>
        <w:t xml:space="preserve"> </w:t>
      </w:r>
      <w:r w:rsidRPr="005116EE">
        <w:rPr>
          <w:i/>
          <w:lang w:val="en-US"/>
        </w:rPr>
        <w:t>RecSys</w:t>
      </w:r>
      <w:r w:rsidRPr="007242D1">
        <w:rPr>
          <w:lang w:val="en-US"/>
        </w:rPr>
        <w:t xml:space="preserve">. </w:t>
      </w:r>
      <w:r w:rsidRPr="005116EE">
        <w:rPr>
          <w:i/>
          <w:lang w:val="en-US"/>
        </w:rPr>
        <w:t>Machine Learning</w:t>
      </w:r>
      <w:r w:rsidRPr="007242D1">
        <w:rPr>
          <w:lang w:val="en-US"/>
        </w:rPr>
        <w:t xml:space="preserve">. </w:t>
      </w:r>
      <w:r w:rsidRPr="00791A76">
        <w:t xml:space="preserve">Sistemas de recomendação musical. </w:t>
      </w:r>
      <w:r w:rsidRPr="00791A76">
        <w:rPr>
          <w:i/>
        </w:rPr>
        <w:t>K-</w:t>
      </w:r>
      <w:proofErr w:type="spellStart"/>
      <w:r w:rsidRPr="00791A76">
        <w:rPr>
          <w:i/>
        </w:rPr>
        <w:t>Nearest</w:t>
      </w:r>
      <w:proofErr w:type="spellEnd"/>
      <w:r w:rsidRPr="00791A76">
        <w:rPr>
          <w:i/>
        </w:rPr>
        <w:t xml:space="preserve"> </w:t>
      </w:r>
      <w:proofErr w:type="spellStart"/>
      <w:r w:rsidRPr="00791A76">
        <w:rPr>
          <w:i/>
        </w:rPr>
        <w:t>Neighbors</w:t>
      </w:r>
      <w:proofErr w:type="spellEnd"/>
      <w:r w:rsidRPr="00791A76">
        <w:t xml:space="preserve">. Música. </w:t>
      </w:r>
      <w:r w:rsidRPr="00791A76">
        <w:rPr>
          <w:i/>
        </w:rPr>
        <w:t>Spotify</w:t>
      </w:r>
      <w:r w:rsidRPr="00791A76">
        <w:t>.</w:t>
      </w:r>
    </w:p>
    <w:p w14:paraId="61F0A098" w14:textId="77777777" w:rsidR="008F2AE9" w:rsidRDefault="008F2AE9" w:rsidP="00BF30D2">
      <w:pPr>
        <w:pStyle w:val="Ttulo0"/>
      </w:pPr>
      <w:r>
        <w:lastRenderedPageBreak/>
        <w:t>Abstract</w:t>
      </w:r>
    </w:p>
    <w:p w14:paraId="674DDAC2" w14:textId="77777777" w:rsidR="008F2AE9" w:rsidRDefault="008F2AE9" w:rsidP="00BF30D2">
      <w:pPr>
        <w:pStyle w:val="TextodoResumo"/>
      </w:pPr>
      <w:r>
        <w:t>Tradução do Resumo para a língua inglesa.</w:t>
      </w:r>
    </w:p>
    <w:p w14:paraId="30CE21C3" w14:textId="77777777" w:rsidR="008F2AE9" w:rsidRDefault="008F2AE9" w:rsidP="00BF30D2"/>
    <w:p w14:paraId="6EF21525" w14:textId="77777777" w:rsidR="008F2AE9" w:rsidRDefault="008F2AE9" w:rsidP="00BF30D2"/>
    <w:p w14:paraId="58222E71" w14:textId="043D8596" w:rsidR="008F2AE9" w:rsidRPr="00063522" w:rsidRDefault="00063522" w:rsidP="00BF30D2">
      <w:pPr>
        <w:pStyle w:val="Palavras-chave"/>
        <w:rPr>
          <w:lang w:val="en-US"/>
        </w:rPr>
      </w:pPr>
      <w:r w:rsidRPr="003665B2">
        <w:rPr>
          <w:lang w:val="en-US"/>
        </w:rPr>
        <w:t xml:space="preserve">Keywords: </w:t>
      </w:r>
      <w:r w:rsidRPr="00E1249D">
        <w:rPr>
          <w:lang w:val="en-US"/>
        </w:rPr>
        <w:t xml:space="preserve">RecSys. Machine Learning. Music Recommender System. </w:t>
      </w:r>
      <w:r w:rsidRPr="008A0DF9">
        <w:rPr>
          <w:lang w:val="en-US"/>
        </w:rPr>
        <w:t>K-Nearest Neighbors</w:t>
      </w:r>
      <w:r>
        <w:rPr>
          <w:lang w:val="en-US"/>
        </w:rPr>
        <w:t>.</w:t>
      </w:r>
      <w:r w:rsidRPr="008A0DF9">
        <w:rPr>
          <w:lang w:val="en-US"/>
        </w:rPr>
        <w:t xml:space="preserve"> </w:t>
      </w:r>
      <w:r>
        <w:rPr>
          <w:lang w:val="en-US"/>
        </w:rPr>
        <w:t>Music</w:t>
      </w:r>
      <w:r w:rsidRPr="0017416A">
        <w:rPr>
          <w:lang w:val="en-US"/>
        </w:rPr>
        <w:t>. Spotify.</w:t>
      </w:r>
    </w:p>
    <w:p w14:paraId="325C8496" w14:textId="77777777" w:rsidR="008F2AE9" w:rsidRPr="00063522" w:rsidRDefault="008F2AE9" w:rsidP="00BF30D2">
      <w:pPr>
        <w:rPr>
          <w:lang w:val="en-US"/>
        </w:rPr>
      </w:pPr>
    </w:p>
    <w:p w14:paraId="225738AC" w14:textId="77777777" w:rsidR="008F2AE9" w:rsidRDefault="008F2AE9" w:rsidP="00BF30D2">
      <w:pPr>
        <w:pStyle w:val="Ttulo0"/>
      </w:pPr>
      <w:r>
        <w:lastRenderedPageBreak/>
        <w:t>Lista de Figuras</w:t>
      </w:r>
    </w:p>
    <w:p w14:paraId="3A2F3017" w14:textId="0557E6DD" w:rsidR="0040230E" w:rsidRPr="00B70F38" w:rsidRDefault="0040230E" w:rsidP="00BF30D2">
      <w:pPr>
        <w:pStyle w:val="ndicedeilustraes"/>
        <w:rPr>
          <w:rFonts w:ascii="Calibri" w:hAnsi="Calibri"/>
          <w:color w:val="auto"/>
          <w:sz w:val="22"/>
          <w:szCs w:val="22"/>
        </w:rPr>
      </w:pPr>
      <w:r>
        <w:fldChar w:fldCharType="begin"/>
      </w:r>
      <w:r>
        <w:instrText xml:space="preserve"> TOC \h \z \c "Figura" </w:instrText>
      </w:r>
      <w:r>
        <w:fldChar w:fldCharType="separate"/>
      </w:r>
      <w:hyperlink w:anchor="_Toc55791209" w:history="1">
        <w:r w:rsidRPr="002B6DCD">
          <w:rPr>
            <w:rStyle w:val="Hyperlink"/>
          </w:rPr>
          <w:t>Figura 1 - Motor avançado de busca da ACM</w:t>
        </w:r>
        <w:r>
          <w:rPr>
            <w:webHidden/>
          </w:rPr>
          <w:tab/>
        </w:r>
        <w:r>
          <w:rPr>
            <w:webHidden/>
          </w:rPr>
          <w:fldChar w:fldCharType="begin"/>
        </w:r>
        <w:r>
          <w:rPr>
            <w:webHidden/>
          </w:rPr>
          <w:instrText xml:space="preserve"> PAGEREF _Toc55791209 \h </w:instrText>
        </w:r>
        <w:r>
          <w:rPr>
            <w:webHidden/>
          </w:rPr>
        </w:r>
        <w:r>
          <w:rPr>
            <w:webHidden/>
          </w:rPr>
          <w:fldChar w:fldCharType="separate"/>
        </w:r>
        <w:r>
          <w:rPr>
            <w:webHidden/>
          </w:rPr>
          <w:t>18</w:t>
        </w:r>
        <w:r>
          <w:rPr>
            <w:webHidden/>
          </w:rPr>
          <w:fldChar w:fldCharType="end"/>
        </w:r>
      </w:hyperlink>
    </w:p>
    <w:p w14:paraId="3F54AE1C" w14:textId="746B3AF6" w:rsidR="0040230E" w:rsidRPr="00B70F38" w:rsidRDefault="00620EC1" w:rsidP="00BF30D2">
      <w:pPr>
        <w:pStyle w:val="ndicedeilustraes"/>
        <w:rPr>
          <w:rFonts w:ascii="Calibri" w:hAnsi="Calibri"/>
          <w:color w:val="auto"/>
          <w:sz w:val="22"/>
          <w:szCs w:val="22"/>
        </w:rPr>
      </w:pPr>
      <w:hyperlink w:anchor="_Toc55791210" w:history="1">
        <w:r w:rsidR="0040230E" w:rsidRPr="002B6DCD">
          <w:rPr>
            <w:rStyle w:val="Hyperlink"/>
          </w:rPr>
          <w:t xml:space="preserve">Figura </w:t>
        </w:r>
        <w:r w:rsidR="0040230E" w:rsidRPr="002B6DCD">
          <w:rPr>
            <w:rStyle w:val="Hyperlink"/>
            <w:b/>
          </w:rPr>
          <w:t>2</w:t>
        </w:r>
        <w:r w:rsidR="0040230E" w:rsidRPr="002B6DCD">
          <w:rPr>
            <w:rStyle w:val="Hyperlink"/>
          </w:rPr>
          <w:t xml:space="preserve"> - Resultado de busca dos </w:t>
        </w:r>
        <w:r w:rsidR="0040230E" w:rsidRPr="002B6DCD">
          <w:rPr>
            <w:rStyle w:val="Hyperlink"/>
            <w:i/>
            <w:iCs/>
          </w:rPr>
          <w:t>proceedings</w:t>
        </w:r>
        <w:r w:rsidR="0040230E" w:rsidRPr="002B6DCD">
          <w:rPr>
            <w:rStyle w:val="Hyperlink"/>
          </w:rPr>
          <w:t xml:space="preserve"> no motor de busca da ACM</w:t>
        </w:r>
        <w:r w:rsidR="0040230E">
          <w:rPr>
            <w:webHidden/>
          </w:rPr>
          <w:tab/>
        </w:r>
        <w:r w:rsidR="0040230E">
          <w:rPr>
            <w:webHidden/>
          </w:rPr>
          <w:fldChar w:fldCharType="begin"/>
        </w:r>
        <w:r w:rsidR="0040230E">
          <w:rPr>
            <w:webHidden/>
          </w:rPr>
          <w:instrText xml:space="preserve"> PAGEREF _Toc55791210 \h </w:instrText>
        </w:r>
        <w:r w:rsidR="0040230E">
          <w:rPr>
            <w:webHidden/>
          </w:rPr>
        </w:r>
        <w:r w:rsidR="0040230E">
          <w:rPr>
            <w:webHidden/>
          </w:rPr>
          <w:fldChar w:fldCharType="separate"/>
        </w:r>
        <w:r w:rsidR="0040230E">
          <w:rPr>
            <w:webHidden/>
          </w:rPr>
          <w:t>19</w:t>
        </w:r>
        <w:r w:rsidR="0040230E">
          <w:rPr>
            <w:webHidden/>
          </w:rPr>
          <w:fldChar w:fldCharType="end"/>
        </w:r>
      </w:hyperlink>
    </w:p>
    <w:p w14:paraId="2EA83427" w14:textId="57D24819" w:rsidR="0040230E" w:rsidRPr="00B70F38" w:rsidRDefault="00620EC1" w:rsidP="00BF30D2">
      <w:pPr>
        <w:pStyle w:val="ndicedeilustraes"/>
        <w:rPr>
          <w:rFonts w:ascii="Calibri" w:hAnsi="Calibri"/>
          <w:color w:val="auto"/>
          <w:sz w:val="22"/>
          <w:szCs w:val="22"/>
        </w:rPr>
      </w:pPr>
      <w:hyperlink w:anchor="_Toc55791211" w:history="1">
        <w:r w:rsidR="0040230E" w:rsidRPr="002B6DCD">
          <w:rPr>
            <w:rStyle w:val="Hyperlink"/>
          </w:rPr>
          <w:t xml:space="preserve">Figura </w:t>
        </w:r>
        <w:r w:rsidR="0040230E" w:rsidRPr="002B6DCD">
          <w:rPr>
            <w:rStyle w:val="Hyperlink"/>
            <w:b/>
          </w:rPr>
          <w:t>3</w:t>
        </w:r>
        <w:r w:rsidR="0040230E" w:rsidRPr="002B6DCD">
          <w:rPr>
            <w:rStyle w:val="Hyperlink"/>
          </w:rPr>
          <w:t xml:space="preserve"> - Resultado de busca dos </w:t>
        </w:r>
        <w:r w:rsidR="0040230E" w:rsidRPr="002B6DCD">
          <w:rPr>
            <w:rStyle w:val="Hyperlink"/>
            <w:i/>
            <w:iCs/>
          </w:rPr>
          <w:t>journals</w:t>
        </w:r>
        <w:r w:rsidR="0040230E" w:rsidRPr="002B6DCD">
          <w:rPr>
            <w:rStyle w:val="Hyperlink"/>
          </w:rPr>
          <w:t xml:space="preserve"> no motor de busca da ACM</w:t>
        </w:r>
        <w:r w:rsidR="0040230E">
          <w:rPr>
            <w:webHidden/>
          </w:rPr>
          <w:tab/>
        </w:r>
        <w:r w:rsidR="0040230E">
          <w:rPr>
            <w:webHidden/>
          </w:rPr>
          <w:fldChar w:fldCharType="begin"/>
        </w:r>
        <w:r w:rsidR="0040230E">
          <w:rPr>
            <w:webHidden/>
          </w:rPr>
          <w:instrText xml:space="preserve"> PAGEREF _Toc55791211 \h </w:instrText>
        </w:r>
        <w:r w:rsidR="0040230E">
          <w:rPr>
            <w:webHidden/>
          </w:rPr>
        </w:r>
        <w:r w:rsidR="0040230E">
          <w:rPr>
            <w:webHidden/>
          </w:rPr>
          <w:fldChar w:fldCharType="separate"/>
        </w:r>
        <w:r w:rsidR="0040230E">
          <w:rPr>
            <w:webHidden/>
          </w:rPr>
          <w:t>19</w:t>
        </w:r>
        <w:r w:rsidR="0040230E">
          <w:rPr>
            <w:webHidden/>
          </w:rPr>
          <w:fldChar w:fldCharType="end"/>
        </w:r>
      </w:hyperlink>
    </w:p>
    <w:p w14:paraId="05E576B1" w14:textId="1212CCD5" w:rsidR="0040230E" w:rsidRPr="00B70F38" w:rsidRDefault="00620EC1" w:rsidP="00BF30D2">
      <w:pPr>
        <w:pStyle w:val="ndicedeilustraes"/>
        <w:rPr>
          <w:rFonts w:ascii="Calibri" w:hAnsi="Calibri"/>
          <w:color w:val="auto"/>
          <w:sz w:val="22"/>
          <w:szCs w:val="22"/>
        </w:rPr>
      </w:pPr>
      <w:hyperlink w:anchor="_Toc55791212" w:history="1">
        <w:r w:rsidR="0040230E" w:rsidRPr="002B6DCD">
          <w:rPr>
            <w:rStyle w:val="Hyperlink"/>
          </w:rPr>
          <w:t>Figura 4 - Etapas realizadas para filtrar os trabalhos encontrados no motor de busca da ACM</w:t>
        </w:r>
        <w:r w:rsidR="0040230E">
          <w:rPr>
            <w:webHidden/>
          </w:rPr>
          <w:tab/>
        </w:r>
        <w:r w:rsidR="0040230E">
          <w:rPr>
            <w:webHidden/>
          </w:rPr>
          <w:fldChar w:fldCharType="begin"/>
        </w:r>
        <w:r w:rsidR="0040230E">
          <w:rPr>
            <w:webHidden/>
          </w:rPr>
          <w:instrText xml:space="preserve"> PAGEREF _Toc55791212 \h </w:instrText>
        </w:r>
        <w:r w:rsidR="0040230E">
          <w:rPr>
            <w:webHidden/>
          </w:rPr>
        </w:r>
        <w:r w:rsidR="0040230E">
          <w:rPr>
            <w:webHidden/>
          </w:rPr>
          <w:fldChar w:fldCharType="separate"/>
        </w:r>
        <w:r w:rsidR="0040230E">
          <w:rPr>
            <w:webHidden/>
          </w:rPr>
          <w:t>20</w:t>
        </w:r>
        <w:r w:rsidR="0040230E">
          <w:rPr>
            <w:webHidden/>
          </w:rPr>
          <w:fldChar w:fldCharType="end"/>
        </w:r>
      </w:hyperlink>
    </w:p>
    <w:p w14:paraId="4F071275" w14:textId="7CF2A370" w:rsidR="0040230E" w:rsidRPr="00B70F38" w:rsidRDefault="00620EC1" w:rsidP="00BF30D2">
      <w:pPr>
        <w:pStyle w:val="ndicedeilustraes"/>
        <w:rPr>
          <w:rFonts w:ascii="Calibri" w:hAnsi="Calibri"/>
          <w:color w:val="auto"/>
          <w:sz w:val="22"/>
          <w:szCs w:val="22"/>
        </w:rPr>
      </w:pPr>
      <w:hyperlink w:anchor="_Toc55791213" w:history="1">
        <w:r w:rsidR="0040230E" w:rsidRPr="002B6DCD">
          <w:rPr>
            <w:rStyle w:val="Hyperlink"/>
          </w:rPr>
          <w:t>Figura 5 - Filtro em cima dos trabalhos selecionados através do resumo</w:t>
        </w:r>
        <w:r w:rsidR="0040230E">
          <w:rPr>
            <w:webHidden/>
          </w:rPr>
          <w:tab/>
        </w:r>
        <w:r w:rsidR="0040230E">
          <w:rPr>
            <w:webHidden/>
          </w:rPr>
          <w:fldChar w:fldCharType="begin"/>
        </w:r>
        <w:r w:rsidR="0040230E">
          <w:rPr>
            <w:webHidden/>
          </w:rPr>
          <w:instrText xml:space="preserve"> PAGEREF _Toc55791213 \h </w:instrText>
        </w:r>
        <w:r w:rsidR="0040230E">
          <w:rPr>
            <w:webHidden/>
          </w:rPr>
        </w:r>
        <w:r w:rsidR="0040230E">
          <w:rPr>
            <w:webHidden/>
          </w:rPr>
          <w:fldChar w:fldCharType="separate"/>
        </w:r>
        <w:r w:rsidR="0040230E">
          <w:rPr>
            <w:webHidden/>
          </w:rPr>
          <w:t>21</w:t>
        </w:r>
        <w:r w:rsidR="0040230E">
          <w:rPr>
            <w:webHidden/>
          </w:rPr>
          <w:fldChar w:fldCharType="end"/>
        </w:r>
      </w:hyperlink>
    </w:p>
    <w:p w14:paraId="5D5BE825" w14:textId="6956B02B" w:rsidR="0040230E" w:rsidRPr="00B70F38" w:rsidRDefault="00620EC1" w:rsidP="00BF30D2">
      <w:pPr>
        <w:pStyle w:val="ndicedeilustraes"/>
        <w:rPr>
          <w:rFonts w:ascii="Calibri" w:hAnsi="Calibri"/>
          <w:color w:val="auto"/>
          <w:sz w:val="22"/>
          <w:szCs w:val="22"/>
        </w:rPr>
      </w:pPr>
      <w:hyperlink w:anchor="_Toc55791214" w:history="1">
        <w:r w:rsidR="0040230E" w:rsidRPr="002B6DCD">
          <w:rPr>
            <w:rStyle w:val="Hyperlink"/>
          </w:rPr>
          <w:t>Figura 6 - Procedimento de filtro realizado baseado nos trabalhos encontrados no motor de busca da ACM</w:t>
        </w:r>
        <w:r w:rsidR="0040230E">
          <w:rPr>
            <w:webHidden/>
          </w:rPr>
          <w:tab/>
        </w:r>
        <w:r w:rsidR="0040230E">
          <w:rPr>
            <w:webHidden/>
          </w:rPr>
          <w:fldChar w:fldCharType="begin"/>
        </w:r>
        <w:r w:rsidR="0040230E">
          <w:rPr>
            <w:webHidden/>
          </w:rPr>
          <w:instrText xml:space="preserve"> PAGEREF _Toc55791214 \h </w:instrText>
        </w:r>
        <w:r w:rsidR="0040230E">
          <w:rPr>
            <w:webHidden/>
          </w:rPr>
        </w:r>
        <w:r w:rsidR="0040230E">
          <w:rPr>
            <w:webHidden/>
          </w:rPr>
          <w:fldChar w:fldCharType="separate"/>
        </w:r>
        <w:r w:rsidR="0040230E">
          <w:rPr>
            <w:webHidden/>
          </w:rPr>
          <w:t>21</w:t>
        </w:r>
        <w:r w:rsidR="0040230E">
          <w:rPr>
            <w:webHidden/>
          </w:rPr>
          <w:fldChar w:fldCharType="end"/>
        </w:r>
      </w:hyperlink>
    </w:p>
    <w:p w14:paraId="29E5C4E2" w14:textId="06657DA8" w:rsidR="0040230E" w:rsidRPr="00B70F38" w:rsidRDefault="00620EC1" w:rsidP="00BF30D2">
      <w:pPr>
        <w:pStyle w:val="ndicedeilustraes"/>
        <w:rPr>
          <w:rFonts w:ascii="Calibri" w:hAnsi="Calibri"/>
          <w:color w:val="auto"/>
          <w:sz w:val="22"/>
          <w:szCs w:val="22"/>
        </w:rPr>
      </w:pPr>
      <w:hyperlink w:anchor="_Toc55791215" w:history="1">
        <w:r w:rsidR="0040230E" w:rsidRPr="002B6DCD">
          <w:rPr>
            <w:rStyle w:val="Hyperlink"/>
          </w:rPr>
          <w:t>Figura 7 - Fatores da preferência musical</w:t>
        </w:r>
        <w:r w:rsidR="0040230E">
          <w:rPr>
            <w:webHidden/>
          </w:rPr>
          <w:tab/>
        </w:r>
        <w:r w:rsidR="0040230E">
          <w:rPr>
            <w:webHidden/>
          </w:rPr>
          <w:fldChar w:fldCharType="begin"/>
        </w:r>
        <w:r w:rsidR="0040230E">
          <w:rPr>
            <w:webHidden/>
          </w:rPr>
          <w:instrText xml:space="preserve"> PAGEREF _Toc55791215 \h </w:instrText>
        </w:r>
        <w:r w:rsidR="0040230E">
          <w:rPr>
            <w:webHidden/>
          </w:rPr>
        </w:r>
        <w:r w:rsidR="0040230E">
          <w:rPr>
            <w:webHidden/>
          </w:rPr>
          <w:fldChar w:fldCharType="separate"/>
        </w:r>
        <w:r w:rsidR="0040230E">
          <w:rPr>
            <w:webHidden/>
          </w:rPr>
          <w:t>30</w:t>
        </w:r>
        <w:r w:rsidR="0040230E">
          <w:rPr>
            <w:webHidden/>
          </w:rPr>
          <w:fldChar w:fldCharType="end"/>
        </w:r>
      </w:hyperlink>
    </w:p>
    <w:p w14:paraId="6EBEEC17" w14:textId="1E09E8A0" w:rsidR="0040230E" w:rsidRPr="00B70F38" w:rsidRDefault="00620EC1" w:rsidP="00BF30D2">
      <w:pPr>
        <w:pStyle w:val="ndicedeilustraes"/>
        <w:rPr>
          <w:rFonts w:ascii="Calibri" w:hAnsi="Calibri"/>
          <w:color w:val="auto"/>
          <w:sz w:val="22"/>
          <w:szCs w:val="22"/>
        </w:rPr>
      </w:pPr>
      <w:hyperlink w:anchor="_Toc55791216" w:history="1">
        <w:r w:rsidR="0040230E" w:rsidRPr="002B6DCD">
          <w:rPr>
            <w:rStyle w:val="Hyperlink"/>
          </w:rPr>
          <w:t>Figura 8 - Etapas do desenvolvimento do sistema de recomendação musical</w:t>
        </w:r>
        <w:r w:rsidR="0040230E">
          <w:rPr>
            <w:webHidden/>
          </w:rPr>
          <w:tab/>
        </w:r>
        <w:r w:rsidR="0040230E">
          <w:rPr>
            <w:webHidden/>
          </w:rPr>
          <w:fldChar w:fldCharType="begin"/>
        </w:r>
        <w:r w:rsidR="0040230E">
          <w:rPr>
            <w:webHidden/>
          </w:rPr>
          <w:instrText xml:space="preserve"> PAGEREF _Toc55791216 \h </w:instrText>
        </w:r>
        <w:r w:rsidR="0040230E">
          <w:rPr>
            <w:webHidden/>
          </w:rPr>
        </w:r>
        <w:r w:rsidR="0040230E">
          <w:rPr>
            <w:webHidden/>
          </w:rPr>
          <w:fldChar w:fldCharType="separate"/>
        </w:r>
        <w:r w:rsidR="0040230E">
          <w:rPr>
            <w:webHidden/>
          </w:rPr>
          <w:t>34</w:t>
        </w:r>
        <w:r w:rsidR="0040230E">
          <w:rPr>
            <w:webHidden/>
          </w:rPr>
          <w:fldChar w:fldCharType="end"/>
        </w:r>
      </w:hyperlink>
    </w:p>
    <w:p w14:paraId="2D740DF7" w14:textId="6647F041" w:rsidR="0040230E" w:rsidRPr="00B70F38" w:rsidRDefault="00620EC1" w:rsidP="00BF30D2">
      <w:pPr>
        <w:pStyle w:val="ndicedeilustraes"/>
        <w:rPr>
          <w:rFonts w:ascii="Calibri" w:hAnsi="Calibri"/>
          <w:color w:val="auto"/>
          <w:sz w:val="22"/>
          <w:szCs w:val="22"/>
        </w:rPr>
      </w:pPr>
      <w:hyperlink w:anchor="_Toc55791217" w:history="1">
        <w:r w:rsidR="0040230E" w:rsidRPr="002B6DCD">
          <w:rPr>
            <w:rStyle w:val="Hyperlink"/>
          </w:rPr>
          <w:t>Figura 9 - Apresentação dos contextos estudados no trabalho</w:t>
        </w:r>
        <w:r w:rsidR="0040230E">
          <w:rPr>
            <w:webHidden/>
          </w:rPr>
          <w:tab/>
        </w:r>
        <w:r w:rsidR="0040230E">
          <w:rPr>
            <w:webHidden/>
          </w:rPr>
          <w:fldChar w:fldCharType="begin"/>
        </w:r>
        <w:r w:rsidR="0040230E">
          <w:rPr>
            <w:webHidden/>
          </w:rPr>
          <w:instrText xml:space="preserve"> PAGEREF _Toc55791217 \h </w:instrText>
        </w:r>
        <w:r w:rsidR="0040230E">
          <w:rPr>
            <w:webHidden/>
          </w:rPr>
        </w:r>
        <w:r w:rsidR="0040230E">
          <w:rPr>
            <w:webHidden/>
          </w:rPr>
          <w:fldChar w:fldCharType="separate"/>
        </w:r>
        <w:r w:rsidR="0040230E">
          <w:rPr>
            <w:webHidden/>
          </w:rPr>
          <w:t>35</w:t>
        </w:r>
        <w:r w:rsidR="0040230E">
          <w:rPr>
            <w:webHidden/>
          </w:rPr>
          <w:fldChar w:fldCharType="end"/>
        </w:r>
      </w:hyperlink>
    </w:p>
    <w:p w14:paraId="58488DE0" w14:textId="5164FE74" w:rsidR="0040230E" w:rsidRPr="00B70F38" w:rsidRDefault="00620EC1" w:rsidP="00BF30D2">
      <w:pPr>
        <w:pStyle w:val="ndicedeilustraes"/>
        <w:rPr>
          <w:rFonts w:ascii="Calibri" w:hAnsi="Calibri"/>
          <w:color w:val="auto"/>
          <w:sz w:val="22"/>
          <w:szCs w:val="22"/>
        </w:rPr>
      </w:pPr>
      <w:hyperlink w:anchor="_Toc55791218" w:history="1">
        <w:r w:rsidR="0040230E" w:rsidRPr="002B6DCD">
          <w:rPr>
            <w:rStyle w:val="Hyperlink"/>
          </w:rPr>
          <w:t>Figura 10 - A esquerda, tela introdutória da aplicação. A direita, tela de login da aplicação</w:t>
        </w:r>
        <w:r w:rsidR="0040230E">
          <w:rPr>
            <w:webHidden/>
          </w:rPr>
          <w:tab/>
        </w:r>
        <w:r w:rsidR="0040230E">
          <w:rPr>
            <w:webHidden/>
          </w:rPr>
          <w:fldChar w:fldCharType="begin"/>
        </w:r>
        <w:r w:rsidR="0040230E">
          <w:rPr>
            <w:webHidden/>
          </w:rPr>
          <w:instrText xml:space="preserve"> PAGEREF _Toc55791218 \h </w:instrText>
        </w:r>
        <w:r w:rsidR="0040230E">
          <w:rPr>
            <w:webHidden/>
          </w:rPr>
        </w:r>
        <w:r w:rsidR="0040230E">
          <w:rPr>
            <w:webHidden/>
          </w:rPr>
          <w:fldChar w:fldCharType="separate"/>
        </w:r>
        <w:r w:rsidR="0040230E">
          <w:rPr>
            <w:webHidden/>
          </w:rPr>
          <w:t>42</w:t>
        </w:r>
        <w:r w:rsidR="0040230E">
          <w:rPr>
            <w:webHidden/>
          </w:rPr>
          <w:fldChar w:fldCharType="end"/>
        </w:r>
      </w:hyperlink>
    </w:p>
    <w:p w14:paraId="7277BFB6" w14:textId="3228A879" w:rsidR="0040230E" w:rsidRPr="00B70F38" w:rsidRDefault="00620EC1" w:rsidP="00BF30D2">
      <w:pPr>
        <w:pStyle w:val="ndicedeilustraes"/>
        <w:rPr>
          <w:rFonts w:ascii="Calibri" w:hAnsi="Calibri"/>
          <w:color w:val="auto"/>
          <w:sz w:val="22"/>
          <w:szCs w:val="22"/>
        </w:rPr>
      </w:pPr>
      <w:hyperlink w:anchor="_Toc55791219" w:history="1">
        <w:r w:rsidR="0040230E" w:rsidRPr="002B6DCD">
          <w:rPr>
            <w:rStyle w:val="Hyperlink"/>
          </w:rPr>
          <w:t>Figura 11 - A esquerda, tela de preenchimento do contexto. A direita, tela da lista de dispositivos do Spotify</w:t>
        </w:r>
        <w:r w:rsidR="0040230E">
          <w:rPr>
            <w:webHidden/>
          </w:rPr>
          <w:tab/>
        </w:r>
        <w:r w:rsidR="0040230E">
          <w:rPr>
            <w:webHidden/>
          </w:rPr>
          <w:fldChar w:fldCharType="begin"/>
        </w:r>
        <w:r w:rsidR="0040230E">
          <w:rPr>
            <w:webHidden/>
          </w:rPr>
          <w:instrText xml:space="preserve"> PAGEREF _Toc55791219 \h </w:instrText>
        </w:r>
        <w:r w:rsidR="0040230E">
          <w:rPr>
            <w:webHidden/>
          </w:rPr>
        </w:r>
        <w:r w:rsidR="0040230E">
          <w:rPr>
            <w:webHidden/>
          </w:rPr>
          <w:fldChar w:fldCharType="separate"/>
        </w:r>
        <w:r w:rsidR="0040230E">
          <w:rPr>
            <w:webHidden/>
          </w:rPr>
          <w:t>43</w:t>
        </w:r>
        <w:r w:rsidR="0040230E">
          <w:rPr>
            <w:webHidden/>
          </w:rPr>
          <w:fldChar w:fldCharType="end"/>
        </w:r>
      </w:hyperlink>
    </w:p>
    <w:p w14:paraId="77029430" w14:textId="62C85BD6" w:rsidR="0040230E" w:rsidRPr="00B70F38" w:rsidRDefault="00620EC1" w:rsidP="00BF30D2">
      <w:pPr>
        <w:pStyle w:val="ndicedeilustraes"/>
        <w:rPr>
          <w:rFonts w:ascii="Calibri" w:hAnsi="Calibri"/>
          <w:color w:val="auto"/>
          <w:sz w:val="22"/>
          <w:szCs w:val="22"/>
        </w:rPr>
      </w:pPr>
      <w:hyperlink w:anchor="_Toc55791220" w:history="1">
        <w:r w:rsidR="0040230E" w:rsidRPr="002B6DCD">
          <w:rPr>
            <w:rStyle w:val="Hyperlink"/>
          </w:rPr>
          <w:t>Figura 12 - A esquerda, tela principal, a qual apresenta a música sendo reproduzida ao usuário. A direita, tela de busca de músicas que encaixem melhor no momento</w:t>
        </w:r>
        <w:r w:rsidR="0040230E">
          <w:rPr>
            <w:webHidden/>
          </w:rPr>
          <w:tab/>
        </w:r>
        <w:r w:rsidR="0040230E">
          <w:rPr>
            <w:webHidden/>
          </w:rPr>
          <w:fldChar w:fldCharType="begin"/>
        </w:r>
        <w:r w:rsidR="0040230E">
          <w:rPr>
            <w:webHidden/>
          </w:rPr>
          <w:instrText xml:space="preserve"> PAGEREF _Toc55791220 \h </w:instrText>
        </w:r>
        <w:r w:rsidR="0040230E">
          <w:rPr>
            <w:webHidden/>
          </w:rPr>
        </w:r>
        <w:r w:rsidR="0040230E">
          <w:rPr>
            <w:webHidden/>
          </w:rPr>
          <w:fldChar w:fldCharType="separate"/>
        </w:r>
        <w:r w:rsidR="0040230E">
          <w:rPr>
            <w:webHidden/>
          </w:rPr>
          <w:t>44</w:t>
        </w:r>
        <w:r w:rsidR="0040230E">
          <w:rPr>
            <w:webHidden/>
          </w:rPr>
          <w:fldChar w:fldCharType="end"/>
        </w:r>
      </w:hyperlink>
    </w:p>
    <w:p w14:paraId="38FBE502" w14:textId="76FC13A5" w:rsidR="0040230E" w:rsidRPr="00B70F38" w:rsidRDefault="00620EC1" w:rsidP="00BF30D2">
      <w:pPr>
        <w:pStyle w:val="ndicedeilustraes"/>
        <w:rPr>
          <w:rFonts w:ascii="Calibri" w:hAnsi="Calibri"/>
          <w:color w:val="auto"/>
          <w:sz w:val="22"/>
          <w:szCs w:val="22"/>
        </w:rPr>
      </w:pPr>
      <w:hyperlink w:anchor="_Toc55791221" w:history="1">
        <w:r w:rsidR="0040230E" w:rsidRPr="002B6DCD">
          <w:rPr>
            <w:rStyle w:val="Hyperlink"/>
          </w:rPr>
          <w:t>Figura 13 - Console do Realtime Database do Firebase</w:t>
        </w:r>
        <w:r w:rsidR="0040230E">
          <w:rPr>
            <w:webHidden/>
          </w:rPr>
          <w:tab/>
        </w:r>
        <w:r w:rsidR="0040230E">
          <w:rPr>
            <w:webHidden/>
          </w:rPr>
          <w:fldChar w:fldCharType="begin"/>
        </w:r>
        <w:r w:rsidR="0040230E">
          <w:rPr>
            <w:webHidden/>
          </w:rPr>
          <w:instrText xml:space="preserve"> PAGEREF _Toc55791221 \h </w:instrText>
        </w:r>
        <w:r w:rsidR="0040230E">
          <w:rPr>
            <w:webHidden/>
          </w:rPr>
        </w:r>
        <w:r w:rsidR="0040230E">
          <w:rPr>
            <w:webHidden/>
          </w:rPr>
          <w:fldChar w:fldCharType="separate"/>
        </w:r>
        <w:r w:rsidR="0040230E">
          <w:rPr>
            <w:webHidden/>
          </w:rPr>
          <w:t>47</w:t>
        </w:r>
        <w:r w:rsidR="0040230E">
          <w:rPr>
            <w:webHidden/>
          </w:rPr>
          <w:fldChar w:fldCharType="end"/>
        </w:r>
      </w:hyperlink>
    </w:p>
    <w:p w14:paraId="328D4309" w14:textId="2C2607A7" w:rsidR="0040230E" w:rsidRPr="00B70F38" w:rsidRDefault="00620EC1" w:rsidP="00BF30D2">
      <w:pPr>
        <w:pStyle w:val="ndicedeilustraes"/>
        <w:rPr>
          <w:rFonts w:ascii="Calibri" w:hAnsi="Calibri"/>
          <w:color w:val="auto"/>
          <w:sz w:val="22"/>
          <w:szCs w:val="22"/>
        </w:rPr>
      </w:pPr>
      <w:hyperlink w:anchor="_Toc55791222" w:history="1">
        <w:r w:rsidR="0040230E" w:rsidRPr="002B6DCD">
          <w:rPr>
            <w:rStyle w:val="Hyperlink"/>
          </w:rPr>
          <w:t>Figura 14 - Representação gráfica da classificação do algoritmo KNN sobre um plano x1 e x2. No plano, os pontos amarelos são a representação da classe A, roxos classe B e vermelho é o ponto de teste</w:t>
        </w:r>
        <w:r w:rsidR="0040230E">
          <w:rPr>
            <w:webHidden/>
          </w:rPr>
          <w:tab/>
        </w:r>
        <w:r w:rsidR="0040230E">
          <w:rPr>
            <w:webHidden/>
          </w:rPr>
          <w:fldChar w:fldCharType="begin"/>
        </w:r>
        <w:r w:rsidR="0040230E">
          <w:rPr>
            <w:webHidden/>
          </w:rPr>
          <w:instrText xml:space="preserve"> PAGEREF _Toc55791222 \h </w:instrText>
        </w:r>
        <w:r w:rsidR="0040230E">
          <w:rPr>
            <w:webHidden/>
          </w:rPr>
        </w:r>
        <w:r w:rsidR="0040230E">
          <w:rPr>
            <w:webHidden/>
          </w:rPr>
          <w:fldChar w:fldCharType="separate"/>
        </w:r>
        <w:r w:rsidR="0040230E">
          <w:rPr>
            <w:webHidden/>
          </w:rPr>
          <w:t>48</w:t>
        </w:r>
        <w:r w:rsidR="0040230E">
          <w:rPr>
            <w:webHidden/>
          </w:rPr>
          <w:fldChar w:fldCharType="end"/>
        </w:r>
      </w:hyperlink>
    </w:p>
    <w:p w14:paraId="70518AC8" w14:textId="02454FE8" w:rsidR="0040230E" w:rsidRPr="00B70F38" w:rsidRDefault="00620EC1" w:rsidP="00BF30D2">
      <w:pPr>
        <w:pStyle w:val="ndicedeilustraes"/>
        <w:rPr>
          <w:rFonts w:ascii="Calibri" w:hAnsi="Calibri"/>
          <w:color w:val="auto"/>
          <w:sz w:val="22"/>
          <w:szCs w:val="22"/>
        </w:rPr>
      </w:pPr>
      <w:hyperlink w:anchor="_Toc55791223" w:history="1">
        <w:r w:rsidR="0040230E" w:rsidRPr="002B6DCD">
          <w:rPr>
            <w:rStyle w:val="Hyperlink"/>
          </w:rPr>
          <w:t>Figura 15 - Visão macro das etapas para transformar os eventos registrados no firebase na tabela que sera rodado o KNN</w:t>
        </w:r>
        <w:r w:rsidR="0040230E">
          <w:rPr>
            <w:webHidden/>
          </w:rPr>
          <w:tab/>
        </w:r>
        <w:r w:rsidR="0040230E">
          <w:rPr>
            <w:webHidden/>
          </w:rPr>
          <w:fldChar w:fldCharType="begin"/>
        </w:r>
        <w:r w:rsidR="0040230E">
          <w:rPr>
            <w:webHidden/>
          </w:rPr>
          <w:instrText xml:space="preserve"> PAGEREF _Toc55791223 \h </w:instrText>
        </w:r>
        <w:r w:rsidR="0040230E">
          <w:rPr>
            <w:webHidden/>
          </w:rPr>
        </w:r>
        <w:r w:rsidR="0040230E">
          <w:rPr>
            <w:webHidden/>
          </w:rPr>
          <w:fldChar w:fldCharType="separate"/>
        </w:r>
        <w:r w:rsidR="0040230E">
          <w:rPr>
            <w:webHidden/>
          </w:rPr>
          <w:t>50</w:t>
        </w:r>
        <w:r w:rsidR="0040230E">
          <w:rPr>
            <w:webHidden/>
          </w:rPr>
          <w:fldChar w:fldCharType="end"/>
        </w:r>
      </w:hyperlink>
    </w:p>
    <w:p w14:paraId="034604AF" w14:textId="0D35241D" w:rsidR="0040230E" w:rsidRPr="00B70F38" w:rsidRDefault="00620EC1" w:rsidP="00BF30D2">
      <w:pPr>
        <w:pStyle w:val="ndicedeilustraes"/>
        <w:rPr>
          <w:rFonts w:ascii="Calibri" w:hAnsi="Calibri"/>
          <w:color w:val="auto"/>
          <w:sz w:val="22"/>
          <w:szCs w:val="22"/>
        </w:rPr>
      </w:pPr>
      <w:hyperlink w:anchor="_Toc55791224" w:history="1">
        <w:r w:rsidR="0040230E" w:rsidRPr="002B6DCD">
          <w:rPr>
            <w:rStyle w:val="Hyperlink"/>
          </w:rPr>
          <w:t>Figura 16 - Representação dos eventos salvos no Firebase</w:t>
        </w:r>
        <w:r w:rsidR="0040230E">
          <w:rPr>
            <w:webHidden/>
          </w:rPr>
          <w:tab/>
        </w:r>
        <w:r w:rsidR="0040230E">
          <w:rPr>
            <w:webHidden/>
          </w:rPr>
          <w:fldChar w:fldCharType="begin"/>
        </w:r>
        <w:r w:rsidR="0040230E">
          <w:rPr>
            <w:webHidden/>
          </w:rPr>
          <w:instrText xml:space="preserve"> PAGEREF _Toc55791224 \h </w:instrText>
        </w:r>
        <w:r w:rsidR="0040230E">
          <w:rPr>
            <w:webHidden/>
          </w:rPr>
        </w:r>
        <w:r w:rsidR="0040230E">
          <w:rPr>
            <w:webHidden/>
          </w:rPr>
          <w:fldChar w:fldCharType="separate"/>
        </w:r>
        <w:r w:rsidR="0040230E">
          <w:rPr>
            <w:webHidden/>
          </w:rPr>
          <w:t>51</w:t>
        </w:r>
        <w:r w:rsidR="0040230E">
          <w:rPr>
            <w:webHidden/>
          </w:rPr>
          <w:fldChar w:fldCharType="end"/>
        </w:r>
      </w:hyperlink>
    </w:p>
    <w:p w14:paraId="302E61F3" w14:textId="1F1ED410" w:rsidR="0040230E" w:rsidRPr="00B70F38" w:rsidRDefault="00620EC1" w:rsidP="00BF30D2">
      <w:pPr>
        <w:pStyle w:val="ndicedeilustraes"/>
        <w:rPr>
          <w:rFonts w:ascii="Calibri" w:hAnsi="Calibri"/>
          <w:color w:val="auto"/>
          <w:sz w:val="22"/>
          <w:szCs w:val="22"/>
        </w:rPr>
      </w:pPr>
      <w:hyperlink w:anchor="_Toc55791225" w:history="1">
        <w:r w:rsidR="0040230E" w:rsidRPr="002B6DCD">
          <w:rPr>
            <w:rStyle w:val="Hyperlink"/>
          </w:rPr>
          <w:t>Figura 17 - Representação das listas geradas na etapa “Separa contexto”</w:t>
        </w:r>
        <w:r w:rsidR="0040230E">
          <w:rPr>
            <w:webHidden/>
          </w:rPr>
          <w:tab/>
        </w:r>
        <w:r w:rsidR="0040230E">
          <w:rPr>
            <w:webHidden/>
          </w:rPr>
          <w:fldChar w:fldCharType="begin"/>
        </w:r>
        <w:r w:rsidR="0040230E">
          <w:rPr>
            <w:webHidden/>
          </w:rPr>
          <w:instrText xml:space="preserve"> PAGEREF _Toc55791225 \h </w:instrText>
        </w:r>
        <w:r w:rsidR="0040230E">
          <w:rPr>
            <w:webHidden/>
          </w:rPr>
        </w:r>
        <w:r w:rsidR="0040230E">
          <w:rPr>
            <w:webHidden/>
          </w:rPr>
          <w:fldChar w:fldCharType="separate"/>
        </w:r>
        <w:r w:rsidR="0040230E">
          <w:rPr>
            <w:webHidden/>
          </w:rPr>
          <w:t>51</w:t>
        </w:r>
        <w:r w:rsidR="0040230E">
          <w:rPr>
            <w:webHidden/>
          </w:rPr>
          <w:fldChar w:fldCharType="end"/>
        </w:r>
      </w:hyperlink>
    </w:p>
    <w:p w14:paraId="7E707FD7" w14:textId="4B89B212" w:rsidR="0040230E" w:rsidRPr="00B70F38" w:rsidRDefault="00620EC1" w:rsidP="00BF30D2">
      <w:pPr>
        <w:pStyle w:val="ndicedeilustraes"/>
        <w:rPr>
          <w:rFonts w:ascii="Calibri" w:hAnsi="Calibri"/>
          <w:color w:val="auto"/>
          <w:sz w:val="22"/>
          <w:szCs w:val="22"/>
        </w:rPr>
      </w:pPr>
      <w:hyperlink w:anchor="_Toc55791226" w:history="1">
        <w:r w:rsidR="0040230E" w:rsidRPr="002B6DCD">
          <w:rPr>
            <w:rStyle w:val="Hyperlink"/>
          </w:rPr>
          <w:t>Figura 18 - Representação das listas geradas na etapa “separa contexto das músicas”</w:t>
        </w:r>
        <w:r w:rsidR="0040230E">
          <w:rPr>
            <w:webHidden/>
          </w:rPr>
          <w:tab/>
        </w:r>
        <w:r w:rsidR="0040230E">
          <w:rPr>
            <w:webHidden/>
          </w:rPr>
          <w:fldChar w:fldCharType="begin"/>
        </w:r>
        <w:r w:rsidR="0040230E">
          <w:rPr>
            <w:webHidden/>
          </w:rPr>
          <w:instrText xml:space="preserve"> PAGEREF _Toc55791226 \h </w:instrText>
        </w:r>
        <w:r w:rsidR="0040230E">
          <w:rPr>
            <w:webHidden/>
          </w:rPr>
        </w:r>
        <w:r w:rsidR="0040230E">
          <w:rPr>
            <w:webHidden/>
          </w:rPr>
          <w:fldChar w:fldCharType="separate"/>
        </w:r>
        <w:r w:rsidR="0040230E">
          <w:rPr>
            <w:webHidden/>
          </w:rPr>
          <w:t>52</w:t>
        </w:r>
        <w:r w:rsidR="0040230E">
          <w:rPr>
            <w:webHidden/>
          </w:rPr>
          <w:fldChar w:fldCharType="end"/>
        </w:r>
      </w:hyperlink>
    </w:p>
    <w:p w14:paraId="3CE566C6" w14:textId="7633015E" w:rsidR="0040230E" w:rsidRPr="00B70F38" w:rsidRDefault="00620EC1" w:rsidP="00BF30D2">
      <w:pPr>
        <w:pStyle w:val="ndicedeilustraes"/>
        <w:rPr>
          <w:rFonts w:ascii="Calibri" w:hAnsi="Calibri"/>
          <w:color w:val="auto"/>
          <w:sz w:val="22"/>
          <w:szCs w:val="22"/>
        </w:rPr>
      </w:pPr>
      <w:hyperlink w:anchor="_Toc55791227" w:history="1">
        <w:r w:rsidR="0040230E" w:rsidRPr="002B6DCD">
          <w:rPr>
            <w:rStyle w:val="Hyperlink"/>
          </w:rPr>
          <w:t>Figura 19 - Representação da tabela na etapa “separa contexto das músicas”</w:t>
        </w:r>
        <w:r w:rsidR="0040230E">
          <w:rPr>
            <w:webHidden/>
          </w:rPr>
          <w:tab/>
        </w:r>
        <w:r w:rsidR="0040230E">
          <w:rPr>
            <w:webHidden/>
          </w:rPr>
          <w:fldChar w:fldCharType="begin"/>
        </w:r>
        <w:r w:rsidR="0040230E">
          <w:rPr>
            <w:webHidden/>
          </w:rPr>
          <w:instrText xml:space="preserve"> PAGEREF _Toc55791227 \h </w:instrText>
        </w:r>
        <w:r w:rsidR="0040230E">
          <w:rPr>
            <w:webHidden/>
          </w:rPr>
        </w:r>
        <w:r w:rsidR="0040230E">
          <w:rPr>
            <w:webHidden/>
          </w:rPr>
          <w:fldChar w:fldCharType="separate"/>
        </w:r>
        <w:r w:rsidR="0040230E">
          <w:rPr>
            <w:webHidden/>
          </w:rPr>
          <w:t>52</w:t>
        </w:r>
        <w:r w:rsidR="0040230E">
          <w:rPr>
            <w:webHidden/>
          </w:rPr>
          <w:fldChar w:fldCharType="end"/>
        </w:r>
      </w:hyperlink>
    </w:p>
    <w:p w14:paraId="47A48396" w14:textId="4E7A6029" w:rsidR="0040230E" w:rsidRPr="00B70F38" w:rsidRDefault="00620EC1" w:rsidP="00BF30D2">
      <w:pPr>
        <w:pStyle w:val="ndicedeilustraes"/>
        <w:rPr>
          <w:rFonts w:ascii="Calibri" w:hAnsi="Calibri"/>
          <w:color w:val="auto"/>
          <w:sz w:val="22"/>
          <w:szCs w:val="22"/>
        </w:rPr>
      </w:pPr>
      <w:hyperlink w:anchor="_Toc55791228" w:history="1">
        <w:r w:rsidR="0040230E" w:rsidRPr="002B6DCD">
          <w:rPr>
            <w:rStyle w:val="Hyperlink"/>
          </w:rPr>
          <w:t xml:space="preserve">Figura 20 - </w:t>
        </w:r>
        <w:r w:rsidR="0040230E" w:rsidRPr="002B6DCD">
          <w:rPr>
            <w:rStyle w:val="Hyperlink"/>
            <w:i/>
            <w:iCs/>
          </w:rPr>
          <w:t>head()</w:t>
        </w:r>
        <w:r w:rsidR="0040230E" w:rsidRPr="002B6DCD">
          <w:rPr>
            <w:rStyle w:val="Hyperlink"/>
          </w:rPr>
          <w:t xml:space="preserve"> do </w:t>
        </w:r>
        <w:r w:rsidR="0040230E" w:rsidRPr="002B6DCD">
          <w:rPr>
            <w:rStyle w:val="Hyperlink"/>
            <w:i/>
            <w:iCs/>
          </w:rPr>
          <w:t>dataframe</w:t>
        </w:r>
        <w:r w:rsidR="0040230E" w:rsidRPr="002B6DCD">
          <w:rPr>
            <w:rStyle w:val="Hyperlink"/>
          </w:rPr>
          <w:t xml:space="preserve"> criado a partir da variável </w:t>
        </w:r>
        <w:r w:rsidR="0040230E" w:rsidRPr="002B6DCD">
          <w:rPr>
            <w:rStyle w:val="Hyperlink"/>
            <w:i/>
            <w:iCs/>
          </w:rPr>
          <w:t>genreTable</w:t>
        </w:r>
        <w:r w:rsidR="0040230E">
          <w:rPr>
            <w:webHidden/>
          </w:rPr>
          <w:tab/>
        </w:r>
        <w:r w:rsidR="0040230E">
          <w:rPr>
            <w:webHidden/>
          </w:rPr>
          <w:fldChar w:fldCharType="begin"/>
        </w:r>
        <w:r w:rsidR="0040230E">
          <w:rPr>
            <w:webHidden/>
          </w:rPr>
          <w:instrText xml:space="preserve"> PAGEREF _Toc55791228 \h </w:instrText>
        </w:r>
        <w:r w:rsidR="0040230E">
          <w:rPr>
            <w:webHidden/>
          </w:rPr>
        </w:r>
        <w:r w:rsidR="0040230E">
          <w:rPr>
            <w:webHidden/>
          </w:rPr>
          <w:fldChar w:fldCharType="separate"/>
        </w:r>
        <w:r w:rsidR="0040230E">
          <w:rPr>
            <w:webHidden/>
          </w:rPr>
          <w:t>53</w:t>
        </w:r>
        <w:r w:rsidR="0040230E">
          <w:rPr>
            <w:webHidden/>
          </w:rPr>
          <w:fldChar w:fldCharType="end"/>
        </w:r>
      </w:hyperlink>
    </w:p>
    <w:p w14:paraId="0D58DA2D" w14:textId="5AA90286" w:rsidR="0040230E" w:rsidRPr="00B70F38" w:rsidRDefault="00620EC1" w:rsidP="00BF30D2">
      <w:pPr>
        <w:pStyle w:val="ndicedeilustraes"/>
        <w:rPr>
          <w:rFonts w:ascii="Calibri" w:hAnsi="Calibri"/>
          <w:color w:val="auto"/>
          <w:sz w:val="22"/>
          <w:szCs w:val="22"/>
        </w:rPr>
      </w:pPr>
      <w:hyperlink w:anchor="_Toc55791229" w:history="1">
        <w:r w:rsidR="0040230E" w:rsidRPr="002B6DCD">
          <w:rPr>
            <w:rStyle w:val="Hyperlink"/>
          </w:rPr>
          <w:t>Figura 21 - Visão macro do sistema LORS</w:t>
        </w:r>
        <w:r w:rsidR="0040230E">
          <w:rPr>
            <w:webHidden/>
          </w:rPr>
          <w:tab/>
        </w:r>
        <w:r w:rsidR="0040230E">
          <w:rPr>
            <w:webHidden/>
          </w:rPr>
          <w:fldChar w:fldCharType="begin"/>
        </w:r>
        <w:r w:rsidR="0040230E">
          <w:rPr>
            <w:webHidden/>
          </w:rPr>
          <w:instrText xml:space="preserve"> PAGEREF _Toc55791229 \h </w:instrText>
        </w:r>
        <w:r w:rsidR="0040230E">
          <w:rPr>
            <w:webHidden/>
          </w:rPr>
        </w:r>
        <w:r w:rsidR="0040230E">
          <w:rPr>
            <w:webHidden/>
          </w:rPr>
          <w:fldChar w:fldCharType="separate"/>
        </w:r>
        <w:r w:rsidR="0040230E">
          <w:rPr>
            <w:webHidden/>
          </w:rPr>
          <w:t>55</w:t>
        </w:r>
        <w:r w:rsidR="0040230E">
          <w:rPr>
            <w:webHidden/>
          </w:rPr>
          <w:fldChar w:fldCharType="end"/>
        </w:r>
      </w:hyperlink>
    </w:p>
    <w:p w14:paraId="24B6AB2B" w14:textId="4C76BB49" w:rsidR="0040230E" w:rsidRPr="00B70F38" w:rsidRDefault="00620EC1" w:rsidP="00BF30D2">
      <w:pPr>
        <w:pStyle w:val="ndicedeilustraes"/>
        <w:rPr>
          <w:rFonts w:ascii="Calibri" w:hAnsi="Calibri"/>
          <w:color w:val="auto"/>
          <w:sz w:val="22"/>
          <w:szCs w:val="22"/>
        </w:rPr>
      </w:pPr>
      <w:hyperlink w:anchor="_Toc55791230" w:history="1">
        <w:r w:rsidR="0040230E" w:rsidRPr="002B6DCD">
          <w:rPr>
            <w:rStyle w:val="Hyperlink"/>
          </w:rPr>
          <w:t>Figura 22 – A direita, parte superior da tela de recomendações. A esquerda, parte inferior da tela de recomendações</w:t>
        </w:r>
        <w:r w:rsidR="0040230E">
          <w:rPr>
            <w:webHidden/>
          </w:rPr>
          <w:tab/>
        </w:r>
        <w:r w:rsidR="0040230E">
          <w:rPr>
            <w:webHidden/>
          </w:rPr>
          <w:fldChar w:fldCharType="begin"/>
        </w:r>
        <w:r w:rsidR="0040230E">
          <w:rPr>
            <w:webHidden/>
          </w:rPr>
          <w:instrText xml:space="preserve"> PAGEREF _Toc55791230 \h </w:instrText>
        </w:r>
        <w:r w:rsidR="0040230E">
          <w:rPr>
            <w:webHidden/>
          </w:rPr>
        </w:r>
        <w:r w:rsidR="0040230E">
          <w:rPr>
            <w:webHidden/>
          </w:rPr>
          <w:fldChar w:fldCharType="separate"/>
        </w:r>
        <w:r w:rsidR="0040230E">
          <w:rPr>
            <w:webHidden/>
          </w:rPr>
          <w:t>57</w:t>
        </w:r>
        <w:r w:rsidR="0040230E">
          <w:rPr>
            <w:webHidden/>
          </w:rPr>
          <w:fldChar w:fldCharType="end"/>
        </w:r>
      </w:hyperlink>
    </w:p>
    <w:p w14:paraId="0B80BAFA" w14:textId="0ED15AA7" w:rsidR="008F2AE9" w:rsidRDefault="0040230E" w:rsidP="00BF30D2">
      <w:r>
        <w:lastRenderedPageBreak/>
        <w:fldChar w:fldCharType="end"/>
      </w:r>
    </w:p>
    <w:p w14:paraId="47A42ED2" w14:textId="47E06A58" w:rsidR="008F2AE9" w:rsidRDefault="008F2AE9" w:rsidP="00BF30D2">
      <w:pPr>
        <w:pStyle w:val="Ttulo0"/>
      </w:pPr>
      <w:r>
        <w:lastRenderedPageBreak/>
        <w:t xml:space="preserve">Lista de </w:t>
      </w:r>
      <w:r w:rsidR="0040230E">
        <w:t>Quadros</w:t>
      </w:r>
    </w:p>
    <w:p w14:paraId="32D3B4B6" w14:textId="41C2E732" w:rsidR="0040230E" w:rsidRPr="00B70F38" w:rsidRDefault="0040230E" w:rsidP="00BF30D2">
      <w:pPr>
        <w:pStyle w:val="ndicedeilustraes"/>
        <w:rPr>
          <w:rFonts w:ascii="Calibri" w:hAnsi="Calibri"/>
          <w:color w:val="auto"/>
          <w:sz w:val="22"/>
          <w:szCs w:val="22"/>
        </w:rPr>
      </w:pPr>
      <w:r>
        <w:fldChar w:fldCharType="begin"/>
      </w:r>
      <w:r>
        <w:instrText xml:space="preserve"> TOC \h \z \c "Quadro" </w:instrText>
      </w:r>
      <w:r>
        <w:fldChar w:fldCharType="separate"/>
      </w:r>
      <w:hyperlink w:anchor="_Toc55791192" w:history="1">
        <w:r w:rsidRPr="0004209A">
          <w:rPr>
            <w:rStyle w:val="Hyperlink"/>
          </w:rPr>
          <w:t>Quadro 1 - Relação das funcionalidades desenvolvidas em cada artigo revisado</w:t>
        </w:r>
        <w:r>
          <w:rPr>
            <w:webHidden/>
          </w:rPr>
          <w:tab/>
        </w:r>
        <w:r>
          <w:rPr>
            <w:webHidden/>
          </w:rPr>
          <w:fldChar w:fldCharType="begin"/>
        </w:r>
        <w:r>
          <w:rPr>
            <w:webHidden/>
          </w:rPr>
          <w:instrText xml:space="preserve"> PAGEREF _Toc55791192 \h </w:instrText>
        </w:r>
        <w:r>
          <w:rPr>
            <w:webHidden/>
          </w:rPr>
        </w:r>
        <w:r>
          <w:rPr>
            <w:webHidden/>
          </w:rPr>
          <w:fldChar w:fldCharType="separate"/>
        </w:r>
        <w:r>
          <w:rPr>
            <w:webHidden/>
          </w:rPr>
          <w:t>31</w:t>
        </w:r>
        <w:r>
          <w:rPr>
            <w:webHidden/>
          </w:rPr>
          <w:fldChar w:fldCharType="end"/>
        </w:r>
      </w:hyperlink>
    </w:p>
    <w:p w14:paraId="7EC8896C" w14:textId="43EB510A" w:rsidR="0040230E" w:rsidRPr="00B70F38" w:rsidRDefault="00620EC1" w:rsidP="00BF30D2">
      <w:pPr>
        <w:pStyle w:val="ndicedeilustraes"/>
        <w:rPr>
          <w:rFonts w:ascii="Calibri" w:hAnsi="Calibri"/>
          <w:color w:val="auto"/>
          <w:sz w:val="22"/>
          <w:szCs w:val="22"/>
        </w:rPr>
      </w:pPr>
      <w:hyperlink w:anchor="_Toc55791193" w:history="1">
        <w:r w:rsidR="0040230E" w:rsidRPr="0004209A">
          <w:rPr>
            <w:rStyle w:val="Hyperlink"/>
          </w:rPr>
          <w:t>Quadro 2 - Perguntas e respostas disponibilizadas a um certo público através dos formulários do Google.</w:t>
        </w:r>
        <w:r w:rsidR="0040230E">
          <w:rPr>
            <w:webHidden/>
          </w:rPr>
          <w:tab/>
        </w:r>
        <w:r w:rsidR="0040230E">
          <w:rPr>
            <w:webHidden/>
          </w:rPr>
          <w:fldChar w:fldCharType="begin"/>
        </w:r>
        <w:r w:rsidR="0040230E">
          <w:rPr>
            <w:webHidden/>
          </w:rPr>
          <w:instrText xml:space="preserve"> PAGEREF _Toc55791193 \h </w:instrText>
        </w:r>
        <w:r w:rsidR="0040230E">
          <w:rPr>
            <w:webHidden/>
          </w:rPr>
        </w:r>
        <w:r w:rsidR="0040230E">
          <w:rPr>
            <w:webHidden/>
          </w:rPr>
          <w:fldChar w:fldCharType="separate"/>
        </w:r>
        <w:r w:rsidR="0040230E">
          <w:rPr>
            <w:webHidden/>
          </w:rPr>
          <w:t>37</w:t>
        </w:r>
        <w:r w:rsidR="0040230E">
          <w:rPr>
            <w:webHidden/>
          </w:rPr>
          <w:fldChar w:fldCharType="end"/>
        </w:r>
      </w:hyperlink>
    </w:p>
    <w:p w14:paraId="6E4CF63C" w14:textId="02636CC2" w:rsidR="0040230E" w:rsidRPr="00B70F38" w:rsidRDefault="00620EC1" w:rsidP="00BF30D2">
      <w:pPr>
        <w:pStyle w:val="ndicedeilustraes"/>
        <w:rPr>
          <w:rFonts w:ascii="Calibri" w:hAnsi="Calibri"/>
          <w:color w:val="auto"/>
          <w:sz w:val="22"/>
          <w:szCs w:val="22"/>
        </w:rPr>
      </w:pPr>
      <w:hyperlink w:anchor="_Toc55791194" w:history="1">
        <w:r w:rsidR="0040230E" w:rsidRPr="0004209A">
          <w:rPr>
            <w:rStyle w:val="Hyperlink"/>
          </w:rPr>
          <w:t>Quadro 3 - Lista de ações possíveis nos eventos</w:t>
        </w:r>
        <w:r w:rsidR="0040230E">
          <w:rPr>
            <w:webHidden/>
          </w:rPr>
          <w:tab/>
        </w:r>
        <w:r w:rsidR="0040230E">
          <w:rPr>
            <w:webHidden/>
          </w:rPr>
          <w:fldChar w:fldCharType="begin"/>
        </w:r>
        <w:r w:rsidR="0040230E">
          <w:rPr>
            <w:webHidden/>
          </w:rPr>
          <w:instrText xml:space="preserve"> PAGEREF _Toc55791194 \h </w:instrText>
        </w:r>
        <w:r w:rsidR="0040230E">
          <w:rPr>
            <w:webHidden/>
          </w:rPr>
        </w:r>
        <w:r w:rsidR="0040230E">
          <w:rPr>
            <w:webHidden/>
          </w:rPr>
          <w:fldChar w:fldCharType="separate"/>
        </w:r>
        <w:r w:rsidR="0040230E">
          <w:rPr>
            <w:webHidden/>
          </w:rPr>
          <w:t>49</w:t>
        </w:r>
        <w:r w:rsidR="0040230E">
          <w:rPr>
            <w:webHidden/>
          </w:rPr>
          <w:fldChar w:fldCharType="end"/>
        </w:r>
      </w:hyperlink>
    </w:p>
    <w:p w14:paraId="198F3B55" w14:textId="5B8622EF" w:rsidR="0040230E" w:rsidRPr="00B70F38" w:rsidRDefault="00620EC1" w:rsidP="00BF30D2">
      <w:pPr>
        <w:pStyle w:val="ndicedeilustraes"/>
        <w:rPr>
          <w:rFonts w:ascii="Calibri" w:hAnsi="Calibri"/>
          <w:color w:val="auto"/>
          <w:sz w:val="22"/>
          <w:szCs w:val="22"/>
        </w:rPr>
      </w:pPr>
      <w:hyperlink w:anchor="_Toc55791195" w:history="1">
        <w:r w:rsidR="0040230E" w:rsidRPr="0004209A">
          <w:rPr>
            <w:rStyle w:val="Hyperlink"/>
          </w:rPr>
          <w:t>Quadro 4 - Campos e seus respectivos valores utilizados na recomendação</w:t>
        </w:r>
        <w:r w:rsidR="0040230E">
          <w:rPr>
            <w:webHidden/>
          </w:rPr>
          <w:tab/>
        </w:r>
        <w:r w:rsidR="0040230E">
          <w:rPr>
            <w:webHidden/>
          </w:rPr>
          <w:fldChar w:fldCharType="begin"/>
        </w:r>
        <w:r w:rsidR="0040230E">
          <w:rPr>
            <w:webHidden/>
          </w:rPr>
          <w:instrText xml:space="preserve"> PAGEREF _Toc55791195 \h </w:instrText>
        </w:r>
        <w:r w:rsidR="0040230E">
          <w:rPr>
            <w:webHidden/>
          </w:rPr>
        </w:r>
        <w:r w:rsidR="0040230E">
          <w:rPr>
            <w:webHidden/>
          </w:rPr>
          <w:fldChar w:fldCharType="separate"/>
        </w:r>
        <w:r w:rsidR="0040230E">
          <w:rPr>
            <w:webHidden/>
          </w:rPr>
          <w:t>56</w:t>
        </w:r>
        <w:r w:rsidR="0040230E">
          <w:rPr>
            <w:webHidden/>
          </w:rPr>
          <w:fldChar w:fldCharType="end"/>
        </w:r>
      </w:hyperlink>
    </w:p>
    <w:p w14:paraId="26E3F622" w14:textId="25AD88F6" w:rsidR="0040230E" w:rsidRPr="00B70F38" w:rsidRDefault="00620EC1" w:rsidP="00BF30D2">
      <w:pPr>
        <w:pStyle w:val="ndicedeilustraes"/>
        <w:rPr>
          <w:rFonts w:ascii="Calibri" w:hAnsi="Calibri"/>
          <w:color w:val="auto"/>
          <w:sz w:val="22"/>
          <w:szCs w:val="22"/>
        </w:rPr>
      </w:pPr>
      <w:hyperlink w:anchor="_Toc55791196" w:history="1">
        <w:r w:rsidR="0040230E" w:rsidRPr="0004209A">
          <w:rPr>
            <w:rStyle w:val="Hyperlink"/>
          </w:rPr>
          <w:t>Quadro 5 - relação dos gêneros e a classe utilizada no KNN</w:t>
        </w:r>
        <w:r w:rsidR="0040230E">
          <w:rPr>
            <w:webHidden/>
          </w:rPr>
          <w:tab/>
        </w:r>
        <w:r w:rsidR="0040230E">
          <w:rPr>
            <w:webHidden/>
          </w:rPr>
          <w:fldChar w:fldCharType="begin"/>
        </w:r>
        <w:r w:rsidR="0040230E">
          <w:rPr>
            <w:webHidden/>
          </w:rPr>
          <w:instrText xml:space="preserve"> PAGEREF _Toc55791196 \h </w:instrText>
        </w:r>
        <w:r w:rsidR="0040230E">
          <w:rPr>
            <w:webHidden/>
          </w:rPr>
        </w:r>
        <w:r w:rsidR="0040230E">
          <w:rPr>
            <w:webHidden/>
          </w:rPr>
          <w:fldChar w:fldCharType="separate"/>
        </w:r>
        <w:r w:rsidR="0040230E">
          <w:rPr>
            <w:webHidden/>
          </w:rPr>
          <w:t>58</w:t>
        </w:r>
        <w:r w:rsidR="0040230E">
          <w:rPr>
            <w:webHidden/>
          </w:rPr>
          <w:fldChar w:fldCharType="end"/>
        </w:r>
      </w:hyperlink>
    </w:p>
    <w:p w14:paraId="1266506B" w14:textId="516C90A3" w:rsidR="0040230E" w:rsidRPr="00B70F38" w:rsidRDefault="00620EC1" w:rsidP="00BF30D2">
      <w:pPr>
        <w:pStyle w:val="ndicedeilustraes"/>
        <w:rPr>
          <w:rFonts w:ascii="Calibri" w:hAnsi="Calibri"/>
          <w:color w:val="auto"/>
          <w:sz w:val="22"/>
          <w:szCs w:val="22"/>
        </w:rPr>
      </w:pPr>
      <w:hyperlink w:anchor="_Toc55791197" w:history="1">
        <w:r w:rsidR="0040230E" w:rsidRPr="0004209A">
          <w:rPr>
            <w:rStyle w:val="Hyperlink"/>
          </w:rPr>
          <w:t>Quadro 6 matriz confusão da classe 12, gênero musical country</w:t>
        </w:r>
        <w:r w:rsidR="0040230E">
          <w:rPr>
            <w:webHidden/>
          </w:rPr>
          <w:tab/>
        </w:r>
        <w:r w:rsidR="0040230E">
          <w:rPr>
            <w:webHidden/>
          </w:rPr>
          <w:fldChar w:fldCharType="begin"/>
        </w:r>
        <w:r w:rsidR="0040230E">
          <w:rPr>
            <w:webHidden/>
          </w:rPr>
          <w:instrText xml:space="preserve"> PAGEREF _Toc55791197 \h </w:instrText>
        </w:r>
        <w:r w:rsidR="0040230E">
          <w:rPr>
            <w:webHidden/>
          </w:rPr>
        </w:r>
        <w:r w:rsidR="0040230E">
          <w:rPr>
            <w:webHidden/>
          </w:rPr>
          <w:fldChar w:fldCharType="separate"/>
        </w:r>
        <w:r w:rsidR="0040230E">
          <w:rPr>
            <w:webHidden/>
          </w:rPr>
          <w:t>59</w:t>
        </w:r>
        <w:r w:rsidR="0040230E">
          <w:rPr>
            <w:webHidden/>
          </w:rPr>
          <w:fldChar w:fldCharType="end"/>
        </w:r>
      </w:hyperlink>
    </w:p>
    <w:p w14:paraId="7A27D915" w14:textId="18C03769" w:rsidR="0040230E" w:rsidRPr="00B70F38" w:rsidRDefault="00620EC1" w:rsidP="00BF30D2">
      <w:pPr>
        <w:pStyle w:val="ndicedeilustraes"/>
        <w:rPr>
          <w:rFonts w:ascii="Calibri" w:hAnsi="Calibri"/>
          <w:color w:val="auto"/>
          <w:sz w:val="22"/>
          <w:szCs w:val="22"/>
        </w:rPr>
      </w:pPr>
      <w:hyperlink w:anchor="_Toc55791198" w:history="1">
        <w:r w:rsidR="0040230E" w:rsidRPr="0004209A">
          <w:rPr>
            <w:rStyle w:val="Hyperlink"/>
          </w:rPr>
          <w:t>Quadro 7 - Matrix confusão do usuário spotify:user:4i3jdhv6vubcjdpwsn38iv8u4</w:t>
        </w:r>
        <w:r w:rsidR="0040230E">
          <w:rPr>
            <w:webHidden/>
          </w:rPr>
          <w:tab/>
        </w:r>
        <w:r w:rsidR="0040230E">
          <w:rPr>
            <w:webHidden/>
          </w:rPr>
          <w:fldChar w:fldCharType="begin"/>
        </w:r>
        <w:r w:rsidR="0040230E">
          <w:rPr>
            <w:webHidden/>
          </w:rPr>
          <w:instrText xml:space="preserve"> PAGEREF _Toc55791198 \h </w:instrText>
        </w:r>
        <w:r w:rsidR="0040230E">
          <w:rPr>
            <w:webHidden/>
          </w:rPr>
        </w:r>
        <w:r w:rsidR="0040230E">
          <w:rPr>
            <w:webHidden/>
          </w:rPr>
          <w:fldChar w:fldCharType="separate"/>
        </w:r>
        <w:r w:rsidR="0040230E">
          <w:rPr>
            <w:webHidden/>
          </w:rPr>
          <w:t>60</w:t>
        </w:r>
        <w:r w:rsidR="0040230E">
          <w:rPr>
            <w:webHidden/>
          </w:rPr>
          <w:fldChar w:fldCharType="end"/>
        </w:r>
      </w:hyperlink>
    </w:p>
    <w:p w14:paraId="075C8225" w14:textId="65BFEE04" w:rsidR="0040230E" w:rsidRPr="0040230E" w:rsidRDefault="0040230E" w:rsidP="00BF30D2">
      <w:r>
        <w:fldChar w:fldCharType="end"/>
      </w:r>
    </w:p>
    <w:p w14:paraId="00A4FA6C" w14:textId="77777777" w:rsidR="008F2AE9" w:rsidRDefault="008F2AE9" w:rsidP="00BF30D2">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2E041E" w:rsidRPr="00211DB3" w14:paraId="1EEC0263" w14:textId="77777777" w:rsidTr="00286E22">
        <w:tc>
          <w:tcPr>
            <w:tcW w:w="1296" w:type="dxa"/>
          </w:tcPr>
          <w:p w14:paraId="15E3C08F" w14:textId="6C399E5C" w:rsidR="002E041E" w:rsidRPr="00211DB3" w:rsidRDefault="002E041E" w:rsidP="00BF30D2">
            <w:pPr>
              <w:pStyle w:val="Remissivo1"/>
              <w:rPr>
                <w:lang w:val="en-US"/>
              </w:rPr>
            </w:pPr>
            <w:r w:rsidRPr="00211DB3">
              <w:rPr>
                <w:lang w:val="en-US"/>
              </w:rPr>
              <w:t>AIR</w:t>
            </w:r>
          </w:p>
        </w:tc>
        <w:tc>
          <w:tcPr>
            <w:tcW w:w="7992" w:type="dxa"/>
          </w:tcPr>
          <w:p w14:paraId="5D5EF50E" w14:textId="0FABACBF" w:rsidR="002E041E" w:rsidRPr="00211DB3" w:rsidRDefault="002E041E" w:rsidP="00BF30D2">
            <w:pPr>
              <w:pStyle w:val="Remissivo1"/>
              <w:rPr>
                <w:lang w:val="en-US"/>
              </w:rPr>
            </w:pPr>
            <w:r w:rsidRPr="00211DB3">
              <w:rPr>
                <w:lang w:val="en-US"/>
              </w:rPr>
              <w:t>Activity-aware Intent Recommendation</w:t>
            </w:r>
          </w:p>
        </w:tc>
      </w:tr>
      <w:tr w:rsidR="008F2AE9" w:rsidRPr="00211DB3" w14:paraId="2B65E29B" w14:textId="77777777" w:rsidTr="00286E22">
        <w:tc>
          <w:tcPr>
            <w:tcW w:w="1296" w:type="dxa"/>
          </w:tcPr>
          <w:p w14:paraId="5427A353" w14:textId="0505E4CF" w:rsidR="008F2AE9" w:rsidRPr="00211DB3" w:rsidRDefault="002E041E" w:rsidP="00BF30D2">
            <w:pPr>
              <w:pStyle w:val="Remissivo1"/>
              <w:rPr>
                <w:lang w:val="en-US"/>
              </w:rPr>
            </w:pPr>
            <w:r w:rsidRPr="00211DB3">
              <w:rPr>
                <w:lang w:val="en-US"/>
              </w:rPr>
              <w:t>App</w:t>
            </w:r>
          </w:p>
        </w:tc>
        <w:tc>
          <w:tcPr>
            <w:tcW w:w="7992" w:type="dxa"/>
          </w:tcPr>
          <w:p w14:paraId="0FB199CC" w14:textId="6949DAF6" w:rsidR="008F2AE9" w:rsidRPr="00211DB3" w:rsidRDefault="002E041E" w:rsidP="00BF30D2">
            <w:pPr>
              <w:pStyle w:val="Remissivo1"/>
              <w:rPr>
                <w:lang w:val="en-US"/>
              </w:rPr>
            </w:pPr>
            <w:r w:rsidRPr="00211DB3">
              <w:rPr>
                <w:lang w:val="en-US"/>
              </w:rPr>
              <w:t>Application</w:t>
            </w:r>
          </w:p>
        </w:tc>
      </w:tr>
      <w:tr w:rsidR="008F2AE9" w:rsidRPr="00211DB3" w14:paraId="5477363A" w14:textId="77777777" w:rsidTr="00286E22">
        <w:tc>
          <w:tcPr>
            <w:tcW w:w="1296" w:type="dxa"/>
          </w:tcPr>
          <w:p w14:paraId="7EB31053" w14:textId="4AC87119" w:rsidR="008F2AE9" w:rsidRPr="00211DB3" w:rsidRDefault="002E041E" w:rsidP="00BF30D2">
            <w:pPr>
              <w:pStyle w:val="Remissivo1"/>
            </w:pPr>
            <w:r w:rsidRPr="00211DB3">
              <w:t>AUC</w:t>
            </w:r>
          </w:p>
        </w:tc>
        <w:tc>
          <w:tcPr>
            <w:tcW w:w="7992" w:type="dxa"/>
          </w:tcPr>
          <w:p w14:paraId="36862CF3" w14:textId="3072DD52" w:rsidR="002E041E" w:rsidRPr="00211DB3" w:rsidRDefault="002E041E" w:rsidP="00BF30D2">
            <w:pPr>
              <w:pStyle w:val="Remissivo1"/>
              <w:rPr>
                <w:lang w:val="en-US"/>
              </w:rPr>
            </w:pPr>
            <w:r w:rsidRPr="00211DB3">
              <w:rPr>
                <w:lang w:val="en-US"/>
              </w:rPr>
              <w:t>Operating Characteristic Curve</w:t>
            </w:r>
          </w:p>
        </w:tc>
      </w:tr>
      <w:tr w:rsidR="008F2AE9" w:rsidRPr="00125BA5" w14:paraId="33F9917F" w14:textId="77777777" w:rsidTr="00286E22">
        <w:tc>
          <w:tcPr>
            <w:tcW w:w="1296" w:type="dxa"/>
          </w:tcPr>
          <w:p w14:paraId="7C6821A3" w14:textId="719EB769" w:rsidR="008F2AE9" w:rsidRPr="00211DB3" w:rsidRDefault="002E041E" w:rsidP="00BF30D2">
            <w:pPr>
              <w:pStyle w:val="Remissivo1"/>
              <w:rPr>
                <w:lang w:val="en-US"/>
              </w:rPr>
            </w:pPr>
            <w:r w:rsidRPr="00211DB3">
              <w:rPr>
                <w:lang w:val="en-US"/>
              </w:rPr>
              <w:t>GPML</w:t>
            </w:r>
          </w:p>
        </w:tc>
        <w:tc>
          <w:tcPr>
            <w:tcW w:w="7992" w:type="dxa"/>
          </w:tcPr>
          <w:p w14:paraId="41DF70DC" w14:textId="7361C755" w:rsidR="008F2AE9" w:rsidRPr="00211DB3" w:rsidRDefault="002E041E" w:rsidP="00BF30D2">
            <w:pPr>
              <w:pStyle w:val="Remissivo1"/>
              <w:rPr>
                <w:lang w:val="en-US"/>
              </w:rPr>
            </w:pPr>
            <w:r w:rsidRPr="00211DB3">
              <w:rPr>
                <w:lang w:val="en-US"/>
              </w:rPr>
              <w:t>Gaussian Process for Machine Learning</w:t>
            </w:r>
          </w:p>
        </w:tc>
      </w:tr>
      <w:tr w:rsidR="008F2AE9" w:rsidRPr="00211DB3" w14:paraId="13BFE6FE" w14:textId="77777777" w:rsidTr="00286E22">
        <w:tc>
          <w:tcPr>
            <w:tcW w:w="1296" w:type="dxa"/>
          </w:tcPr>
          <w:p w14:paraId="084F8C5B" w14:textId="1465A213" w:rsidR="008F2AE9" w:rsidRPr="00211DB3" w:rsidRDefault="002E041E" w:rsidP="00BF30D2">
            <w:pPr>
              <w:pStyle w:val="Remissivo1"/>
              <w:rPr>
                <w:lang w:val="en-US"/>
              </w:rPr>
            </w:pPr>
            <w:r w:rsidRPr="00211DB3">
              <w:rPr>
                <w:lang w:val="en-US"/>
              </w:rPr>
              <w:t>GPR</w:t>
            </w:r>
          </w:p>
        </w:tc>
        <w:tc>
          <w:tcPr>
            <w:tcW w:w="7992" w:type="dxa"/>
          </w:tcPr>
          <w:p w14:paraId="6EC84304" w14:textId="09AAEB5E" w:rsidR="008F2AE9" w:rsidRPr="00211DB3" w:rsidRDefault="002E041E" w:rsidP="00BF30D2">
            <w:pPr>
              <w:pStyle w:val="Remissivo1"/>
              <w:rPr>
                <w:lang w:val="en-US"/>
              </w:rPr>
            </w:pPr>
            <w:r w:rsidRPr="00211DB3">
              <w:rPr>
                <w:lang w:val="en-US"/>
              </w:rPr>
              <w:t>Gaussian Process Regression</w:t>
            </w:r>
          </w:p>
        </w:tc>
      </w:tr>
      <w:tr w:rsidR="008F2AE9" w:rsidRPr="00211DB3" w14:paraId="1A809882" w14:textId="77777777" w:rsidTr="00286E22">
        <w:tc>
          <w:tcPr>
            <w:tcW w:w="1296" w:type="dxa"/>
          </w:tcPr>
          <w:p w14:paraId="440D5F89" w14:textId="1D350C72" w:rsidR="008F2AE9" w:rsidRPr="00211DB3" w:rsidRDefault="002E041E" w:rsidP="00BF30D2">
            <w:pPr>
              <w:pStyle w:val="Remissivo1"/>
              <w:rPr>
                <w:lang w:val="en-US"/>
              </w:rPr>
            </w:pPr>
            <w:r w:rsidRPr="00211DB3">
              <w:rPr>
                <w:lang w:val="en-US"/>
              </w:rPr>
              <w:t>LORS</w:t>
            </w:r>
          </w:p>
        </w:tc>
        <w:tc>
          <w:tcPr>
            <w:tcW w:w="7992" w:type="dxa"/>
          </w:tcPr>
          <w:p w14:paraId="5016ECA0" w14:textId="11845A05" w:rsidR="008F2AE9" w:rsidRPr="00211DB3" w:rsidRDefault="002E041E" w:rsidP="00BF30D2">
            <w:pPr>
              <w:pStyle w:val="Remissivo1"/>
              <w:rPr>
                <w:lang w:val="en-US"/>
              </w:rPr>
            </w:pPr>
            <w:r w:rsidRPr="00211DB3">
              <w:rPr>
                <w:lang w:val="en-US"/>
              </w:rPr>
              <w:t>Loewe’s Recommender System</w:t>
            </w:r>
          </w:p>
        </w:tc>
      </w:tr>
      <w:tr w:rsidR="008F2AE9" w:rsidRPr="00211DB3" w14:paraId="7FB9BA89" w14:textId="77777777" w:rsidTr="00286E22">
        <w:tc>
          <w:tcPr>
            <w:tcW w:w="1296" w:type="dxa"/>
          </w:tcPr>
          <w:p w14:paraId="526779A9" w14:textId="0F040642" w:rsidR="008F2AE9" w:rsidRPr="00211DB3" w:rsidRDefault="002E041E" w:rsidP="00BF30D2">
            <w:pPr>
              <w:pStyle w:val="Remissivo1"/>
              <w:rPr>
                <w:lang w:val="en-US"/>
              </w:rPr>
            </w:pPr>
            <w:r w:rsidRPr="00211DB3">
              <w:rPr>
                <w:lang w:val="en-US"/>
              </w:rPr>
              <w:t>POC</w:t>
            </w:r>
          </w:p>
        </w:tc>
        <w:tc>
          <w:tcPr>
            <w:tcW w:w="7992" w:type="dxa"/>
          </w:tcPr>
          <w:p w14:paraId="66B31857" w14:textId="588E8F7F" w:rsidR="008F2AE9" w:rsidRPr="00211DB3" w:rsidRDefault="002E041E" w:rsidP="00BF30D2">
            <w:pPr>
              <w:pStyle w:val="Remissivo1"/>
              <w:rPr>
                <w:lang w:val="en-US"/>
              </w:rPr>
            </w:pPr>
            <w:r w:rsidRPr="00211DB3">
              <w:rPr>
                <w:lang w:val="en-US"/>
              </w:rPr>
              <w:t>Proof of concept</w:t>
            </w:r>
          </w:p>
        </w:tc>
      </w:tr>
      <w:tr w:rsidR="008F2AE9" w:rsidRPr="00211DB3" w14:paraId="25ED38D9" w14:textId="77777777" w:rsidTr="00286E22">
        <w:tc>
          <w:tcPr>
            <w:tcW w:w="1296" w:type="dxa"/>
          </w:tcPr>
          <w:p w14:paraId="1336206B" w14:textId="53F02E23" w:rsidR="008F2AE9" w:rsidRPr="00211DB3" w:rsidRDefault="002E041E" w:rsidP="00BF30D2">
            <w:pPr>
              <w:pStyle w:val="Remissivo1"/>
              <w:rPr>
                <w:lang w:val="en-US"/>
              </w:rPr>
            </w:pPr>
            <w:r w:rsidRPr="00211DB3">
              <w:rPr>
                <w:lang w:val="en-US"/>
              </w:rPr>
              <w:t>RBF</w:t>
            </w:r>
          </w:p>
        </w:tc>
        <w:tc>
          <w:tcPr>
            <w:tcW w:w="7992" w:type="dxa"/>
          </w:tcPr>
          <w:p w14:paraId="1E866C16" w14:textId="5BBA68A1" w:rsidR="008F2AE9" w:rsidRPr="00211DB3" w:rsidRDefault="002E041E" w:rsidP="00BF30D2">
            <w:pPr>
              <w:pStyle w:val="Remissivo1"/>
              <w:rPr>
                <w:lang w:val="en-US"/>
              </w:rPr>
            </w:pPr>
            <w:r w:rsidRPr="00211DB3">
              <w:rPr>
                <w:lang w:val="en-US"/>
              </w:rPr>
              <w:t>Radial Basis Function</w:t>
            </w:r>
          </w:p>
        </w:tc>
      </w:tr>
      <w:tr w:rsidR="008F2AE9" w:rsidRPr="00211DB3" w14:paraId="1ABE2DDA" w14:textId="77777777" w:rsidTr="00286E22">
        <w:tc>
          <w:tcPr>
            <w:tcW w:w="1296" w:type="dxa"/>
          </w:tcPr>
          <w:p w14:paraId="18AAA0CB" w14:textId="2C6E69E5" w:rsidR="008F2AE9" w:rsidRPr="00211DB3" w:rsidRDefault="002E041E" w:rsidP="00BF30D2">
            <w:pPr>
              <w:pStyle w:val="Remissivo1"/>
              <w:rPr>
                <w:lang w:val="en-US"/>
              </w:rPr>
            </w:pPr>
            <w:r w:rsidRPr="00211DB3">
              <w:rPr>
                <w:lang w:val="en-US"/>
              </w:rPr>
              <w:t>RecSys</w:t>
            </w:r>
          </w:p>
        </w:tc>
        <w:tc>
          <w:tcPr>
            <w:tcW w:w="7992" w:type="dxa"/>
          </w:tcPr>
          <w:p w14:paraId="64E75BEB" w14:textId="322115AE" w:rsidR="008F2AE9" w:rsidRPr="00211DB3" w:rsidRDefault="002E041E" w:rsidP="00BF30D2">
            <w:pPr>
              <w:pStyle w:val="Remissivo1"/>
              <w:rPr>
                <w:lang w:val="en-US"/>
              </w:rPr>
            </w:pPr>
            <w:r w:rsidRPr="00211DB3">
              <w:rPr>
                <w:lang w:val="en-US"/>
              </w:rPr>
              <w:t>Recommender Systems</w:t>
            </w:r>
          </w:p>
        </w:tc>
      </w:tr>
      <w:tr w:rsidR="008F2AE9" w:rsidRPr="00211DB3" w14:paraId="51D1118F" w14:textId="77777777" w:rsidTr="00286E22">
        <w:tc>
          <w:tcPr>
            <w:tcW w:w="1296" w:type="dxa"/>
          </w:tcPr>
          <w:p w14:paraId="0CF1B1C1" w14:textId="7476EA01" w:rsidR="008F2AE9" w:rsidRPr="00211DB3" w:rsidRDefault="002E041E" w:rsidP="00BF30D2">
            <w:pPr>
              <w:pStyle w:val="Remissivo1"/>
              <w:rPr>
                <w:lang w:val="en-US"/>
              </w:rPr>
            </w:pPr>
            <w:r w:rsidRPr="00211DB3">
              <w:rPr>
                <w:lang w:val="en-US"/>
              </w:rPr>
              <w:t>SDK</w:t>
            </w:r>
          </w:p>
        </w:tc>
        <w:tc>
          <w:tcPr>
            <w:tcW w:w="7992" w:type="dxa"/>
          </w:tcPr>
          <w:p w14:paraId="2F3CFD60" w14:textId="44C738A4" w:rsidR="008F2AE9" w:rsidRPr="00211DB3" w:rsidRDefault="002E041E" w:rsidP="00BF30D2">
            <w:pPr>
              <w:pStyle w:val="Remissivo1"/>
              <w:rPr>
                <w:lang w:val="en-US"/>
              </w:rPr>
            </w:pPr>
            <w:r w:rsidRPr="00211DB3">
              <w:rPr>
                <w:lang w:val="en-US"/>
              </w:rPr>
              <w:t>Software development kit</w:t>
            </w:r>
          </w:p>
        </w:tc>
      </w:tr>
      <w:tr w:rsidR="00A1555E" w:rsidRPr="00211DB3" w14:paraId="0DD60569" w14:textId="77777777" w:rsidTr="00286E22">
        <w:tc>
          <w:tcPr>
            <w:tcW w:w="1296" w:type="dxa"/>
          </w:tcPr>
          <w:p w14:paraId="30BF6A2E" w14:textId="2E508B3B" w:rsidR="00A1555E" w:rsidRPr="00211DB3" w:rsidRDefault="00A1555E" w:rsidP="00BF30D2">
            <w:pPr>
              <w:pStyle w:val="Remissivo1"/>
              <w:rPr>
                <w:lang w:val="en-US"/>
              </w:rPr>
            </w:pPr>
            <w:r>
              <w:rPr>
                <w:lang w:val="en-US"/>
              </w:rPr>
              <w:t>SPTF</w:t>
            </w:r>
          </w:p>
        </w:tc>
        <w:tc>
          <w:tcPr>
            <w:tcW w:w="7992" w:type="dxa"/>
          </w:tcPr>
          <w:p w14:paraId="3A5945C2" w14:textId="172BB153" w:rsidR="00A1555E" w:rsidRPr="00A1555E" w:rsidRDefault="00A1555E" w:rsidP="00BF30D2">
            <w:r w:rsidRPr="00CA31F6">
              <w:t>RecSys do Spotify</w:t>
            </w:r>
          </w:p>
        </w:tc>
      </w:tr>
      <w:tr w:rsidR="008F2AE9" w:rsidRPr="00211DB3" w14:paraId="075EA9A2" w14:textId="77777777" w:rsidTr="00286E22">
        <w:tc>
          <w:tcPr>
            <w:tcW w:w="1296" w:type="dxa"/>
          </w:tcPr>
          <w:p w14:paraId="5C9B71F1" w14:textId="0273605C" w:rsidR="008F2AE9" w:rsidRPr="00211DB3" w:rsidRDefault="002E041E" w:rsidP="00BF30D2">
            <w:pPr>
              <w:pStyle w:val="Remissivo1"/>
              <w:rPr>
                <w:lang w:val="en-US"/>
              </w:rPr>
            </w:pPr>
            <w:r w:rsidRPr="00211DB3">
              <w:rPr>
                <w:lang w:val="en-US"/>
              </w:rPr>
              <w:t>SVM</w:t>
            </w:r>
          </w:p>
        </w:tc>
        <w:tc>
          <w:tcPr>
            <w:tcW w:w="7992" w:type="dxa"/>
          </w:tcPr>
          <w:p w14:paraId="526EFFF8" w14:textId="6C4AF3CA" w:rsidR="008F2AE9" w:rsidRPr="00211DB3" w:rsidRDefault="002E041E" w:rsidP="00BF30D2">
            <w:pPr>
              <w:pStyle w:val="Remissivo1"/>
              <w:rPr>
                <w:lang w:val="en-US"/>
              </w:rPr>
            </w:pPr>
            <w:r w:rsidRPr="00211DB3">
              <w:rPr>
                <w:lang w:val="en-US"/>
              </w:rPr>
              <w:t>Support Vector Machine</w:t>
            </w:r>
          </w:p>
        </w:tc>
      </w:tr>
      <w:tr w:rsidR="000A1639" w:rsidRPr="00211DB3" w14:paraId="23DB778F" w14:textId="77777777" w:rsidTr="00286E22">
        <w:tc>
          <w:tcPr>
            <w:tcW w:w="1296" w:type="dxa"/>
          </w:tcPr>
          <w:p w14:paraId="27721D9A" w14:textId="5DB56077" w:rsidR="000A1639" w:rsidRPr="00211DB3" w:rsidRDefault="000A1639" w:rsidP="00BF30D2">
            <w:pPr>
              <w:pStyle w:val="Remissivo1"/>
              <w:rPr>
                <w:lang w:val="en-US"/>
              </w:rPr>
            </w:pPr>
            <w:r>
              <w:rPr>
                <w:lang w:val="en-US"/>
              </w:rPr>
              <w:t>URI</w:t>
            </w:r>
          </w:p>
        </w:tc>
        <w:tc>
          <w:tcPr>
            <w:tcW w:w="7992" w:type="dxa"/>
          </w:tcPr>
          <w:p w14:paraId="5FE65F1B" w14:textId="6358B8C6" w:rsidR="000A1639" w:rsidRPr="00211DB3" w:rsidRDefault="000A1639" w:rsidP="00BF30D2">
            <w:pPr>
              <w:pStyle w:val="Remissivo1"/>
              <w:rPr>
                <w:lang w:val="en-US"/>
              </w:rPr>
            </w:pPr>
            <w:r w:rsidRPr="000A1639">
              <w:rPr>
                <w:lang w:val="en-US"/>
              </w:rPr>
              <w:t>Uniform Resource Identifier</w:t>
            </w:r>
          </w:p>
        </w:tc>
      </w:tr>
      <w:tr w:rsidR="008F2AE9" w:rsidRPr="00211DB3" w14:paraId="2F297D92" w14:textId="77777777" w:rsidTr="00286E22">
        <w:tc>
          <w:tcPr>
            <w:tcW w:w="1296" w:type="dxa"/>
          </w:tcPr>
          <w:p w14:paraId="559E6BD7" w14:textId="58541A9E" w:rsidR="008F2AE9" w:rsidRPr="00211DB3" w:rsidRDefault="008F2AE9" w:rsidP="00BF30D2">
            <w:pPr>
              <w:pStyle w:val="Remissivo1"/>
              <w:rPr>
                <w:lang w:val="en-US"/>
              </w:rPr>
            </w:pPr>
          </w:p>
        </w:tc>
        <w:tc>
          <w:tcPr>
            <w:tcW w:w="7992" w:type="dxa"/>
          </w:tcPr>
          <w:p w14:paraId="399BF597" w14:textId="5865E6CD" w:rsidR="008F2AE9" w:rsidRPr="00211DB3" w:rsidRDefault="008F2AE9" w:rsidP="00BF30D2">
            <w:pPr>
              <w:pStyle w:val="Remissivo1"/>
              <w:rPr>
                <w:lang w:val="en-US"/>
              </w:rPr>
            </w:pPr>
          </w:p>
        </w:tc>
      </w:tr>
      <w:tr w:rsidR="008F2AE9" w:rsidRPr="00211DB3" w14:paraId="48C98B25" w14:textId="77777777" w:rsidTr="00286E22">
        <w:tc>
          <w:tcPr>
            <w:tcW w:w="1296" w:type="dxa"/>
          </w:tcPr>
          <w:p w14:paraId="65C30A1A" w14:textId="3A858BFF" w:rsidR="008F2AE9" w:rsidRPr="00211DB3" w:rsidRDefault="008F2AE9" w:rsidP="00BF30D2">
            <w:pPr>
              <w:pStyle w:val="Remissivo1"/>
              <w:rPr>
                <w:lang w:val="en-US"/>
              </w:rPr>
            </w:pPr>
          </w:p>
        </w:tc>
        <w:tc>
          <w:tcPr>
            <w:tcW w:w="7992" w:type="dxa"/>
          </w:tcPr>
          <w:p w14:paraId="06676CE7" w14:textId="2D8DF891" w:rsidR="008F2AE9" w:rsidRPr="00211DB3" w:rsidRDefault="008F2AE9" w:rsidP="00BF30D2">
            <w:pPr>
              <w:pStyle w:val="Remissivo1"/>
              <w:rPr>
                <w:lang w:val="en-US"/>
              </w:rPr>
            </w:pPr>
          </w:p>
        </w:tc>
      </w:tr>
      <w:tr w:rsidR="008F2AE9" w:rsidRPr="00211DB3" w14:paraId="1BE18091" w14:textId="77777777" w:rsidTr="00286E22">
        <w:tc>
          <w:tcPr>
            <w:tcW w:w="1296" w:type="dxa"/>
          </w:tcPr>
          <w:p w14:paraId="76EBF13D" w14:textId="5042EFF7" w:rsidR="008F2AE9" w:rsidRPr="00211DB3" w:rsidRDefault="008F2AE9" w:rsidP="00BF30D2">
            <w:pPr>
              <w:pStyle w:val="Remissivo1"/>
              <w:rPr>
                <w:lang w:val="en-US"/>
              </w:rPr>
            </w:pPr>
          </w:p>
        </w:tc>
        <w:tc>
          <w:tcPr>
            <w:tcW w:w="7992" w:type="dxa"/>
          </w:tcPr>
          <w:p w14:paraId="5492B974" w14:textId="30588DC1" w:rsidR="008F2AE9" w:rsidRPr="00211DB3" w:rsidRDefault="008F2AE9" w:rsidP="00BF30D2">
            <w:pPr>
              <w:pStyle w:val="Remissivo1"/>
              <w:rPr>
                <w:lang w:val="en-US"/>
              </w:rPr>
            </w:pPr>
          </w:p>
        </w:tc>
      </w:tr>
      <w:tr w:rsidR="008F2AE9" w:rsidRPr="00211DB3" w14:paraId="12BAB2AE" w14:textId="77777777" w:rsidTr="00286E22">
        <w:tc>
          <w:tcPr>
            <w:tcW w:w="1296" w:type="dxa"/>
          </w:tcPr>
          <w:p w14:paraId="350E03F5" w14:textId="25B22452" w:rsidR="008F2AE9" w:rsidRPr="00211DB3" w:rsidRDefault="008F2AE9" w:rsidP="00BF30D2">
            <w:pPr>
              <w:pStyle w:val="Remissivo1"/>
              <w:rPr>
                <w:lang w:val="en-US"/>
              </w:rPr>
            </w:pPr>
          </w:p>
        </w:tc>
        <w:tc>
          <w:tcPr>
            <w:tcW w:w="7992" w:type="dxa"/>
          </w:tcPr>
          <w:p w14:paraId="75BA9A34" w14:textId="32FCC22E" w:rsidR="008F2AE9" w:rsidRPr="00211DB3" w:rsidRDefault="008F2AE9" w:rsidP="00BF30D2">
            <w:pPr>
              <w:pStyle w:val="Remissivo1"/>
              <w:rPr>
                <w:lang w:val="en-US"/>
              </w:rPr>
            </w:pPr>
          </w:p>
        </w:tc>
      </w:tr>
      <w:tr w:rsidR="008F2AE9" w:rsidRPr="00211DB3" w14:paraId="47E620E2" w14:textId="77777777" w:rsidTr="00286E22">
        <w:tc>
          <w:tcPr>
            <w:tcW w:w="1296" w:type="dxa"/>
          </w:tcPr>
          <w:p w14:paraId="1F65855F" w14:textId="26725E1B" w:rsidR="008F2AE9" w:rsidRPr="00211DB3" w:rsidRDefault="008F2AE9" w:rsidP="00BF30D2">
            <w:pPr>
              <w:pStyle w:val="Remissivo1"/>
              <w:rPr>
                <w:lang w:val="en-US"/>
              </w:rPr>
            </w:pPr>
          </w:p>
        </w:tc>
        <w:tc>
          <w:tcPr>
            <w:tcW w:w="7992" w:type="dxa"/>
          </w:tcPr>
          <w:p w14:paraId="14BA3DEB" w14:textId="3E282DD0" w:rsidR="008F2AE9" w:rsidRPr="00211DB3" w:rsidRDefault="008F2AE9" w:rsidP="00BF30D2">
            <w:pPr>
              <w:pStyle w:val="Remissivo1"/>
              <w:rPr>
                <w:lang w:val="en-US"/>
              </w:rPr>
            </w:pPr>
          </w:p>
        </w:tc>
      </w:tr>
      <w:tr w:rsidR="008F2AE9" w:rsidRPr="00211DB3" w14:paraId="42E6AA1F" w14:textId="77777777" w:rsidTr="00286E22">
        <w:tc>
          <w:tcPr>
            <w:tcW w:w="1296" w:type="dxa"/>
          </w:tcPr>
          <w:p w14:paraId="62886700" w14:textId="2E120F2F" w:rsidR="008F2AE9" w:rsidRPr="00211DB3" w:rsidRDefault="008F2AE9" w:rsidP="00BF30D2">
            <w:pPr>
              <w:pStyle w:val="Remissivo1"/>
              <w:rPr>
                <w:lang w:val="en-US"/>
              </w:rPr>
            </w:pPr>
          </w:p>
        </w:tc>
        <w:tc>
          <w:tcPr>
            <w:tcW w:w="7992" w:type="dxa"/>
          </w:tcPr>
          <w:p w14:paraId="25E4503B" w14:textId="0C90E79C" w:rsidR="008F2AE9" w:rsidRPr="00211DB3" w:rsidRDefault="008F2AE9" w:rsidP="00BF30D2">
            <w:pPr>
              <w:pStyle w:val="Remissivo1"/>
              <w:rPr>
                <w:lang w:val="en-US"/>
              </w:rPr>
            </w:pPr>
          </w:p>
        </w:tc>
      </w:tr>
      <w:tr w:rsidR="008F2AE9" w:rsidRPr="00211DB3" w14:paraId="0542E351" w14:textId="77777777" w:rsidTr="00286E22">
        <w:tc>
          <w:tcPr>
            <w:tcW w:w="1296" w:type="dxa"/>
          </w:tcPr>
          <w:p w14:paraId="26193411" w14:textId="158B7451" w:rsidR="008F2AE9" w:rsidRPr="00211DB3" w:rsidRDefault="008F2AE9" w:rsidP="00BF30D2">
            <w:pPr>
              <w:pStyle w:val="Remissivo1"/>
              <w:rPr>
                <w:lang w:val="en-US"/>
              </w:rPr>
            </w:pPr>
          </w:p>
        </w:tc>
        <w:tc>
          <w:tcPr>
            <w:tcW w:w="7992" w:type="dxa"/>
          </w:tcPr>
          <w:p w14:paraId="2FEF2A9F" w14:textId="05DD4ACE" w:rsidR="008F2AE9" w:rsidRPr="00211DB3" w:rsidRDefault="008F2AE9" w:rsidP="00BF30D2">
            <w:pPr>
              <w:pStyle w:val="Remissivo1"/>
              <w:rPr>
                <w:lang w:val="en-US"/>
              </w:rPr>
            </w:pPr>
          </w:p>
        </w:tc>
      </w:tr>
      <w:tr w:rsidR="008F2AE9" w:rsidRPr="00211DB3" w14:paraId="52B6D86E" w14:textId="77777777" w:rsidTr="00286E22">
        <w:tc>
          <w:tcPr>
            <w:tcW w:w="1296" w:type="dxa"/>
          </w:tcPr>
          <w:p w14:paraId="72174DD3" w14:textId="0CE1EFB1" w:rsidR="008F2AE9" w:rsidRPr="00211DB3" w:rsidRDefault="008F2AE9" w:rsidP="00BF30D2">
            <w:pPr>
              <w:pStyle w:val="Remissivo1"/>
              <w:rPr>
                <w:lang w:val="en-US"/>
              </w:rPr>
            </w:pPr>
          </w:p>
        </w:tc>
        <w:tc>
          <w:tcPr>
            <w:tcW w:w="7992" w:type="dxa"/>
          </w:tcPr>
          <w:p w14:paraId="031188B9" w14:textId="21F9F2BD" w:rsidR="008F2AE9" w:rsidRPr="00211DB3" w:rsidRDefault="008F2AE9" w:rsidP="00BF30D2">
            <w:pPr>
              <w:pStyle w:val="Remissivo1"/>
              <w:rPr>
                <w:lang w:val="en-US"/>
              </w:rPr>
            </w:pPr>
          </w:p>
        </w:tc>
      </w:tr>
      <w:tr w:rsidR="008F2AE9" w:rsidRPr="00211DB3" w14:paraId="727F3D73" w14:textId="77777777" w:rsidTr="00286E22">
        <w:tc>
          <w:tcPr>
            <w:tcW w:w="1296" w:type="dxa"/>
          </w:tcPr>
          <w:p w14:paraId="4B99C8C8" w14:textId="04FA7404" w:rsidR="008F2AE9" w:rsidRPr="00211DB3" w:rsidRDefault="008F2AE9" w:rsidP="00BF30D2">
            <w:pPr>
              <w:pStyle w:val="Remissivo1"/>
              <w:rPr>
                <w:lang w:val="en-US"/>
              </w:rPr>
            </w:pPr>
          </w:p>
        </w:tc>
        <w:tc>
          <w:tcPr>
            <w:tcW w:w="7992" w:type="dxa"/>
          </w:tcPr>
          <w:p w14:paraId="65B882CF" w14:textId="52B50129" w:rsidR="008F2AE9" w:rsidRPr="00211DB3" w:rsidRDefault="008F2AE9" w:rsidP="00BF30D2">
            <w:pPr>
              <w:pStyle w:val="Remissivo1"/>
              <w:rPr>
                <w:lang w:val="en-US"/>
              </w:rPr>
            </w:pPr>
          </w:p>
        </w:tc>
      </w:tr>
      <w:tr w:rsidR="008F2AE9" w:rsidRPr="00211DB3" w14:paraId="3C56CB57" w14:textId="77777777" w:rsidTr="00286E22">
        <w:tc>
          <w:tcPr>
            <w:tcW w:w="1296" w:type="dxa"/>
          </w:tcPr>
          <w:p w14:paraId="16656775" w14:textId="4282640F" w:rsidR="008F2AE9" w:rsidRPr="00211DB3" w:rsidRDefault="008F2AE9" w:rsidP="00BF30D2">
            <w:pPr>
              <w:pStyle w:val="Remissivo1"/>
              <w:rPr>
                <w:lang w:val="en-US"/>
              </w:rPr>
            </w:pPr>
          </w:p>
        </w:tc>
        <w:tc>
          <w:tcPr>
            <w:tcW w:w="7992" w:type="dxa"/>
          </w:tcPr>
          <w:p w14:paraId="4B3E9E96" w14:textId="17416312" w:rsidR="008F2AE9" w:rsidRPr="00211DB3" w:rsidRDefault="008F2AE9" w:rsidP="00BF30D2">
            <w:pPr>
              <w:pStyle w:val="Remissivo1"/>
              <w:rPr>
                <w:lang w:val="en-US"/>
              </w:rPr>
            </w:pPr>
          </w:p>
        </w:tc>
      </w:tr>
      <w:tr w:rsidR="008F2AE9" w:rsidRPr="00211DB3" w14:paraId="422B654A" w14:textId="77777777" w:rsidTr="00286E22">
        <w:tc>
          <w:tcPr>
            <w:tcW w:w="1296" w:type="dxa"/>
          </w:tcPr>
          <w:p w14:paraId="68C3A331" w14:textId="44B26ABD" w:rsidR="008F2AE9" w:rsidRPr="00211DB3" w:rsidRDefault="008F2AE9" w:rsidP="00BF30D2">
            <w:pPr>
              <w:pStyle w:val="Remissivo1"/>
              <w:rPr>
                <w:lang w:val="en-US"/>
              </w:rPr>
            </w:pPr>
          </w:p>
        </w:tc>
        <w:tc>
          <w:tcPr>
            <w:tcW w:w="7992" w:type="dxa"/>
          </w:tcPr>
          <w:p w14:paraId="34587FCB" w14:textId="1F4567F8" w:rsidR="008F2AE9" w:rsidRPr="00211DB3" w:rsidRDefault="008F2AE9" w:rsidP="00BF30D2">
            <w:pPr>
              <w:pStyle w:val="Remissivo1"/>
              <w:rPr>
                <w:lang w:val="en-US"/>
              </w:rPr>
            </w:pPr>
          </w:p>
        </w:tc>
      </w:tr>
      <w:tr w:rsidR="008F2AE9" w:rsidRPr="00211DB3" w14:paraId="353FAD9C" w14:textId="77777777" w:rsidTr="00286E22">
        <w:tc>
          <w:tcPr>
            <w:tcW w:w="1296" w:type="dxa"/>
          </w:tcPr>
          <w:p w14:paraId="15D999DB" w14:textId="51BDEFA6" w:rsidR="008F2AE9" w:rsidRPr="00211DB3" w:rsidRDefault="008F2AE9" w:rsidP="00BF30D2">
            <w:pPr>
              <w:pStyle w:val="Remissivo1"/>
              <w:rPr>
                <w:lang w:val="en-US"/>
              </w:rPr>
            </w:pPr>
          </w:p>
        </w:tc>
        <w:tc>
          <w:tcPr>
            <w:tcW w:w="7992" w:type="dxa"/>
          </w:tcPr>
          <w:p w14:paraId="57F03575" w14:textId="0BB59FBE" w:rsidR="008F2AE9" w:rsidRPr="00211DB3" w:rsidRDefault="008F2AE9" w:rsidP="00BF30D2">
            <w:pPr>
              <w:pStyle w:val="Remissivo1"/>
              <w:rPr>
                <w:lang w:val="en-US"/>
              </w:rPr>
            </w:pPr>
          </w:p>
        </w:tc>
      </w:tr>
    </w:tbl>
    <w:p w14:paraId="66F406EC" w14:textId="77777777" w:rsidR="008F2AE9" w:rsidRPr="002E041E" w:rsidRDefault="008F2AE9" w:rsidP="00BF30D2">
      <w:pPr>
        <w:rPr>
          <w:lang w:val="en-US"/>
        </w:rPr>
      </w:pPr>
    </w:p>
    <w:p w14:paraId="3ABA6FFD" w14:textId="77777777" w:rsidR="008F2AE9" w:rsidRDefault="008F2AE9" w:rsidP="00BF30D2">
      <w:pPr>
        <w:pStyle w:val="Ttulo0"/>
      </w:pPr>
      <w:r>
        <w:lastRenderedPageBreak/>
        <w:t>Sumário</w:t>
      </w:r>
    </w:p>
    <w:p w14:paraId="73C97079" w14:textId="00F9C0BC" w:rsidR="0040581D" w:rsidRPr="00B70F38" w:rsidRDefault="000C396C" w:rsidP="00BF30D2">
      <w:pPr>
        <w:pStyle w:val="Sumrio1"/>
        <w:rPr>
          <w:rFonts w:ascii="Calibri" w:hAnsi="Calibri"/>
          <w:noProof/>
          <w:color w:val="auto"/>
          <w:sz w:val="22"/>
          <w:szCs w:val="22"/>
        </w:rPr>
      </w:pPr>
      <w:r>
        <w:fldChar w:fldCharType="begin"/>
      </w:r>
      <w:r w:rsidR="008F2AE9" w:rsidRPr="0040581D">
        <w:instrText xml:space="preserve"> TOC \o "2-3" \h \z \t "Título 1;1;Título 1 - sem numeração;1" </w:instrText>
      </w:r>
      <w:r>
        <w:fldChar w:fldCharType="separate"/>
      </w:r>
      <w:hyperlink w:anchor="_Toc55790187" w:history="1">
        <w:r w:rsidR="0040581D" w:rsidRPr="00F46011">
          <w:rPr>
            <w:rStyle w:val="Hyperlink"/>
            <w:noProof/>
          </w:rPr>
          <w:t>1</w:t>
        </w:r>
        <w:r w:rsidR="0040581D" w:rsidRPr="00B70F38">
          <w:rPr>
            <w:rFonts w:ascii="Calibri" w:hAnsi="Calibri"/>
            <w:noProof/>
            <w:color w:val="auto"/>
            <w:sz w:val="22"/>
            <w:szCs w:val="22"/>
          </w:rPr>
          <w:tab/>
        </w:r>
        <w:r w:rsidR="0040581D" w:rsidRPr="00F46011">
          <w:rPr>
            <w:rStyle w:val="Hyperlink"/>
            <w:noProof/>
          </w:rPr>
          <w:t>Introdução</w:t>
        </w:r>
        <w:r w:rsidR="0040581D">
          <w:rPr>
            <w:noProof/>
            <w:webHidden/>
          </w:rPr>
          <w:tab/>
        </w:r>
        <w:r w:rsidR="0040581D">
          <w:rPr>
            <w:noProof/>
            <w:webHidden/>
          </w:rPr>
          <w:fldChar w:fldCharType="begin"/>
        </w:r>
        <w:r w:rsidR="0040581D">
          <w:rPr>
            <w:noProof/>
            <w:webHidden/>
          </w:rPr>
          <w:instrText xml:space="preserve"> PAGEREF _Toc55790187 \h </w:instrText>
        </w:r>
        <w:r w:rsidR="0040581D">
          <w:rPr>
            <w:noProof/>
            <w:webHidden/>
          </w:rPr>
        </w:r>
        <w:r w:rsidR="0040581D">
          <w:rPr>
            <w:noProof/>
            <w:webHidden/>
          </w:rPr>
          <w:fldChar w:fldCharType="separate"/>
        </w:r>
        <w:r w:rsidR="0040581D">
          <w:rPr>
            <w:noProof/>
            <w:webHidden/>
          </w:rPr>
          <w:t>11</w:t>
        </w:r>
        <w:r w:rsidR="0040581D">
          <w:rPr>
            <w:noProof/>
            <w:webHidden/>
          </w:rPr>
          <w:fldChar w:fldCharType="end"/>
        </w:r>
      </w:hyperlink>
    </w:p>
    <w:p w14:paraId="11ECC8CC" w14:textId="6E5419B0" w:rsidR="0040581D" w:rsidRPr="00B70F38" w:rsidRDefault="00620EC1" w:rsidP="00BF30D2">
      <w:pPr>
        <w:pStyle w:val="Sumrio2"/>
        <w:rPr>
          <w:rFonts w:ascii="Calibri" w:hAnsi="Calibri"/>
          <w:color w:val="auto"/>
          <w:sz w:val="22"/>
          <w:szCs w:val="22"/>
        </w:rPr>
      </w:pPr>
      <w:hyperlink w:anchor="_Toc55790188" w:history="1">
        <w:r w:rsidR="0040581D" w:rsidRPr="00F46011">
          <w:rPr>
            <w:rStyle w:val="Hyperlink"/>
          </w:rPr>
          <w:t>1.1</w:t>
        </w:r>
        <w:r w:rsidR="0040581D" w:rsidRPr="00B70F38">
          <w:rPr>
            <w:rFonts w:ascii="Calibri" w:hAnsi="Calibri"/>
            <w:color w:val="auto"/>
            <w:sz w:val="22"/>
            <w:szCs w:val="22"/>
          </w:rPr>
          <w:tab/>
        </w:r>
        <w:r w:rsidR="0040581D" w:rsidRPr="00F46011">
          <w:rPr>
            <w:rStyle w:val="Hyperlink"/>
          </w:rPr>
          <w:t>Objetivo Geral</w:t>
        </w:r>
        <w:r w:rsidR="0040581D">
          <w:rPr>
            <w:webHidden/>
          </w:rPr>
          <w:tab/>
        </w:r>
        <w:r w:rsidR="0040581D">
          <w:rPr>
            <w:webHidden/>
          </w:rPr>
          <w:fldChar w:fldCharType="begin"/>
        </w:r>
        <w:r w:rsidR="0040581D">
          <w:rPr>
            <w:webHidden/>
          </w:rPr>
          <w:instrText xml:space="preserve"> PAGEREF _Toc55790188 \h </w:instrText>
        </w:r>
        <w:r w:rsidR="0040581D">
          <w:rPr>
            <w:webHidden/>
          </w:rPr>
        </w:r>
        <w:r w:rsidR="0040581D">
          <w:rPr>
            <w:webHidden/>
          </w:rPr>
          <w:fldChar w:fldCharType="separate"/>
        </w:r>
        <w:r w:rsidR="0040581D">
          <w:rPr>
            <w:webHidden/>
          </w:rPr>
          <w:t>14</w:t>
        </w:r>
        <w:r w:rsidR="0040581D">
          <w:rPr>
            <w:webHidden/>
          </w:rPr>
          <w:fldChar w:fldCharType="end"/>
        </w:r>
      </w:hyperlink>
    </w:p>
    <w:p w14:paraId="43DFF0E2" w14:textId="0B57DC38" w:rsidR="0040581D" w:rsidRPr="00B70F38" w:rsidRDefault="00620EC1" w:rsidP="00BF30D2">
      <w:pPr>
        <w:pStyle w:val="Sumrio2"/>
        <w:rPr>
          <w:rFonts w:ascii="Calibri" w:hAnsi="Calibri"/>
          <w:color w:val="auto"/>
          <w:sz w:val="22"/>
          <w:szCs w:val="22"/>
        </w:rPr>
      </w:pPr>
      <w:hyperlink w:anchor="_Toc55790189" w:history="1">
        <w:r w:rsidR="0040581D" w:rsidRPr="00F46011">
          <w:rPr>
            <w:rStyle w:val="Hyperlink"/>
          </w:rPr>
          <w:t>1.2</w:t>
        </w:r>
        <w:r w:rsidR="0040581D" w:rsidRPr="00B70F38">
          <w:rPr>
            <w:rFonts w:ascii="Calibri" w:hAnsi="Calibri"/>
            <w:color w:val="auto"/>
            <w:sz w:val="22"/>
            <w:szCs w:val="22"/>
          </w:rPr>
          <w:tab/>
        </w:r>
        <w:r w:rsidR="0040581D" w:rsidRPr="00F46011">
          <w:rPr>
            <w:rStyle w:val="Hyperlink"/>
          </w:rPr>
          <w:t>Objetivos Específicos</w:t>
        </w:r>
        <w:r w:rsidR="0040581D">
          <w:rPr>
            <w:webHidden/>
          </w:rPr>
          <w:tab/>
        </w:r>
        <w:r w:rsidR="0040581D">
          <w:rPr>
            <w:webHidden/>
          </w:rPr>
          <w:fldChar w:fldCharType="begin"/>
        </w:r>
        <w:r w:rsidR="0040581D">
          <w:rPr>
            <w:webHidden/>
          </w:rPr>
          <w:instrText xml:space="preserve"> PAGEREF _Toc55790189 \h </w:instrText>
        </w:r>
        <w:r w:rsidR="0040581D">
          <w:rPr>
            <w:webHidden/>
          </w:rPr>
        </w:r>
        <w:r w:rsidR="0040581D">
          <w:rPr>
            <w:webHidden/>
          </w:rPr>
          <w:fldChar w:fldCharType="separate"/>
        </w:r>
        <w:r w:rsidR="0040581D">
          <w:rPr>
            <w:webHidden/>
          </w:rPr>
          <w:t>14</w:t>
        </w:r>
        <w:r w:rsidR="0040581D">
          <w:rPr>
            <w:webHidden/>
          </w:rPr>
          <w:fldChar w:fldCharType="end"/>
        </w:r>
      </w:hyperlink>
    </w:p>
    <w:p w14:paraId="0128DF7A" w14:textId="7FB3FCDA" w:rsidR="0040581D" w:rsidRPr="00B70F38" w:rsidRDefault="00620EC1" w:rsidP="00BF30D2">
      <w:pPr>
        <w:pStyle w:val="Sumrio2"/>
        <w:rPr>
          <w:rFonts w:ascii="Calibri" w:hAnsi="Calibri"/>
          <w:color w:val="auto"/>
          <w:sz w:val="22"/>
          <w:szCs w:val="22"/>
        </w:rPr>
      </w:pPr>
      <w:hyperlink w:anchor="_Toc55790190" w:history="1">
        <w:r w:rsidR="0040581D" w:rsidRPr="00F46011">
          <w:rPr>
            <w:rStyle w:val="Hyperlink"/>
          </w:rPr>
          <w:t>1.3</w:t>
        </w:r>
        <w:r w:rsidR="0040581D" w:rsidRPr="00B70F38">
          <w:rPr>
            <w:rFonts w:ascii="Calibri" w:hAnsi="Calibri"/>
            <w:color w:val="auto"/>
            <w:sz w:val="22"/>
            <w:szCs w:val="22"/>
          </w:rPr>
          <w:tab/>
        </w:r>
        <w:r w:rsidR="0040581D" w:rsidRPr="00F46011">
          <w:rPr>
            <w:rStyle w:val="Hyperlink"/>
          </w:rPr>
          <w:t>Metodologia</w:t>
        </w:r>
        <w:r w:rsidR="0040581D">
          <w:rPr>
            <w:webHidden/>
          </w:rPr>
          <w:tab/>
        </w:r>
        <w:r w:rsidR="0040581D">
          <w:rPr>
            <w:webHidden/>
          </w:rPr>
          <w:fldChar w:fldCharType="begin"/>
        </w:r>
        <w:r w:rsidR="0040581D">
          <w:rPr>
            <w:webHidden/>
          </w:rPr>
          <w:instrText xml:space="preserve"> PAGEREF _Toc55790190 \h </w:instrText>
        </w:r>
        <w:r w:rsidR="0040581D">
          <w:rPr>
            <w:webHidden/>
          </w:rPr>
        </w:r>
        <w:r w:rsidR="0040581D">
          <w:rPr>
            <w:webHidden/>
          </w:rPr>
          <w:fldChar w:fldCharType="separate"/>
        </w:r>
        <w:r w:rsidR="0040581D">
          <w:rPr>
            <w:webHidden/>
          </w:rPr>
          <w:t>14</w:t>
        </w:r>
        <w:r w:rsidR="0040581D">
          <w:rPr>
            <w:webHidden/>
          </w:rPr>
          <w:fldChar w:fldCharType="end"/>
        </w:r>
      </w:hyperlink>
    </w:p>
    <w:p w14:paraId="181208D7" w14:textId="67522586" w:rsidR="0040581D" w:rsidRPr="00B70F38" w:rsidRDefault="00620EC1" w:rsidP="00BF30D2">
      <w:pPr>
        <w:pStyle w:val="Sumrio1"/>
        <w:rPr>
          <w:rFonts w:ascii="Calibri" w:hAnsi="Calibri"/>
          <w:noProof/>
          <w:color w:val="auto"/>
          <w:sz w:val="22"/>
          <w:szCs w:val="22"/>
        </w:rPr>
      </w:pPr>
      <w:hyperlink w:anchor="_Toc55790191" w:history="1">
        <w:r w:rsidR="0040581D" w:rsidRPr="00F46011">
          <w:rPr>
            <w:rStyle w:val="Hyperlink"/>
            <w:noProof/>
          </w:rPr>
          <w:t>2</w:t>
        </w:r>
        <w:r w:rsidR="0040581D" w:rsidRPr="00B70F38">
          <w:rPr>
            <w:rFonts w:ascii="Calibri" w:hAnsi="Calibri"/>
            <w:noProof/>
            <w:color w:val="auto"/>
            <w:sz w:val="22"/>
            <w:szCs w:val="22"/>
          </w:rPr>
          <w:tab/>
        </w:r>
        <w:r w:rsidR="0040581D" w:rsidRPr="00F46011">
          <w:rPr>
            <w:rStyle w:val="Hyperlink"/>
            <w:noProof/>
          </w:rPr>
          <w:t>Trabalhos relacionados</w:t>
        </w:r>
        <w:r w:rsidR="0040581D">
          <w:rPr>
            <w:noProof/>
            <w:webHidden/>
          </w:rPr>
          <w:tab/>
        </w:r>
        <w:r w:rsidR="0040581D">
          <w:rPr>
            <w:noProof/>
            <w:webHidden/>
          </w:rPr>
          <w:fldChar w:fldCharType="begin"/>
        </w:r>
        <w:r w:rsidR="0040581D">
          <w:rPr>
            <w:noProof/>
            <w:webHidden/>
          </w:rPr>
          <w:instrText xml:space="preserve"> PAGEREF _Toc55790191 \h </w:instrText>
        </w:r>
        <w:r w:rsidR="0040581D">
          <w:rPr>
            <w:noProof/>
            <w:webHidden/>
          </w:rPr>
        </w:r>
        <w:r w:rsidR="0040581D">
          <w:rPr>
            <w:noProof/>
            <w:webHidden/>
          </w:rPr>
          <w:fldChar w:fldCharType="separate"/>
        </w:r>
        <w:r w:rsidR="0040581D">
          <w:rPr>
            <w:noProof/>
            <w:webHidden/>
          </w:rPr>
          <w:t>16</w:t>
        </w:r>
        <w:r w:rsidR="0040581D">
          <w:rPr>
            <w:noProof/>
            <w:webHidden/>
          </w:rPr>
          <w:fldChar w:fldCharType="end"/>
        </w:r>
      </w:hyperlink>
    </w:p>
    <w:p w14:paraId="06E9D875" w14:textId="53B08E19" w:rsidR="0040581D" w:rsidRPr="00B70F38" w:rsidRDefault="00620EC1" w:rsidP="00BF30D2">
      <w:pPr>
        <w:pStyle w:val="Sumrio2"/>
        <w:rPr>
          <w:rFonts w:ascii="Calibri" w:hAnsi="Calibri"/>
          <w:color w:val="auto"/>
          <w:sz w:val="22"/>
          <w:szCs w:val="22"/>
        </w:rPr>
      </w:pPr>
      <w:hyperlink w:anchor="_Toc55790192" w:history="1">
        <w:r w:rsidR="0040581D" w:rsidRPr="00F46011">
          <w:rPr>
            <w:rStyle w:val="Hyperlink"/>
          </w:rPr>
          <w:t>2.1</w:t>
        </w:r>
        <w:r w:rsidR="0040581D" w:rsidRPr="00B70F38">
          <w:rPr>
            <w:rFonts w:ascii="Calibri" w:hAnsi="Calibri"/>
            <w:color w:val="auto"/>
            <w:sz w:val="22"/>
            <w:szCs w:val="22"/>
          </w:rPr>
          <w:tab/>
        </w:r>
        <w:r w:rsidR="0040581D" w:rsidRPr="00F46011">
          <w:rPr>
            <w:rStyle w:val="Hyperlink"/>
          </w:rPr>
          <w:t>Levantamento bibliográfico inicial</w:t>
        </w:r>
        <w:r w:rsidR="0040581D">
          <w:rPr>
            <w:webHidden/>
          </w:rPr>
          <w:tab/>
        </w:r>
        <w:r w:rsidR="0040581D">
          <w:rPr>
            <w:webHidden/>
          </w:rPr>
          <w:fldChar w:fldCharType="begin"/>
        </w:r>
        <w:r w:rsidR="0040581D">
          <w:rPr>
            <w:webHidden/>
          </w:rPr>
          <w:instrText xml:space="preserve"> PAGEREF _Toc55790192 \h </w:instrText>
        </w:r>
        <w:r w:rsidR="0040581D">
          <w:rPr>
            <w:webHidden/>
          </w:rPr>
        </w:r>
        <w:r w:rsidR="0040581D">
          <w:rPr>
            <w:webHidden/>
          </w:rPr>
          <w:fldChar w:fldCharType="separate"/>
        </w:r>
        <w:r w:rsidR="0040581D">
          <w:rPr>
            <w:webHidden/>
          </w:rPr>
          <w:t>16</w:t>
        </w:r>
        <w:r w:rsidR="0040581D">
          <w:rPr>
            <w:webHidden/>
          </w:rPr>
          <w:fldChar w:fldCharType="end"/>
        </w:r>
      </w:hyperlink>
    </w:p>
    <w:p w14:paraId="5421AFE5" w14:textId="5FB7C239" w:rsidR="0040581D" w:rsidRPr="00B70F38" w:rsidRDefault="00620EC1" w:rsidP="00BF30D2">
      <w:pPr>
        <w:pStyle w:val="Sumrio2"/>
        <w:rPr>
          <w:rFonts w:ascii="Calibri" w:hAnsi="Calibri"/>
          <w:color w:val="auto"/>
          <w:sz w:val="22"/>
          <w:szCs w:val="22"/>
        </w:rPr>
      </w:pPr>
      <w:hyperlink w:anchor="_Toc55790193" w:history="1">
        <w:r w:rsidR="0040581D" w:rsidRPr="00F46011">
          <w:rPr>
            <w:rStyle w:val="Hyperlink"/>
          </w:rPr>
          <w:t>2.2</w:t>
        </w:r>
        <w:r w:rsidR="0040581D" w:rsidRPr="00B70F38">
          <w:rPr>
            <w:rFonts w:ascii="Calibri" w:hAnsi="Calibri"/>
            <w:color w:val="auto"/>
            <w:sz w:val="22"/>
            <w:szCs w:val="22"/>
          </w:rPr>
          <w:tab/>
        </w:r>
        <w:r w:rsidR="0040581D" w:rsidRPr="00F46011">
          <w:rPr>
            <w:rStyle w:val="Hyperlink"/>
          </w:rPr>
          <w:t>O protocolo de revisão</w:t>
        </w:r>
        <w:r w:rsidR="0040581D">
          <w:rPr>
            <w:webHidden/>
          </w:rPr>
          <w:tab/>
        </w:r>
        <w:r w:rsidR="0040581D">
          <w:rPr>
            <w:webHidden/>
          </w:rPr>
          <w:fldChar w:fldCharType="begin"/>
        </w:r>
        <w:r w:rsidR="0040581D">
          <w:rPr>
            <w:webHidden/>
          </w:rPr>
          <w:instrText xml:space="preserve"> PAGEREF _Toc55790193 \h </w:instrText>
        </w:r>
        <w:r w:rsidR="0040581D">
          <w:rPr>
            <w:webHidden/>
          </w:rPr>
        </w:r>
        <w:r w:rsidR="0040581D">
          <w:rPr>
            <w:webHidden/>
          </w:rPr>
          <w:fldChar w:fldCharType="separate"/>
        </w:r>
        <w:r w:rsidR="0040581D">
          <w:rPr>
            <w:webHidden/>
          </w:rPr>
          <w:t>17</w:t>
        </w:r>
        <w:r w:rsidR="0040581D">
          <w:rPr>
            <w:webHidden/>
          </w:rPr>
          <w:fldChar w:fldCharType="end"/>
        </w:r>
      </w:hyperlink>
    </w:p>
    <w:p w14:paraId="2B65CCE8" w14:textId="25F88966" w:rsidR="0040581D" w:rsidRPr="00B70F38" w:rsidRDefault="00620EC1" w:rsidP="00BF30D2">
      <w:pPr>
        <w:pStyle w:val="Sumrio2"/>
        <w:rPr>
          <w:rFonts w:ascii="Calibri" w:hAnsi="Calibri"/>
          <w:color w:val="auto"/>
          <w:sz w:val="22"/>
          <w:szCs w:val="22"/>
        </w:rPr>
      </w:pPr>
      <w:hyperlink w:anchor="_Toc55790194" w:history="1">
        <w:r w:rsidR="0040581D" w:rsidRPr="00F46011">
          <w:rPr>
            <w:rStyle w:val="Hyperlink"/>
          </w:rPr>
          <w:t>2.3</w:t>
        </w:r>
        <w:r w:rsidR="0040581D" w:rsidRPr="00B70F38">
          <w:rPr>
            <w:rFonts w:ascii="Calibri" w:hAnsi="Calibri"/>
            <w:color w:val="auto"/>
            <w:sz w:val="22"/>
            <w:szCs w:val="22"/>
          </w:rPr>
          <w:tab/>
        </w:r>
        <w:r w:rsidR="0040581D" w:rsidRPr="00F46011">
          <w:rPr>
            <w:rStyle w:val="Hyperlink"/>
          </w:rPr>
          <w:t>PROCURA NOS MOTORES DE BUSCA</w:t>
        </w:r>
        <w:r w:rsidR="0040581D">
          <w:rPr>
            <w:webHidden/>
          </w:rPr>
          <w:tab/>
        </w:r>
        <w:r w:rsidR="0040581D">
          <w:rPr>
            <w:webHidden/>
          </w:rPr>
          <w:fldChar w:fldCharType="begin"/>
        </w:r>
        <w:r w:rsidR="0040581D">
          <w:rPr>
            <w:webHidden/>
          </w:rPr>
          <w:instrText xml:space="preserve"> PAGEREF _Toc55790194 \h </w:instrText>
        </w:r>
        <w:r w:rsidR="0040581D">
          <w:rPr>
            <w:webHidden/>
          </w:rPr>
        </w:r>
        <w:r w:rsidR="0040581D">
          <w:rPr>
            <w:webHidden/>
          </w:rPr>
          <w:fldChar w:fldCharType="separate"/>
        </w:r>
        <w:r w:rsidR="0040581D">
          <w:rPr>
            <w:webHidden/>
          </w:rPr>
          <w:t>18</w:t>
        </w:r>
        <w:r w:rsidR="0040581D">
          <w:rPr>
            <w:webHidden/>
          </w:rPr>
          <w:fldChar w:fldCharType="end"/>
        </w:r>
      </w:hyperlink>
    </w:p>
    <w:p w14:paraId="7B72A0DE" w14:textId="50094C06" w:rsidR="0040581D" w:rsidRPr="00B70F38" w:rsidRDefault="00620EC1" w:rsidP="00BF30D2">
      <w:pPr>
        <w:pStyle w:val="Sumrio2"/>
        <w:rPr>
          <w:rFonts w:ascii="Calibri" w:hAnsi="Calibri"/>
          <w:color w:val="auto"/>
          <w:sz w:val="22"/>
          <w:szCs w:val="22"/>
        </w:rPr>
      </w:pPr>
      <w:hyperlink w:anchor="_Toc55790195" w:history="1">
        <w:r w:rsidR="0040581D" w:rsidRPr="00F46011">
          <w:rPr>
            <w:rStyle w:val="Hyperlink"/>
          </w:rPr>
          <w:t>2.4</w:t>
        </w:r>
        <w:r w:rsidR="0040581D" w:rsidRPr="00B70F38">
          <w:rPr>
            <w:rFonts w:ascii="Calibri" w:hAnsi="Calibri"/>
            <w:color w:val="auto"/>
            <w:sz w:val="22"/>
            <w:szCs w:val="22"/>
          </w:rPr>
          <w:tab/>
        </w:r>
        <w:r w:rsidR="0040581D" w:rsidRPr="00F46011">
          <w:rPr>
            <w:rStyle w:val="Hyperlink"/>
          </w:rPr>
          <w:t>ETAPAS DA REVISÃO DOS TRABALHOS</w:t>
        </w:r>
        <w:r w:rsidR="0040581D">
          <w:rPr>
            <w:webHidden/>
          </w:rPr>
          <w:tab/>
        </w:r>
        <w:r w:rsidR="0040581D">
          <w:rPr>
            <w:webHidden/>
          </w:rPr>
          <w:fldChar w:fldCharType="begin"/>
        </w:r>
        <w:r w:rsidR="0040581D">
          <w:rPr>
            <w:webHidden/>
          </w:rPr>
          <w:instrText xml:space="preserve"> PAGEREF _Toc55790195 \h </w:instrText>
        </w:r>
        <w:r w:rsidR="0040581D">
          <w:rPr>
            <w:webHidden/>
          </w:rPr>
        </w:r>
        <w:r w:rsidR="0040581D">
          <w:rPr>
            <w:webHidden/>
          </w:rPr>
          <w:fldChar w:fldCharType="separate"/>
        </w:r>
        <w:r w:rsidR="0040581D">
          <w:rPr>
            <w:webHidden/>
          </w:rPr>
          <w:t>20</w:t>
        </w:r>
        <w:r w:rsidR="0040581D">
          <w:rPr>
            <w:webHidden/>
          </w:rPr>
          <w:fldChar w:fldCharType="end"/>
        </w:r>
      </w:hyperlink>
    </w:p>
    <w:p w14:paraId="77925483" w14:textId="19C5823B" w:rsidR="0040581D" w:rsidRPr="00B70F38" w:rsidRDefault="00620EC1" w:rsidP="00BF30D2">
      <w:pPr>
        <w:pStyle w:val="Sumrio3"/>
        <w:rPr>
          <w:rFonts w:ascii="Calibri" w:hAnsi="Calibri"/>
          <w:color w:val="auto"/>
          <w:sz w:val="22"/>
          <w:szCs w:val="22"/>
        </w:rPr>
      </w:pPr>
      <w:hyperlink w:anchor="_Toc55790196" w:history="1">
        <w:r w:rsidR="0040581D" w:rsidRPr="00F46011">
          <w:rPr>
            <w:rStyle w:val="Hyperlink"/>
          </w:rPr>
          <w:t>2.4.1</w:t>
        </w:r>
        <w:r w:rsidR="0040581D" w:rsidRPr="00B70F38">
          <w:rPr>
            <w:rFonts w:ascii="Calibri" w:hAnsi="Calibri"/>
            <w:color w:val="auto"/>
            <w:sz w:val="22"/>
            <w:szCs w:val="22"/>
          </w:rPr>
          <w:tab/>
        </w:r>
        <w:r w:rsidR="0040581D" w:rsidRPr="00F46011">
          <w:rPr>
            <w:rStyle w:val="Hyperlink"/>
          </w:rPr>
          <w:t>Trabalhos selecionados</w:t>
        </w:r>
        <w:r w:rsidR="0040581D">
          <w:rPr>
            <w:webHidden/>
          </w:rPr>
          <w:tab/>
        </w:r>
        <w:r w:rsidR="0040581D">
          <w:rPr>
            <w:webHidden/>
          </w:rPr>
          <w:fldChar w:fldCharType="begin"/>
        </w:r>
        <w:r w:rsidR="0040581D">
          <w:rPr>
            <w:webHidden/>
          </w:rPr>
          <w:instrText xml:space="preserve"> PAGEREF _Toc55790196 \h </w:instrText>
        </w:r>
        <w:r w:rsidR="0040581D">
          <w:rPr>
            <w:webHidden/>
          </w:rPr>
        </w:r>
        <w:r w:rsidR="0040581D">
          <w:rPr>
            <w:webHidden/>
          </w:rPr>
          <w:fldChar w:fldCharType="separate"/>
        </w:r>
        <w:r w:rsidR="0040581D">
          <w:rPr>
            <w:webHidden/>
          </w:rPr>
          <w:t>21</w:t>
        </w:r>
        <w:r w:rsidR="0040581D">
          <w:rPr>
            <w:webHidden/>
          </w:rPr>
          <w:fldChar w:fldCharType="end"/>
        </w:r>
      </w:hyperlink>
    </w:p>
    <w:p w14:paraId="43C12D23" w14:textId="36B12AE3" w:rsidR="0040581D" w:rsidRPr="00B70F38" w:rsidRDefault="00620EC1" w:rsidP="00BF30D2">
      <w:pPr>
        <w:pStyle w:val="Sumrio2"/>
        <w:rPr>
          <w:rFonts w:ascii="Calibri" w:hAnsi="Calibri"/>
          <w:color w:val="auto"/>
          <w:sz w:val="22"/>
          <w:szCs w:val="22"/>
        </w:rPr>
      </w:pPr>
      <w:hyperlink w:anchor="_Toc55790197" w:history="1">
        <w:r w:rsidR="0040581D" w:rsidRPr="00F46011">
          <w:rPr>
            <w:rStyle w:val="Hyperlink"/>
          </w:rPr>
          <w:t>2.5</w:t>
        </w:r>
        <w:r w:rsidR="0040581D" w:rsidRPr="00B70F38">
          <w:rPr>
            <w:rFonts w:ascii="Calibri" w:hAnsi="Calibri"/>
            <w:color w:val="auto"/>
            <w:sz w:val="22"/>
            <w:szCs w:val="22"/>
          </w:rPr>
          <w:tab/>
        </w:r>
        <w:r w:rsidR="0040581D" w:rsidRPr="00F46011">
          <w:rPr>
            <w:rStyle w:val="Hyperlink"/>
          </w:rPr>
          <w:t>FUNCIONALIDADES DOS TRABALHOS INVESTIGADOS</w:t>
        </w:r>
        <w:r w:rsidR="0040581D">
          <w:rPr>
            <w:webHidden/>
          </w:rPr>
          <w:tab/>
        </w:r>
        <w:r w:rsidR="0040581D">
          <w:rPr>
            <w:webHidden/>
          </w:rPr>
          <w:fldChar w:fldCharType="begin"/>
        </w:r>
        <w:r w:rsidR="0040581D">
          <w:rPr>
            <w:webHidden/>
          </w:rPr>
          <w:instrText xml:space="preserve"> PAGEREF _Toc55790197 \h </w:instrText>
        </w:r>
        <w:r w:rsidR="0040581D">
          <w:rPr>
            <w:webHidden/>
          </w:rPr>
        </w:r>
        <w:r w:rsidR="0040581D">
          <w:rPr>
            <w:webHidden/>
          </w:rPr>
          <w:fldChar w:fldCharType="separate"/>
        </w:r>
        <w:r w:rsidR="0040581D">
          <w:rPr>
            <w:webHidden/>
          </w:rPr>
          <w:t>30</w:t>
        </w:r>
        <w:r w:rsidR="0040581D">
          <w:rPr>
            <w:webHidden/>
          </w:rPr>
          <w:fldChar w:fldCharType="end"/>
        </w:r>
      </w:hyperlink>
    </w:p>
    <w:p w14:paraId="64ED61D1" w14:textId="21941D16" w:rsidR="0040581D" w:rsidRPr="00B70F38" w:rsidRDefault="00620EC1" w:rsidP="00BF30D2">
      <w:pPr>
        <w:pStyle w:val="Sumrio2"/>
        <w:rPr>
          <w:rFonts w:ascii="Calibri" w:hAnsi="Calibri"/>
          <w:color w:val="auto"/>
          <w:sz w:val="22"/>
          <w:szCs w:val="22"/>
        </w:rPr>
      </w:pPr>
      <w:hyperlink w:anchor="_Toc55790198" w:history="1">
        <w:r w:rsidR="0040581D" w:rsidRPr="00F46011">
          <w:rPr>
            <w:rStyle w:val="Hyperlink"/>
          </w:rPr>
          <w:t>2.6</w:t>
        </w:r>
        <w:r w:rsidR="0040581D" w:rsidRPr="00B70F38">
          <w:rPr>
            <w:rFonts w:ascii="Calibri" w:hAnsi="Calibri"/>
            <w:color w:val="auto"/>
            <w:sz w:val="22"/>
            <w:szCs w:val="22"/>
          </w:rPr>
          <w:tab/>
        </w:r>
        <w:r w:rsidR="0040581D" w:rsidRPr="00F46011">
          <w:rPr>
            <w:rStyle w:val="Hyperlink"/>
          </w:rPr>
          <w:t>Conclusões dos trabalhos revisados</w:t>
        </w:r>
        <w:r w:rsidR="0040581D">
          <w:rPr>
            <w:webHidden/>
          </w:rPr>
          <w:tab/>
        </w:r>
        <w:r w:rsidR="0040581D">
          <w:rPr>
            <w:webHidden/>
          </w:rPr>
          <w:fldChar w:fldCharType="begin"/>
        </w:r>
        <w:r w:rsidR="0040581D">
          <w:rPr>
            <w:webHidden/>
          </w:rPr>
          <w:instrText xml:space="preserve"> PAGEREF _Toc55790198 \h </w:instrText>
        </w:r>
        <w:r w:rsidR="0040581D">
          <w:rPr>
            <w:webHidden/>
          </w:rPr>
        </w:r>
        <w:r w:rsidR="0040581D">
          <w:rPr>
            <w:webHidden/>
          </w:rPr>
          <w:fldChar w:fldCharType="separate"/>
        </w:r>
        <w:r w:rsidR="0040581D">
          <w:rPr>
            <w:webHidden/>
          </w:rPr>
          <w:t>32</w:t>
        </w:r>
        <w:r w:rsidR="0040581D">
          <w:rPr>
            <w:webHidden/>
          </w:rPr>
          <w:fldChar w:fldCharType="end"/>
        </w:r>
      </w:hyperlink>
    </w:p>
    <w:p w14:paraId="01CE816C" w14:textId="74B6D983" w:rsidR="0040581D" w:rsidRPr="00B70F38" w:rsidRDefault="00620EC1" w:rsidP="00BF30D2">
      <w:pPr>
        <w:pStyle w:val="Sumrio1"/>
        <w:rPr>
          <w:rFonts w:ascii="Calibri" w:hAnsi="Calibri"/>
          <w:noProof/>
          <w:color w:val="auto"/>
          <w:sz w:val="22"/>
          <w:szCs w:val="22"/>
        </w:rPr>
      </w:pPr>
      <w:hyperlink w:anchor="_Toc55790199" w:history="1">
        <w:r w:rsidR="0040581D" w:rsidRPr="00F46011">
          <w:rPr>
            <w:rStyle w:val="Hyperlink"/>
            <w:noProof/>
          </w:rPr>
          <w:t>3</w:t>
        </w:r>
        <w:r w:rsidR="0040581D" w:rsidRPr="00B70F38">
          <w:rPr>
            <w:rFonts w:ascii="Calibri" w:hAnsi="Calibri"/>
            <w:noProof/>
            <w:color w:val="auto"/>
            <w:sz w:val="22"/>
            <w:szCs w:val="22"/>
          </w:rPr>
          <w:tab/>
        </w:r>
        <w:r w:rsidR="0040581D" w:rsidRPr="00F46011">
          <w:rPr>
            <w:rStyle w:val="Hyperlink"/>
            <w:noProof/>
          </w:rPr>
          <w:t>COLETA DO CONTEXTO DOS USUáRIOS</w:t>
        </w:r>
        <w:r w:rsidR="0040581D">
          <w:rPr>
            <w:noProof/>
            <w:webHidden/>
          </w:rPr>
          <w:tab/>
        </w:r>
        <w:r w:rsidR="0040581D">
          <w:rPr>
            <w:noProof/>
            <w:webHidden/>
          </w:rPr>
          <w:fldChar w:fldCharType="begin"/>
        </w:r>
        <w:r w:rsidR="0040581D">
          <w:rPr>
            <w:noProof/>
            <w:webHidden/>
          </w:rPr>
          <w:instrText xml:space="preserve"> PAGEREF _Toc55790199 \h </w:instrText>
        </w:r>
        <w:r w:rsidR="0040581D">
          <w:rPr>
            <w:noProof/>
            <w:webHidden/>
          </w:rPr>
        </w:r>
        <w:r w:rsidR="0040581D">
          <w:rPr>
            <w:noProof/>
            <w:webHidden/>
          </w:rPr>
          <w:fldChar w:fldCharType="separate"/>
        </w:r>
        <w:r w:rsidR="0040581D">
          <w:rPr>
            <w:noProof/>
            <w:webHidden/>
          </w:rPr>
          <w:t>34</w:t>
        </w:r>
        <w:r w:rsidR="0040581D">
          <w:rPr>
            <w:noProof/>
            <w:webHidden/>
          </w:rPr>
          <w:fldChar w:fldCharType="end"/>
        </w:r>
      </w:hyperlink>
    </w:p>
    <w:p w14:paraId="6A47AE53" w14:textId="5FC03FA7" w:rsidR="0040581D" w:rsidRPr="00B70F38" w:rsidRDefault="00620EC1" w:rsidP="00BF30D2">
      <w:pPr>
        <w:pStyle w:val="Sumrio2"/>
        <w:rPr>
          <w:rFonts w:ascii="Calibri" w:hAnsi="Calibri"/>
          <w:color w:val="auto"/>
          <w:sz w:val="22"/>
          <w:szCs w:val="22"/>
        </w:rPr>
      </w:pPr>
      <w:hyperlink w:anchor="_Toc55790200" w:history="1">
        <w:r w:rsidR="0040581D" w:rsidRPr="00F46011">
          <w:rPr>
            <w:rStyle w:val="Hyperlink"/>
          </w:rPr>
          <w:t>3.1</w:t>
        </w:r>
        <w:r w:rsidR="0040581D" w:rsidRPr="00B70F38">
          <w:rPr>
            <w:rFonts w:ascii="Calibri" w:hAnsi="Calibri"/>
            <w:color w:val="auto"/>
            <w:sz w:val="22"/>
            <w:szCs w:val="22"/>
          </w:rPr>
          <w:tab/>
        </w:r>
        <w:r w:rsidR="0040581D" w:rsidRPr="00F46011">
          <w:rPr>
            <w:rStyle w:val="Hyperlink"/>
          </w:rPr>
          <w:t>Contexto</w:t>
        </w:r>
        <w:r w:rsidR="0040581D">
          <w:rPr>
            <w:webHidden/>
          </w:rPr>
          <w:tab/>
        </w:r>
        <w:r w:rsidR="0040581D">
          <w:rPr>
            <w:webHidden/>
          </w:rPr>
          <w:fldChar w:fldCharType="begin"/>
        </w:r>
        <w:r w:rsidR="0040581D">
          <w:rPr>
            <w:webHidden/>
          </w:rPr>
          <w:instrText xml:space="preserve"> PAGEREF _Toc55790200 \h </w:instrText>
        </w:r>
        <w:r w:rsidR="0040581D">
          <w:rPr>
            <w:webHidden/>
          </w:rPr>
        </w:r>
        <w:r w:rsidR="0040581D">
          <w:rPr>
            <w:webHidden/>
          </w:rPr>
          <w:fldChar w:fldCharType="separate"/>
        </w:r>
        <w:r w:rsidR="0040581D">
          <w:rPr>
            <w:webHidden/>
          </w:rPr>
          <w:t>34</w:t>
        </w:r>
        <w:r w:rsidR="0040581D">
          <w:rPr>
            <w:webHidden/>
          </w:rPr>
          <w:fldChar w:fldCharType="end"/>
        </w:r>
      </w:hyperlink>
    </w:p>
    <w:p w14:paraId="5AF798CB" w14:textId="7E0E1DA8" w:rsidR="0040581D" w:rsidRPr="00B70F38" w:rsidRDefault="00620EC1" w:rsidP="00BF30D2">
      <w:pPr>
        <w:pStyle w:val="Sumrio3"/>
        <w:rPr>
          <w:rFonts w:ascii="Calibri" w:hAnsi="Calibri"/>
          <w:color w:val="auto"/>
          <w:sz w:val="22"/>
          <w:szCs w:val="22"/>
        </w:rPr>
      </w:pPr>
      <w:hyperlink w:anchor="_Toc55790201" w:history="1">
        <w:r w:rsidR="0040581D" w:rsidRPr="00F46011">
          <w:rPr>
            <w:rStyle w:val="Hyperlink"/>
          </w:rPr>
          <w:t>3.1.1</w:t>
        </w:r>
        <w:r w:rsidR="0040581D" w:rsidRPr="00B70F38">
          <w:rPr>
            <w:rFonts w:ascii="Calibri" w:hAnsi="Calibri"/>
            <w:color w:val="auto"/>
            <w:sz w:val="22"/>
            <w:szCs w:val="22"/>
          </w:rPr>
          <w:tab/>
        </w:r>
        <w:r w:rsidR="0040581D" w:rsidRPr="00F46011">
          <w:rPr>
            <w:rStyle w:val="Hyperlink"/>
          </w:rPr>
          <w:t>O que é o contexto comportamental?</w:t>
        </w:r>
        <w:r w:rsidR="0040581D">
          <w:rPr>
            <w:webHidden/>
          </w:rPr>
          <w:tab/>
        </w:r>
        <w:r w:rsidR="0040581D">
          <w:rPr>
            <w:webHidden/>
          </w:rPr>
          <w:fldChar w:fldCharType="begin"/>
        </w:r>
        <w:r w:rsidR="0040581D">
          <w:rPr>
            <w:webHidden/>
          </w:rPr>
          <w:instrText xml:space="preserve"> PAGEREF _Toc55790201 \h </w:instrText>
        </w:r>
        <w:r w:rsidR="0040581D">
          <w:rPr>
            <w:webHidden/>
          </w:rPr>
        </w:r>
        <w:r w:rsidR="0040581D">
          <w:rPr>
            <w:webHidden/>
          </w:rPr>
          <w:fldChar w:fldCharType="separate"/>
        </w:r>
        <w:r w:rsidR="0040581D">
          <w:rPr>
            <w:webHidden/>
          </w:rPr>
          <w:t>35</w:t>
        </w:r>
        <w:r w:rsidR="0040581D">
          <w:rPr>
            <w:webHidden/>
          </w:rPr>
          <w:fldChar w:fldCharType="end"/>
        </w:r>
      </w:hyperlink>
    </w:p>
    <w:p w14:paraId="67AD9124" w14:textId="4C074E52" w:rsidR="0040581D" w:rsidRPr="00B70F38" w:rsidRDefault="00620EC1" w:rsidP="00BF30D2">
      <w:pPr>
        <w:pStyle w:val="Sumrio3"/>
        <w:rPr>
          <w:rFonts w:ascii="Calibri" w:hAnsi="Calibri"/>
          <w:color w:val="auto"/>
          <w:sz w:val="22"/>
          <w:szCs w:val="22"/>
        </w:rPr>
      </w:pPr>
      <w:hyperlink w:anchor="_Toc55790202" w:history="1">
        <w:r w:rsidR="0040581D" w:rsidRPr="00F46011">
          <w:rPr>
            <w:rStyle w:val="Hyperlink"/>
          </w:rPr>
          <w:t>3.1.2</w:t>
        </w:r>
        <w:r w:rsidR="0040581D" w:rsidRPr="00B70F38">
          <w:rPr>
            <w:rFonts w:ascii="Calibri" w:hAnsi="Calibri"/>
            <w:color w:val="auto"/>
            <w:sz w:val="22"/>
            <w:szCs w:val="22"/>
          </w:rPr>
          <w:tab/>
        </w:r>
        <w:r w:rsidR="0040581D" w:rsidRPr="00F46011">
          <w:rPr>
            <w:rStyle w:val="Hyperlink"/>
          </w:rPr>
          <w:t>O que é o contexto de ambiente?</w:t>
        </w:r>
        <w:r w:rsidR="0040581D">
          <w:rPr>
            <w:webHidden/>
          </w:rPr>
          <w:tab/>
        </w:r>
        <w:r w:rsidR="0040581D">
          <w:rPr>
            <w:webHidden/>
          </w:rPr>
          <w:fldChar w:fldCharType="begin"/>
        </w:r>
        <w:r w:rsidR="0040581D">
          <w:rPr>
            <w:webHidden/>
          </w:rPr>
          <w:instrText xml:space="preserve"> PAGEREF _Toc55790202 \h </w:instrText>
        </w:r>
        <w:r w:rsidR="0040581D">
          <w:rPr>
            <w:webHidden/>
          </w:rPr>
        </w:r>
        <w:r w:rsidR="0040581D">
          <w:rPr>
            <w:webHidden/>
          </w:rPr>
          <w:fldChar w:fldCharType="separate"/>
        </w:r>
        <w:r w:rsidR="0040581D">
          <w:rPr>
            <w:webHidden/>
          </w:rPr>
          <w:t>35</w:t>
        </w:r>
        <w:r w:rsidR="0040581D">
          <w:rPr>
            <w:webHidden/>
          </w:rPr>
          <w:fldChar w:fldCharType="end"/>
        </w:r>
      </w:hyperlink>
    </w:p>
    <w:p w14:paraId="08A5F36A" w14:textId="62A0229E" w:rsidR="0040581D" w:rsidRPr="00B70F38" w:rsidRDefault="00620EC1" w:rsidP="00BF30D2">
      <w:pPr>
        <w:pStyle w:val="Sumrio3"/>
        <w:rPr>
          <w:rFonts w:ascii="Calibri" w:hAnsi="Calibri"/>
          <w:color w:val="auto"/>
          <w:sz w:val="22"/>
          <w:szCs w:val="22"/>
        </w:rPr>
      </w:pPr>
      <w:hyperlink w:anchor="_Toc55790203" w:history="1">
        <w:r w:rsidR="0040581D" w:rsidRPr="00F46011">
          <w:rPr>
            <w:rStyle w:val="Hyperlink"/>
          </w:rPr>
          <w:t>3.1.3</w:t>
        </w:r>
        <w:r w:rsidR="0040581D" w:rsidRPr="00B70F38">
          <w:rPr>
            <w:rFonts w:ascii="Calibri" w:hAnsi="Calibri"/>
            <w:color w:val="auto"/>
            <w:sz w:val="22"/>
            <w:szCs w:val="22"/>
          </w:rPr>
          <w:tab/>
        </w:r>
        <w:r w:rsidR="0040581D" w:rsidRPr="00F46011">
          <w:rPr>
            <w:rStyle w:val="Hyperlink"/>
          </w:rPr>
          <w:t>Como serão obtidos os contextos?</w:t>
        </w:r>
        <w:r w:rsidR="0040581D">
          <w:rPr>
            <w:webHidden/>
          </w:rPr>
          <w:tab/>
        </w:r>
        <w:r w:rsidR="0040581D">
          <w:rPr>
            <w:webHidden/>
          </w:rPr>
          <w:fldChar w:fldCharType="begin"/>
        </w:r>
        <w:r w:rsidR="0040581D">
          <w:rPr>
            <w:webHidden/>
          </w:rPr>
          <w:instrText xml:space="preserve"> PAGEREF _Toc55790203 \h </w:instrText>
        </w:r>
        <w:r w:rsidR="0040581D">
          <w:rPr>
            <w:webHidden/>
          </w:rPr>
        </w:r>
        <w:r w:rsidR="0040581D">
          <w:rPr>
            <w:webHidden/>
          </w:rPr>
          <w:fldChar w:fldCharType="separate"/>
        </w:r>
        <w:r w:rsidR="0040581D">
          <w:rPr>
            <w:webHidden/>
          </w:rPr>
          <w:t>36</w:t>
        </w:r>
        <w:r w:rsidR="0040581D">
          <w:rPr>
            <w:webHidden/>
          </w:rPr>
          <w:fldChar w:fldCharType="end"/>
        </w:r>
      </w:hyperlink>
    </w:p>
    <w:p w14:paraId="6177DB1C" w14:textId="4DB2A665" w:rsidR="0040581D" w:rsidRPr="00B70F38" w:rsidRDefault="00620EC1" w:rsidP="00BF30D2">
      <w:pPr>
        <w:pStyle w:val="Sumrio3"/>
        <w:rPr>
          <w:rFonts w:ascii="Calibri" w:hAnsi="Calibri"/>
          <w:color w:val="auto"/>
          <w:sz w:val="22"/>
          <w:szCs w:val="22"/>
        </w:rPr>
      </w:pPr>
      <w:hyperlink w:anchor="_Toc55790204" w:history="1">
        <w:r w:rsidR="0040581D" w:rsidRPr="00F46011">
          <w:rPr>
            <w:rStyle w:val="Hyperlink"/>
          </w:rPr>
          <w:t>3.1.4</w:t>
        </w:r>
        <w:r w:rsidR="0040581D" w:rsidRPr="00B70F38">
          <w:rPr>
            <w:rFonts w:ascii="Calibri" w:hAnsi="Calibri"/>
            <w:color w:val="auto"/>
            <w:sz w:val="22"/>
            <w:szCs w:val="22"/>
          </w:rPr>
          <w:tab/>
        </w:r>
        <w:r w:rsidR="0040581D" w:rsidRPr="00F46011">
          <w:rPr>
            <w:rStyle w:val="Hyperlink"/>
          </w:rPr>
          <w:t>O que são as ações do usuário?</w:t>
        </w:r>
        <w:r w:rsidR="0040581D">
          <w:rPr>
            <w:webHidden/>
          </w:rPr>
          <w:tab/>
        </w:r>
        <w:r w:rsidR="0040581D">
          <w:rPr>
            <w:webHidden/>
          </w:rPr>
          <w:fldChar w:fldCharType="begin"/>
        </w:r>
        <w:r w:rsidR="0040581D">
          <w:rPr>
            <w:webHidden/>
          </w:rPr>
          <w:instrText xml:space="preserve"> PAGEREF _Toc55790204 \h </w:instrText>
        </w:r>
        <w:r w:rsidR="0040581D">
          <w:rPr>
            <w:webHidden/>
          </w:rPr>
        </w:r>
        <w:r w:rsidR="0040581D">
          <w:rPr>
            <w:webHidden/>
          </w:rPr>
          <w:fldChar w:fldCharType="separate"/>
        </w:r>
        <w:r w:rsidR="0040581D">
          <w:rPr>
            <w:webHidden/>
          </w:rPr>
          <w:t>36</w:t>
        </w:r>
        <w:r w:rsidR="0040581D">
          <w:rPr>
            <w:webHidden/>
          </w:rPr>
          <w:fldChar w:fldCharType="end"/>
        </w:r>
      </w:hyperlink>
    </w:p>
    <w:p w14:paraId="4E1DA474" w14:textId="25C9976F" w:rsidR="0040581D" w:rsidRPr="00B70F38" w:rsidRDefault="00620EC1" w:rsidP="00BF30D2">
      <w:pPr>
        <w:pStyle w:val="Sumrio2"/>
        <w:rPr>
          <w:rFonts w:ascii="Calibri" w:hAnsi="Calibri"/>
          <w:color w:val="auto"/>
          <w:sz w:val="22"/>
          <w:szCs w:val="22"/>
        </w:rPr>
      </w:pPr>
      <w:hyperlink w:anchor="_Toc55790205" w:history="1">
        <w:r w:rsidR="0040581D" w:rsidRPr="00F46011">
          <w:rPr>
            <w:rStyle w:val="Hyperlink"/>
          </w:rPr>
          <w:t>3.2</w:t>
        </w:r>
        <w:r w:rsidR="0040581D" w:rsidRPr="00B70F38">
          <w:rPr>
            <w:rFonts w:ascii="Calibri" w:hAnsi="Calibri"/>
            <w:color w:val="auto"/>
            <w:sz w:val="22"/>
            <w:szCs w:val="22"/>
          </w:rPr>
          <w:tab/>
        </w:r>
        <w:r w:rsidR="0040581D" w:rsidRPr="00F46011">
          <w:rPr>
            <w:rStyle w:val="Hyperlink"/>
          </w:rPr>
          <w:t>Pesquisa com usuários sobre recomendação musical (QUESTIONÁRIO)</w:t>
        </w:r>
        <w:r w:rsidR="0040581D">
          <w:rPr>
            <w:webHidden/>
          </w:rPr>
          <w:tab/>
        </w:r>
        <w:r w:rsidR="0040581D">
          <w:rPr>
            <w:webHidden/>
          </w:rPr>
          <w:fldChar w:fldCharType="begin"/>
        </w:r>
        <w:r w:rsidR="0040581D">
          <w:rPr>
            <w:webHidden/>
          </w:rPr>
          <w:instrText xml:space="preserve"> PAGEREF _Toc55790205 \h </w:instrText>
        </w:r>
        <w:r w:rsidR="0040581D">
          <w:rPr>
            <w:webHidden/>
          </w:rPr>
        </w:r>
        <w:r w:rsidR="0040581D">
          <w:rPr>
            <w:webHidden/>
          </w:rPr>
          <w:fldChar w:fldCharType="separate"/>
        </w:r>
        <w:r w:rsidR="0040581D">
          <w:rPr>
            <w:webHidden/>
          </w:rPr>
          <w:t>37</w:t>
        </w:r>
        <w:r w:rsidR="0040581D">
          <w:rPr>
            <w:webHidden/>
          </w:rPr>
          <w:fldChar w:fldCharType="end"/>
        </w:r>
      </w:hyperlink>
    </w:p>
    <w:p w14:paraId="623AC377" w14:textId="53DDFFC5" w:rsidR="0040581D" w:rsidRPr="00B70F38" w:rsidRDefault="00620EC1" w:rsidP="00BF30D2">
      <w:pPr>
        <w:pStyle w:val="Sumrio3"/>
        <w:rPr>
          <w:rFonts w:ascii="Calibri" w:hAnsi="Calibri"/>
          <w:color w:val="auto"/>
          <w:sz w:val="22"/>
          <w:szCs w:val="22"/>
        </w:rPr>
      </w:pPr>
      <w:hyperlink w:anchor="_Toc55790206" w:history="1">
        <w:r w:rsidR="0040581D" w:rsidRPr="00F46011">
          <w:rPr>
            <w:rStyle w:val="Hyperlink"/>
          </w:rPr>
          <w:t>3.2.1</w:t>
        </w:r>
        <w:r w:rsidR="0040581D" w:rsidRPr="00B70F38">
          <w:rPr>
            <w:rFonts w:ascii="Calibri" w:hAnsi="Calibri"/>
            <w:color w:val="auto"/>
            <w:sz w:val="22"/>
            <w:szCs w:val="22"/>
          </w:rPr>
          <w:tab/>
        </w:r>
        <w:r w:rsidR="0040581D" w:rsidRPr="00F46011">
          <w:rPr>
            <w:rStyle w:val="Hyperlink"/>
          </w:rPr>
          <w:t>Pré-teste do questionário</w:t>
        </w:r>
        <w:r w:rsidR="0040581D">
          <w:rPr>
            <w:webHidden/>
          </w:rPr>
          <w:tab/>
        </w:r>
        <w:r w:rsidR="0040581D">
          <w:rPr>
            <w:webHidden/>
          </w:rPr>
          <w:fldChar w:fldCharType="begin"/>
        </w:r>
        <w:r w:rsidR="0040581D">
          <w:rPr>
            <w:webHidden/>
          </w:rPr>
          <w:instrText xml:space="preserve"> PAGEREF _Toc55790206 \h </w:instrText>
        </w:r>
        <w:r w:rsidR="0040581D">
          <w:rPr>
            <w:webHidden/>
          </w:rPr>
        </w:r>
        <w:r w:rsidR="0040581D">
          <w:rPr>
            <w:webHidden/>
          </w:rPr>
          <w:fldChar w:fldCharType="separate"/>
        </w:r>
        <w:r w:rsidR="0040581D">
          <w:rPr>
            <w:webHidden/>
          </w:rPr>
          <w:t>38</w:t>
        </w:r>
        <w:r w:rsidR="0040581D">
          <w:rPr>
            <w:webHidden/>
          </w:rPr>
          <w:fldChar w:fldCharType="end"/>
        </w:r>
      </w:hyperlink>
    </w:p>
    <w:p w14:paraId="03699775" w14:textId="35D9AC6E" w:rsidR="0040581D" w:rsidRPr="00B70F38" w:rsidRDefault="00620EC1" w:rsidP="00BF30D2">
      <w:pPr>
        <w:pStyle w:val="Sumrio3"/>
        <w:rPr>
          <w:rFonts w:ascii="Calibri" w:hAnsi="Calibri"/>
          <w:color w:val="auto"/>
          <w:sz w:val="22"/>
          <w:szCs w:val="22"/>
        </w:rPr>
      </w:pPr>
      <w:hyperlink w:anchor="_Toc55790207" w:history="1">
        <w:r w:rsidR="0040581D" w:rsidRPr="00F46011">
          <w:rPr>
            <w:rStyle w:val="Hyperlink"/>
          </w:rPr>
          <w:t>3.2.2</w:t>
        </w:r>
        <w:r w:rsidR="0040581D" w:rsidRPr="00B70F38">
          <w:rPr>
            <w:rFonts w:ascii="Calibri" w:hAnsi="Calibri"/>
            <w:color w:val="auto"/>
            <w:sz w:val="22"/>
            <w:szCs w:val="22"/>
          </w:rPr>
          <w:tab/>
        </w:r>
        <w:r w:rsidR="0040581D" w:rsidRPr="00F46011">
          <w:rPr>
            <w:rStyle w:val="Hyperlink"/>
          </w:rPr>
          <w:t>Resultados do questionário</w:t>
        </w:r>
        <w:r w:rsidR="0040581D">
          <w:rPr>
            <w:webHidden/>
          </w:rPr>
          <w:tab/>
        </w:r>
        <w:r w:rsidR="0040581D">
          <w:rPr>
            <w:webHidden/>
          </w:rPr>
          <w:fldChar w:fldCharType="begin"/>
        </w:r>
        <w:r w:rsidR="0040581D">
          <w:rPr>
            <w:webHidden/>
          </w:rPr>
          <w:instrText xml:space="preserve"> PAGEREF _Toc55790207 \h </w:instrText>
        </w:r>
        <w:r w:rsidR="0040581D">
          <w:rPr>
            <w:webHidden/>
          </w:rPr>
        </w:r>
        <w:r w:rsidR="0040581D">
          <w:rPr>
            <w:webHidden/>
          </w:rPr>
          <w:fldChar w:fldCharType="separate"/>
        </w:r>
        <w:r w:rsidR="0040581D">
          <w:rPr>
            <w:webHidden/>
          </w:rPr>
          <w:t>39</w:t>
        </w:r>
        <w:r w:rsidR="0040581D">
          <w:rPr>
            <w:webHidden/>
          </w:rPr>
          <w:fldChar w:fldCharType="end"/>
        </w:r>
      </w:hyperlink>
    </w:p>
    <w:p w14:paraId="04E41436" w14:textId="7186AC8F" w:rsidR="0040581D" w:rsidRPr="00B70F38" w:rsidRDefault="00620EC1" w:rsidP="00BF30D2">
      <w:pPr>
        <w:pStyle w:val="Sumrio2"/>
        <w:rPr>
          <w:rFonts w:ascii="Calibri" w:hAnsi="Calibri"/>
          <w:color w:val="auto"/>
          <w:sz w:val="22"/>
          <w:szCs w:val="22"/>
        </w:rPr>
      </w:pPr>
      <w:hyperlink w:anchor="_Toc55790208" w:history="1">
        <w:r w:rsidR="0040581D" w:rsidRPr="00F46011">
          <w:rPr>
            <w:rStyle w:val="Hyperlink"/>
          </w:rPr>
          <w:t>3.3</w:t>
        </w:r>
        <w:r w:rsidR="0040581D" w:rsidRPr="00B70F38">
          <w:rPr>
            <w:rFonts w:ascii="Calibri" w:hAnsi="Calibri"/>
            <w:color w:val="auto"/>
            <w:sz w:val="22"/>
            <w:szCs w:val="22"/>
          </w:rPr>
          <w:tab/>
        </w:r>
        <w:r w:rsidR="0040581D" w:rsidRPr="00F46011">
          <w:rPr>
            <w:rStyle w:val="Hyperlink"/>
          </w:rPr>
          <w:t>Desenvolvimento Do plugin</w:t>
        </w:r>
        <w:r w:rsidR="0040581D">
          <w:rPr>
            <w:webHidden/>
          </w:rPr>
          <w:tab/>
        </w:r>
        <w:r w:rsidR="0040581D">
          <w:rPr>
            <w:webHidden/>
          </w:rPr>
          <w:fldChar w:fldCharType="begin"/>
        </w:r>
        <w:r w:rsidR="0040581D">
          <w:rPr>
            <w:webHidden/>
          </w:rPr>
          <w:instrText xml:space="preserve"> PAGEREF _Toc55790208 \h </w:instrText>
        </w:r>
        <w:r w:rsidR="0040581D">
          <w:rPr>
            <w:webHidden/>
          </w:rPr>
        </w:r>
        <w:r w:rsidR="0040581D">
          <w:rPr>
            <w:webHidden/>
          </w:rPr>
          <w:fldChar w:fldCharType="separate"/>
        </w:r>
        <w:r w:rsidR="0040581D">
          <w:rPr>
            <w:webHidden/>
          </w:rPr>
          <w:t>41</w:t>
        </w:r>
        <w:r w:rsidR="0040581D">
          <w:rPr>
            <w:webHidden/>
          </w:rPr>
          <w:fldChar w:fldCharType="end"/>
        </w:r>
      </w:hyperlink>
    </w:p>
    <w:p w14:paraId="3CE811A4" w14:textId="2E16C3E6" w:rsidR="0040581D" w:rsidRPr="00B70F38" w:rsidRDefault="00620EC1" w:rsidP="00BF30D2">
      <w:pPr>
        <w:pStyle w:val="Sumrio3"/>
        <w:rPr>
          <w:rFonts w:ascii="Calibri" w:hAnsi="Calibri"/>
          <w:color w:val="auto"/>
          <w:sz w:val="22"/>
          <w:szCs w:val="22"/>
        </w:rPr>
      </w:pPr>
      <w:hyperlink w:anchor="_Toc55790209" w:history="1">
        <w:r w:rsidR="0040581D" w:rsidRPr="00F46011">
          <w:rPr>
            <w:rStyle w:val="Hyperlink"/>
          </w:rPr>
          <w:t>3.3.1</w:t>
        </w:r>
        <w:r w:rsidR="0040581D" w:rsidRPr="00B70F38">
          <w:rPr>
            <w:rFonts w:ascii="Calibri" w:hAnsi="Calibri"/>
            <w:color w:val="auto"/>
            <w:sz w:val="22"/>
            <w:szCs w:val="22"/>
          </w:rPr>
          <w:tab/>
        </w:r>
        <w:r w:rsidR="0040581D" w:rsidRPr="00F46011">
          <w:rPr>
            <w:rStyle w:val="Hyperlink"/>
          </w:rPr>
          <w:t>Telas da aplicação (</w:t>
        </w:r>
        <w:r w:rsidR="0040581D" w:rsidRPr="00F46011">
          <w:rPr>
            <w:rStyle w:val="Hyperlink"/>
            <w:i/>
          </w:rPr>
          <w:t>plugin</w:t>
        </w:r>
        <w:r w:rsidR="0040581D" w:rsidRPr="00F46011">
          <w:rPr>
            <w:rStyle w:val="Hyperlink"/>
          </w:rPr>
          <w:t>)</w:t>
        </w:r>
        <w:r w:rsidR="0040581D">
          <w:rPr>
            <w:webHidden/>
          </w:rPr>
          <w:tab/>
        </w:r>
        <w:r w:rsidR="0040581D">
          <w:rPr>
            <w:webHidden/>
          </w:rPr>
          <w:fldChar w:fldCharType="begin"/>
        </w:r>
        <w:r w:rsidR="0040581D">
          <w:rPr>
            <w:webHidden/>
          </w:rPr>
          <w:instrText xml:space="preserve"> PAGEREF _Toc55790209 \h </w:instrText>
        </w:r>
        <w:r w:rsidR="0040581D">
          <w:rPr>
            <w:webHidden/>
          </w:rPr>
        </w:r>
        <w:r w:rsidR="0040581D">
          <w:rPr>
            <w:webHidden/>
          </w:rPr>
          <w:fldChar w:fldCharType="separate"/>
        </w:r>
        <w:r w:rsidR="0040581D">
          <w:rPr>
            <w:webHidden/>
          </w:rPr>
          <w:t>42</w:t>
        </w:r>
        <w:r w:rsidR="0040581D">
          <w:rPr>
            <w:webHidden/>
          </w:rPr>
          <w:fldChar w:fldCharType="end"/>
        </w:r>
      </w:hyperlink>
    </w:p>
    <w:p w14:paraId="2DF998FF" w14:textId="6434DB7D" w:rsidR="0040581D" w:rsidRPr="00B70F38" w:rsidRDefault="00620EC1" w:rsidP="00BF30D2">
      <w:pPr>
        <w:pStyle w:val="Sumrio3"/>
        <w:rPr>
          <w:rFonts w:ascii="Calibri" w:hAnsi="Calibri"/>
          <w:color w:val="auto"/>
          <w:sz w:val="22"/>
          <w:szCs w:val="22"/>
        </w:rPr>
      </w:pPr>
      <w:hyperlink w:anchor="_Toc55790210" w:history="1">
        <w:r w:rsidR="0040581D" w:rsidRPr="00F46011">
          <w:rPr>
            <w:rStyle w:val="Hyperlink"/>
          </w:rPr>
          <w:t>3.3.2</w:t>
        </w:r>
        <w:r w:rsidR="0040581D" w:rsidRPr="00B70F38">
          <w:rPr>
            <w:rFonts w:ascii="Calibri" w:hAnsi="Calibri"/>
            <w:color w:val="auto"/>
            <w:sz w:val="22"/>
            <w:szCs w:val="22"/>
          </w:rPr>
          <w:tab/>
        </w:r>
        <w:r w:rsidR="0040581D" w:rsidRPr="00F46011">
          <w:rPr>
            <w:rStyle w:val="Hyperlink"/>
          </w:rPr>
          <w:t>Tecnologias utilizadas no desenvolvimento</w:t>
        </w:r>
        <w:r w:rsidR="0040581D">
          <w:rPr>
            <w:webHidden/>
          </w:rPr>
          <w:tab/>
        </w:r>
        <w:r w:rsidR="0040581D">
          <w:rPr>
            <w:webHidden/>
          </w:rPr>
          <w:fldChar w:fldCharType="begin"/>
        </w:r>
        <w:r w:rsidR="0040581D">
          <w:rPr>
            <w:webHidden/>
          </w:rPr>
          <w:instrText xml:space="preserve"> PAGEREF _Toc55790210 \h </w:instrText>
        </w:r>
        <w:r w:rsidR="0040581D">
          <w:rPr>
            <w:webHidden/>
          </w:rPr>
        </w:r>
        <w:r w:rsidR="0040581D">
          <w:rPr>
            <w:webHidden/>
          </w:rPr>
          <w:fldChar w:fldCharType="separate"/>
        </w:r>
        <w:r w:rsidR="0040581D">
          <w:rPr>
            <w:webHidden/>
          </w:rPr>
          <w:t>44</w:t>
        </w:r>
        <w:r w:rsidR="0040581D">
          <w:rPr>
            <w:webHidden/>
          </w:rPr>
          <w:fldChar w:fldCharType="end"/>
        </w:r>
      </w:hyperlink>
    </w:p>
    <w:p w14:paraId="5B6F2F00" w14:textId="0EB86E1E" w:rsidR="0040581D" w:rsidRPr="00B70F38" w:rsidRDefault="00620EC1" w:rsidP="00BF30D2">
      <w:pPr>
        <w:pStyle w:val="Sumrio2"/>
        <w:rPr>
          <w:rFonts w:ascii="Calibri" w:hAnsi="Calibri"/>
          <w:color w:val="auto"/>
          <w:sz w:val="22"/>
          <w:szCs w:val="22"/>
        </w:rPr>
      </w:pPr>
      <w:hyperlink w:anchor="_Toc55790211" w:history="1">
        <w:r w:rsidR="0040581D" w:rsidRPr="00F46011">
          <w:rPr>
            <w:rStyle w:val="Hyperlink"/>
          </w:rPr>
          <w:t>3.4</w:t>
        </w:r>
        <w:r w:rsidR="0040581D" w:rsidRPr="00B70F38">
          <w:rPr>
            <w:rFonts w:ascii="Calibri" w:hAnsi="Calibri"/>
            <w:color w:val="auto"/>
            <w:sz w:val="22"/>
            <w:szCs w:val="22"/>
          </w:rPr>
          <w:tab/>
        </w:r>
        <w:r w:rsidR="0040581D" w:rsidRPr="00F46011">
          <w:rPr>
            <w:rStyle w:val="Hyperlink"/>
          </w:rPr>
          <w:t>Distribuição da aplicação e coleta de dados</w:t>
        </w:r>
        <w:r w:rsidR="0040581D">
          <w:rPr>
            <w:webHidden/>
          </w:rPr>
          <w:tab/>
        </w:r>
        <w:r w:rsidR="0040581D">
          <w:rPr>
            <w:webHidden/>
          </w:rPr>
          <w:fldChar w:fldCharType="begin"/>
        </w:r>
        <w:r w:rsidR="0040581D">
          <w:rPr>
            <w:webHidden/>
          </w:rPr>
          <w:instrText xml:space="preserve"> PAGEREF _Toc55790211 \h </w:instrText>
        </w:r>
        <w:r w:rsidR="0040581D">
          <w:rPr>
            <w:webHidden/>
          </w:rPr>
        </w:r>
        <w:r w:rsidR="0040581D">
          <w:rPr>
            <w:webHidden/>
          </w:rPr>
          <w:fldChar w:fldCharType="separate"/>
        </w:r>
        <w:r w:rsidR="0040581D">
          <w:rPr>
            <w:webHidden/>
          </w:rPr>
          <w:t>45</w:t>
        </w:r>
        <w:r w:rsidR="0040581D">
          <w:rPr>
            <w:webHidden/>
          </w:rPr>
          <w:fldChar w:fldCharType="end"/>
        </w:r>
      </w:hyperlink>
    </w:p>
    <w:p w14:paraId="536AEDF6" w14:textId="0A7C3696" w:rsidR="0040581D" w:rsidRPr="00B70F38" w:rsidRDefault="00620EC1" w:rsidP="00BF30D2">
      <w:pPr>
        <w:pStyle w:val="Sumrio3"/>
        <w:rPr>
          <w:rFonts w:ascii="Calibri" w:hAnsi="Calibri"/>
          <w:color w:val="auto"/>
          <w:sz w:val="22"/>
          <w:szCs w:val="22"/>
        </w:rPr>
      </w:pPr>
      <w:hyperlink w:anchor="_Toc55790212" w:history="1">
        <w:r w:rsidR="0040581D" w:rsidRPr="00F46011">
          <w:rPr>
            <w:rStyle w:val="Hyperlink"/>
          </w:rPr>
          <w:t>3.4.1</w:t>
        </w:r>
        <w:r w:rsidR="0040581D" w:rsidRPr="00B70F38">
          <w:rPr>
            <w:rFonts w:ascii="Calibri" w:hAnsi="Calibri"/>
            <w:color w:val="auto"/>
            <w:sz w:val="22"/>
            <w:szCs w:val="22"/>
          </w:rPr>
          <w:tab/>
        </w:r>
        <w:r w:rsidR="0040581D" w:rsidRPr="00F46011">
          <w:rPr>
            <w:rStyle w:val="Hyperlink"/>
          </w:rPr>
          <w:t>Pré-teste</w:t>
        </w:r>
        <w:r w:rsidR="0040581D">
          <w:rPr>
            <w:webHidden/>
          </w:rPr>
          <w:tab/>
        </w:r>
        <w:r w:rsidR="0040581D">
          <w:rPr>
            <w:webHidden/>
          </w:rPr>
          <w:fldChar w:fldCharType="begin"/>
        </w:r>
        <w:r w:rsidR="0040581D">
          <w:rPr>
            <w:webHidden/>
          </w:rPr>
          <w:instrText xml:space="preserve"> PAGEREF _Toc55790212 \h </w:instrText>
        </w:r>
        <w:r w:rsidR="0040581D">
          <w:rPr>
            <w:webHidden/>
          </w:rPr>
        </w:r>
        <w:r w:rsidR="0040581D">
          <w:rPr>
            <w:webHidden/>
          </w:rPr>
          <w:fldChar w:fldCharType="separate"/>
        </w:r>
        <w:r w:rsidR="0040581D">
          <w:rPr>
            <w:webHidden/>
          </w:rPr>
          <w:t>45</w:t>
        </w:r>
        <w:r w:rsidR="0040581D">
          <w:rPr>
            <w:webHidden/>
          </w:rPr>
          <w:fldChar w:fldCharType="end"/>
        </w:r>
      </w:hyperlink>
    </w:p>
    <w:p w14:paraId="4837E3D6" w14:textId="62FBC48D" w:rsidR="0040581D" w:rsidRPr="00B70F38" w:rsidRDefault="00620EC1" w:rsidP="00BF30D2">
      <w:pPr>
        <w:pStyle w:val="Sumrio3"/>
        <w:rPr>
          <w:rFonts w:ascii="Calibri" w:hAnsi="Calibri"/>
          <w:color w:val="auto"/>
          <w:sz w:val="22"/>
          <w:szCs w:val="22"/>
        </w:rPr>
      </w:pPr>
      <w:hyperlink w:anchor="_Toc55790213" w:history="1">
        <w:r w:rsidR="0040581D" w:rsidRPr="00F46011">
          <w:rPr>
            <w:rStyle w:val="Hyperlink"/>
          </w:rPr>
          <w:t>3.4.2</w:t>
        </w:r>
        <w:r w:rsidR="0040581D" w:rsidRPr="00B70F38">
          <w:rPr>
            <w:rFonts w:ascii="Calibri" w:hAnsi="Calibri"/>
            <w:color w:val="auto"/>
            <w:sz w:val="22"/>
            <w:szCs w:val="22"/>
          </w:rPr>
          <w:tab/>
        </w:r>
        <w:r w:rsidR="0040581D" w:rsidRPr="00F46011">
          <w:rPr>
            <w:rStyle w:val="Hyperlink"/>
          </w:rPr>
          <w:t>Hospedagem</w:t>
        </w:r>
        <w:r w:rsidR="0040581D">
          <w:rPr>
            <w:webHidden/>
          </w:rPr>
          <w:tab/>
        </w:r>
        <w:r w:rsidR="0040581D">
          <w:rPr>
            <w:webHidden/>
          </w:rPr>
          <w:fldChar w:fldCharType="begin"/>
        </w:r>
        <w:r w:rsidR="0040581D">
          <w:rPr>
            <w:webHidden/>
          </w:rPr>
          <w:instrText xml:space="preserve"> PAGEREF _Toc55790213 \h </w:instrText>
        </w:r>
        <w:r w:rsidR="0040581D">
          <w:rPr>
            <w:webHidden/>
          </w:rPr>
        </w:r>
        <w:r w:rsidR="0040581D">
          <w:rPr>
            <w:webHidden/>
          </w:rPr>
          <w:fldChar w:fldCharType="separate"/>
        </w:r>
        <w:r w:rsidR="0040581D">
          <w:rPr>
            <w:webHidden/>
          </w:rPr>
          <w:t>46</w:t>
        </w:r>
        <w:r w:rsidR="0040581D">
          <w:rPr>
            <w:webHidden/>
          </w:rPr>
          <w:fldChar w:fldCharType="end"/>
        </w:r>
      </w:hyperlink>
    </w:p>
    <w:p w14:paraId="232C710B" w14:textId="38C6783C" w:rsidR="0040581D" w:rsidRPr="00B70F38" w:rsidRDefault="00620EC1" w:rsidP="00BF30D2">
      <w:pPr>
        <w:pStyle w:val="Sumrio3"/>
        <w:rPr>
          <w:rFonts w:ascii="Calibri" w:hAnsi="Calibri"/>
          <w:color w:val="auto"/>
          <w:sz w:val="22"/>
          <w:szCs w:val="22"/>
        </w:rPr>
      </w:pPr>
      <w:hyperlink w:anchor="_Toc55790214" w:history="1">
        <w:r w:rsidR="0040581D" w:rsidRPr="00F46011">
          <w:rPr>
            <w:rStyle w:val="Hyperlink"/>
          </w:rPr>
          <w:t>3.4.3</w:t>
        </w:r>
        <w:r w:rsidR="0040581D" w:rsidRPr="00B70F38">
          <w:rPr>
            <w:rFonts w:ascii="Calibri" w:hAnsi="Calibri"/>
            <w:color w:val="auto"/>
            <w:sz w:val="22"/>
            <w:szCs w:val="22"/>
          </w:rPr>
          <w:tab/>
        </w:r>
        <w:r w:rsidR="0040581D" w:rsidRPr="00F46011">
          <w:rPr>
            <w:rStyle w:val="Hyperlink"/>
          </w:rPr>
          <w:t>Coleta do Firebase</w:t>
        </w:r>
        <w:r w:rsidR="0040581D">
          <w:rPr>
            <w:webHidden/>
          </w:rPr>
          <w:tab/>
        </w:r>
        <w:r w:rsidR="0040581D">
          <w:rPr>
            <w:webHidden/>
          </w:rPr>
          <w:fldChar w:fldCharType="begin"/>
        </w:r>
        <w:r w:rsidR="0040581D">
          <w:rPr>
            <w:webHidden/>
          </w:rPr>
          <w:instrText xml:space="preserve"> PAGEREF _Toc55790214 \h </w:instrText>
        </w:r>
        <w:r w:rsidR="0040581D">
          <w:rPr>
            <w:webHidden/>
          </w:rPr>
        </w:r>
        <w:r w:rsidR="0040581D">
          <w:rPr>
            <w:webHidden/>
          </w:rPr>
          <w:fldChar w:fldCharType="separate"/>
        </w:r>
        <w:r w:rsidR="0040581D">
          <w:rPr>
            <w:webHidden/>
          </w:rPr>
          <w:t>46</w:t>
        </w:r>
        <w:r w:rsidR="0040581D">
          <w:rPr>
            <w:webHidden/>
          </w:rPr>
          <w:fldChar w:fldCharType="end"/>
        </w:r>
      </w:hyperlink>
    </w:p>
    <w:p w14:paraId="7AF986D6" w14:textId="7AD913BC" w:rsidR="0040581D" w:rsidRPr="00B70F38" w:rsidRDefault="00620EC1" w:rsidP="00BF30D2">
      <w:pPr>
        <w:pStyle w:val="Sumrio1"/>
        <w:rPr>
          <w:rFonts w:ascii="Calibri" w:hAnsi="Calibri"/>
          <w:noProof/>
          <w:color w:val="auto"/>
          <w:sz w:val="22"/>
          <w:szCs w:val="22"/>
        </w:rPr>
      </w:pPr>
      <w:hyperlink w:anchor="_Toc55790215" w:history="1">
        <w:r w:rsidR="0040581D" w:rsidRPr="00F46011">
          <w:rPr>
            <w:rStyle w:val="Hyperlink"/>
            <w:noProof/>
          </w:rPr>
          <w:t>4</w:t>
        </w:r>
        <w:r w:rsidR="0040581D" w:rsidRPr="00B70F38">
          <w:rPr>
            <w:rFonts w:ascii="Calibri" w:hAnsi="Calibri"/>
            <w:noProof/>
            <w:color w:val="auto"/>
            <w:sz w:val="22"/>
            <w:szCs w:val="22"/>
          </w:rPr>
          <w:tab/>
        </w:r>
        <w:r w:rsidR="0040581D" w:rsidRPr="00F46011">
          <w:rPr>
            <w:rStyle w:val="Hyperlink"/>
            <w:noProof/>
          </w:rPr>
          <w:t>SISTEMA LORS</w:t>
        </w:r>
        <w:r w:rsidR="0040581D">
          <w:rPr>
            <w:noProof/>
            <w:webHidden/>
          </w:rPr>
          <w:tab/>
        </w:r>
        <w:r w:rsidR="0040581D">
          <w:rPr>
            <w:noProof/>
            <w:webHidden/>
          </w:rPr>
          <w:fldChar w:fldCharType="begin"/>
        </w:r>
        <w:r w:rsidR="0040581D">
          <w:rPr>
            <w:noProof/>
            <w:webHidden/>
          </w:rPr>
          <w:instrText xml:space="preserve"> PAGEREF _Toc55790215 \h </w:instrText>
        </w:r>
        <w:r w:rsidR="0040581D">
          <w:rPr>
            <w:noProof/>
            <w:webHidden/>
          </w:rPr>
        </w:r>
        <w:r w:rsidR="0040581D">
          <w:rPr>
            <w:noProof/>
            <w:webHidden/>
          </w:rPr>
          <w:fldChar w:fldCharType="separate"/>
        </w:r>
        <w:r w:rsidR="0040581D">
          <w:rPr>
            <w:noProof/>
            <w:webHidden/>
          </w:rPr>
          <w:t>48</w:t>
        </w:r>
        <w:r w:rsidR="0040581D">
          <w:rPr>
            <w:noProof/>
            <w:webHidden/>
          </w:rPr>
          <w:fldChar w:fldCharType="end"/>
        </w:r>
      </w:hyperlink>
    </w:p>
    <w:p w14:paraId="51B6C9C2" w14:textId="0C06B223" w:rsidR="0040581D" w:rsidRPr="00B70F38" w:rsidRDefault="00620EC1" w:rsidP="00BF30D2">
      <w:pPr>
        <w:pStyle w:val="Sumrio2"/>
        <w:rPr>
          <w:rFonts w:ascii="Calibri" w:hAnsi="Calibri"/>
          <w:color w:val="auto"/>
          <w:sz w:val="22"/>
          <w:szCs w:val="22"/>
        </w:rPr>
      </w:pPr>
      <w:hyperlink w:anchor="_Toc55790216" w:history="1">
        <w:r w:rsidR="0040581D" w:rsidRPr="00F46011">
          <w:rPr>
            <w:rStyle w:val="Hyperlink"/>
          </w:rPr>
          <w:t>4.1</w:t>
        </w:r>
        <w:r w:rsidR="0040581D" w:rsidRPr="00B70F38">
          <w:rPr>
            <w:rFonts w:ascii="Calibri" w:hAnsi="Calibri"/>
            <w:color w:val="auto"/>
            <w:sz w:val="22"/>
            <w:szCs w:val="22"/>
          </w:rPr>
          <w:tab/>
        </w:r>
        <w:r w:rsidR="0040581D" w:rsidRPr="00F46011">
          <w:rPr>
            <w:rStyle w:val="Hyperlink"/>
          </w:rPr>
          <w:t>O Algoritmo KNN</w:t>
        </w:r>
        <w:r w:rsidR="0040581D">
          <w:rPr>
            <w:webHidden/>
          </w:rPr>
          <w:tab/>
        </w:r>
        <w:r w:rsidR="0040581D">
          <w:rPr>
            <w:webHidden/>
          </w:rPr>
          <w:fldChar w:fldCharType="begin"/>
        </w:r>
        <w:r w:rsidR="0040581D">
          <w:rPr>
            <w:webHidden/>
          </w:rPr>
          <w:instrText xml:space="preserve"> PAGEREF _Toc55790216 \h </w:instrText>
        </w:r>
        <w:r w:rsidR="0040581D">
          <w:rPr>
            <w:webHidden/>
          </w:rPr>
        </w:r>
        <w:r w:rsidR="0040581D">
          <w:rPr>
            <w:webHidden/>
          </w:rPr>
          <w:fldChar w:fldCharType="separate"/>
        </w:r>
        <w:r w:rsidR="0040581D">
          <w:rPr>
            <w:webHidden/>
          </w:rPr>
          <w:t>48</w:t>
        </w:r>
        <w:r w:rsidR="0040581D">
          <w:rPr>
            <w:webHidden/>
          </w:rPr>
          <w:fldChar w:fldCharType="end"/>
        </w:r>
      </w:hyperlink>
    </w:p>
    <w:p w14:paraId="6C6707CB" w14:textId="55E2D6C9" w:rsidR="0040581D" w:rsidRPr="00B70F38" w:rsidRDefault="00620EC1" w:rsidP="00BF30D2">
      <w:pPr>
        <w:pStyle w:val="Sumrio3"/>
        <w:rPr>
          <w:rFonts w:ascii="Calibri" w:hAnsi="Calibri"/>
          <w:color w:val="auto"/>
          <w:sz w:val="22"/>
          <w:szCs w:val="22"/>
        </w:rPr>
      </w:pPr>
      <w:hyperlink w:anchor="_Toc55790217" w:history="1">
        <w:r w:rsidR="0040581D" w:rsidRPr="00F46011">
          <w:rPr>
            <w:rStyle w:val="Hyperlink"/>
          </w:rPr>
          <w:t>4.1.1</w:t>
        </w:r>
        <w:r w:rsidR="0040581D" w:rsidRPr="00B70F38">
          <w:rPr>
            <w:rFonts w:ascii="Calibri" w:hAnsi="Calibri"/>
            <w:color w:val="auto"/>
            <w:sz w:val="22"/>
            <w:szCs w:val="22"/>
          </w:rPr>
          <w:tab/>
        </w:r>
        <w:r w:rsidR="0040581D" w:rsidRPr="00F46011">
          <w:rPr>
            <w:rStyle w:val="Hyperlink"/>
          </w:rPr>
          <w:t>Preparação dos dados para o KNN</w:t>
        </w:r>
        <w:r w:rsidR="0040581D">
          <w:rPr>
            <w:webHidden/>
          </w:rPr>
          <w:tab/>
        </w:r>
        <w:r w:rsidR="0040581D">
          <w:rPr>
            <w:webHidden/>
          </w:rPr>
          <w:fldChar w:fldCharType="begin"/>
        </w:r>
        <w:r w:rsidR="0040581D">
          <w:rPr>
            <w:webHidden/>
          </w:rPr>
          <w:instrText xml:space="preserve"> PAGEREF _Toc55790217 \h </w:instrText>
        </w:r>
        <w:r w:rsidR="0040581D">
          <w:rPr>
            <w:webHidden/>
          </w:rPr>
        </w:r>
        <w:r w:rsidR="0040581D">
          <w:rPr>
            <w:webHidden/>
          </w:rPr>
          <w:fldChar w:fldCharType="separate"/>
        </w:r>
        <w:r w:rsidR="0040581D">
          <w:rPr>
            <w:webHidden/>
          </w:rPr>
          <w:t>49</w:t>
        </w:r>
        <w:r w:rsidR="0040581D">
          <w:rPr>
            <w:webHidden/>
          </w:rPr>
          <w:fldChar w:fldCharType="end"/>
        </w:r>
      </w:hyperlink>
    </w:p>
    <w:p w14:paraId="47A2DB4D" w14:textId="2D9A7ED2" w:rsidR="0040581D" w:rsidRPr="00B70F38" w:rsidRDefault="00620EC1" w:rsidP="00BF30D2">
      <w:pPr>
        <w:pStyle w:val="Sumrio3"/>
        <w:rPr>
          <w:rFonts w:ascii="Calibri" w:hAnsi="Calibri"/>
          <w:color w:val="auto"/>
          <w:sz w:val="22"/>
          <w:szCs w:val="22"/>
        </w:rPr>
      </w:pPr>
      <w:hyperlink w:anchor="_Toc55790218" w:history="1">
        <w:r w:rsidR="0040581D" w:rsidRPr="00F46011">
          <w:rPr>
            <w:rStyle w:val="Hyperlink"/>
          </w:rPr>
          <w:t>4.1.2</w:t>
        </w:r>
        <w:r w:rsidR="0040581D" w:rsidRPr="00B70F38">
          <w:rPr>
            <w:rFonts w:ascii="Calibri" w:hAnsi="Calibri"/>
            <w:color w:val="auto"/>
            <w:sz w:val="22"/>
            <w:szCs w:val="22"/>
          </w:rPr>
          <w:tab/>
        </w:r>
        <w:r w:rsidR="0040581D" w:rsidRPr="00F46011">
          <w:rPr>
            <w:rStyle w:val="Hyperlink"/>
          </w:rPr>
          <w:t>Testes com KNN</w:t>
        </w:r>
        <w:r w:rsidR="0040581D">
          <w:rPr>
            <w:webHidden/>
          </w:rPr>
          <w:tab/>
        </w:r>
        <w:r w:rsidR="0040581D">
          <w:rPr>
            <w:webHidden/>
          </w:rPr>
          <w:fldChar w:fldCharType="begin"/>
        </w:r>
        <w:r w:rsidR="0040581D">
          <w:rPr>
            <w:webHidden/>
          </w:rPr>
          <w:instrText xml:space="preserve"> PAGEREF _Toc55790218 \h </w:instrText>
        </w:r>
        <w:r w:rsidR="0040581D">
          <w:rPr>
            <w:webHidden/>
          </w:rPr>
        </w:r>
        <w:r w:rsidR="0040581D">
          <w:rPr>
            <w:webHidden/>
          </w:rPr>
          <w:fldChar w:fldCharType="separate"/>
        </w:r>
        <w:r w:rsidR="0040581D">
          <w:rPr>
            <w:webHidden/>
          </w:rPr>
          <w:t>53</w:t>
        </w:r>
        <w:r w:rsidR="0040581D">
          <w:rPr>
            <w:webHidden/>
          </w:rPr>
          <w:fldChar w:fldCharType="end"/>
        </w:r>
      </w:hyperlink>
    </w:p>
    <w:p w14:paraId="4DC3E9D2" w14:textId="7A0CAD1A" w:rsidR="0040581D" w:rsidRPr="00B70F38" w:rsidRDefault="00620EC1" w:rsidP="00BF30D2">
      <w:pPr>
        <w:pStyle w:val="Sumrio2"/>
        <w:rPr>
          <w:rFonts w:ascii="Calibri" w:hAnsi="Calibri"/>
          <w:color w:val="auto"/>
          <w:sz w:val="22"/>
          <w:szCs w:val="22"/>
        </w:rPr>
      </w:pPr>
      <w:hyperlink w:anchor="_Toc55790219" w:history="1">
        <w:r w:rsidR="0040581D" w:rsidRPr="00F46011">
          <w:rPr>
            <w:rStyle w:val="Hyperlink"/>
            <w:i/>
          </w:rPr>
          <w:t>4.2</w:t>
        </w:r>
        <w:r w:rsidR="0040581D" w:rsidRPr="00B70F38">
          <w:rPr>
            <w:rFonts w:ascii="Calibri" w:hAnsi="Calibri"/>
            <w:color w:val="auto"/>
            <w:sz w:val="22"/>
            <w:szCs w:val="22"/>
          </w:rPr>
          <w:tab/>
        </w:r>
        <w:r w:rsidR="0040581D" w:rsidRPr="00F46011">
          <w:rPr>
            <w:rStyle w:val="Hyperlink"/>
          </w:rPr>
          <w:t xml:space="preserve">Predição no sistema </w:t>
        </w:r>
        <w:r w:rsidR="0040581D" w:rsidRPr="00F46011">
          <w:rPr>
            <w:rStyle w:val="Hyperlink"/>
            <w:i/>
          </w:rPr>
          <w:t>LORS</w:t>
        </w:r>
        <w:r w:rsidR="0040581D">
          <w:rPr>
            <w:webHidden/>
          </w:rPr>
          <w:tab/>
        </w:r>
        <w:r w:rsidR="0040581D">
          <w:rPr>
            <w:webHidden/>
          </w:rPr>
          <w:fldChar w:fldCharType="begin"/>
        </w:r>
        <w:r w:rsidR="0040581D">
          <w:rPr>
            <w:webHidden/>
          </w:rPr>
          <w:instrText xml:space="preserve"> PAGEREF _Toc55790219 \h </w:instrText>
        </w:r>
        <w:r w:rsidR="0040581D">
          <w:rPr>
            <w:webHidden/>
          </w:rPr>
        </w:r>
        <w:r w:rsidR="0040581D">
          <w:rPr>
            <w:webHidden/>
          </w:rPr>
          <w:fldChar w:fldCharType="separate"/>
        </w:r>
        <w:r w:rsidR="0040581D">
          <w:rPr>
            <w:webHidden/>
          </w:rPr>
          <w:t>54</w:t>
        </w:r>
        <w:r w:rsidR="0040581D">
          <w:rPr>
            <w:webHidden/>
          </w:rPr>
          <w:fldChar w:fldCharType="end"/>
        </w:r>
      </w:hyperlink>
    </w:p>
    <w:p w14:paraId="6FEDF6C0" w14:textId="571A44D2" w:rsidR="0040581D" w:rsidRPr="00B70F38" w:rsidRDefault="00620EC1" w:rsidP="00BF30D2">
      <w:pPr>
        <w:pStyle w:val="Sumrio3"/>
        <w:rPr>
          <w:rFonts w:ascii="Calibri" w:hAnsi="Calibri"/>
          <w:color w:val="auto"/>
          <w:sz w:val="22"/>
          <w:szCs w:val="22"/>
        </w:rPr>
      </w:pPr>
      <w:hyperlink w:anchor="_Toc55790220" w:history="1">
        <w:r w:rsidR="0040581D" w:rsidRPr="00F46011">
          <w:rPr>
            <w:rStyle w:val="Hyperlink"/>
          </w:rPr>
          <w:t>4.2.1</w:t>
        </w:r>
        <w:r w:rsidR="0040581D" w:rsidRPr="00B70F38">
          <w:rPr>
            <w:rFonts w:ascii="Calibri" w:hAnsi="Calibri"/>
            <w:color w:val="auto"/>
            <w:sz w:val="22"/>
            <w:szCs w:val="22"/>
          </w:rPr>
          <w:tab/>
        </w:r>
        <w:r w:rsidR="0040581D" w:rsidRPr="00F46011">
          <w:rPr>
            <w:rStyle w:val="Hyperlink"/>
          </w:rPr>
          <w:t>POC (Proof of Concept)</w:t>
        </w:r>
        <w:r w:rsidR="0040581D">
          <w:rPr>
            <w:webHidden/>
          </w:rPr>
          <w:tab/>
        </w:r>
        <w:r w:rsidR="0040581D">
          <w:rPr>
            <w:webHidden/>
          </w:rPr>
          <w:fldChar w:fldCharType="begin"/>
        </w:r>
        <w:r w:rsidR="0040581D">
          <w:rPr>
            <w:webHidden/>
          </w:rPr>
          <w:instrText xml:space="preserve"> PAGEREF _Toc55790220 \h </w:instrText>
        </w:r>
        <w:r w:rsidR="0040581D">
          <w:rPr>
            <w:webHidden/>
          </w:rPr>
        </w:r>
        <w:r w:rsidR="0040581D">
          <w:rPr>
            <w:webHidden/>
          </w:rPr>
          <w:fldChar w:fldCharType="separate"/>
        </w:r>
        <w:r w:rsidR="0040581D">
          <w:rPr>
            <w:webHidden/>
          </w:rPr>
          <w:t>55</w:t>
        </w:r>
        <w:r w:rsidR="0040581D">
          <w:rPr>
            <w:webHidden/>
          </w:rPr>
          <w:fldChar w:fldCharType="end"/>
        </w:r>
      </w:hyperlink>
    </w:p>
    <w:p w14:paraId="17201F4F" w14:textId="5F87050F" w:rsidR="0040581D" w:rsidRPr="00B70F38" w:rsidRDefault="00620EC1" w:rsidP="00BF30D2">
      <w:pPr>
        <w:pStyle w:val="Sumrio3"/>
        <w:rPr>
          <w:rFonts w:ascii="Calibri" w:hAnsi="Calibri"/>
          <w:color w:val="auto"/>
          <w:sz w:val="22"/>
          <w:szCs w:val="22"/>
        </w:rPr>
      </w:pPr>
      <w:hyperlink w:anchor="_Toc55790221" w:history="1">
        <w:r w:rsidR="0040581D" w:rsidRPr="00F46011">
          <w:rPr>
            <w:rStyle w:val="Hyperlink"/>
          </w:rPr>
          <w:t>4.2.2</w:t>
        </w:r>
        <w:r w:rsidR="0040581D" w:rsidRPr="00B70F38">
          <w:rPr>
            <w:rFonts w:ascii="Calibri" w:hAnsi="Calibri"/>
            <w:color w:val="auto"/>
            <w:sz w:val="22"/>
            <w:szCs w:val="22"/>
          </w:rPr>
          <w:tab/>
        </w:r>
        <w:r w:rsidR="0040581D" w:rsidRPr="00F46011">
          <w:rPr>
            <w:rStyle w:val="Hyperlink"/>
          </w:rPr>
          <w:t>Servidor</w:t>
        </w:r>
        <w:r w:rsidR="0040581D">
          <w:rPr>
            <w:webHidden/>
          </w:rPr>
          <w:tab/>
        </w:r>
        <w:r w:rsidR="0040581D">
          <w:rPr>
            <w:webHidden/>
          </w:rPr>
          <w:fldChar w:fldCharType="begin"/>
        </w:r>
        <w:r w:rsidR="0040581D">
          <w:rPr>
            <w:webHidden/>
          </w:rPr>
          <w:instrText xml:space="preserve"> PAGEREF _Toc55790221 \h </w:instrText>
        </w:r>
        <w:r w:rsidR="0040581D">
          <w:rPr>
            <w:webHidden/>
          </w:rPr>
        </w:r>
        <w:r w:rsidR="0040581D">
          <w:rPr>
            <w:webHidden/>
          </w:rPr>
          <w:fldChar w:fldCharType="separate"/>
        </w:r>
        <w:r w:rsidR="0040581D">
          <w:rPr>
            <w:webHidden/>
          </w:rPr>
          <w:t>55</w:t>
        </w:r>
        <w:r w:rsidR="0040581D">
          <w:rPr>
            <w:webHidden/>
          </w:rPr>
          <w:fldChar w:fldCharType="end"/>
        </w:r>
      </w:hyperlink>
    </w:p>
    <w:p w14:paraId="465DE168" w14:textId="7B8EB06F" w:rsidR="0040581D" w:rsidRPr="00B70F38" w:rsidRDefault="00620EC1" w:rsidP="00BF30D2">
      <w:pPr>
        <w:pStyle w:val="Sumrio3"/>
        <w:rPr>
          <w:rFonts w:ascii="Calibri" w:hAnsi="Calibri"/>
          <w:color w:val="auto"/>
          <w:sz w:val="22"/>
          <w:szCs w:val="22"/>
        </w:rPr>
      </w:pPr>
      <w:hyperlink w:anchor="_Toc55790222" w:history="1">
        <w:r w:rsidR="0040581D" w:rsidRPr="00F46011">
          <w:rPr>
            <w:rStyle w:val="Hyperlink"/>
          </w:rPr>
          <w:t>4.2.3</w:t>
        </w:r>
        <w:r w:rsidR="0040581D" w:rsidRPr="00B70F38">
          <w:rPr>
            <w:rFonts w:ascii="Calibri" w:hAnsi="Calibri"/>
            <w:color w:val="auto"/>
            <w:sz w:val="22"/>
            <w:szCs w:val="22"/>
          </w:rPr>
          <w:tab/>
        </w:r>
        <w:r w:rsidR="0040581D" w:rsidRPr="00F46011">
          <w:rPr>
            <w:rStyle w:val="Hyperlink"/>
          </w:rPr>
          <w:t>Hospedagem</w:t>
        </w:r>
        <w:r w:rsidR="0040581D">
          <w:rPr>
            <w:webHidden/>
          </w:rPr>
          <w:tab/>
        </w:r>
        <w:r w:rsidR="0040581D">
          <w:rPr>
            <w:webHidden/>
          </w:rPr>
          <w:fldChar w:fldCharType="begin"/>
        </w:r>
        <w:r w:rsidR="0040581D">
          <w:rPr>
            <w:webHidden/>
          </w:rPr>
          <w:instrText xml:space="preserve"> PAGEREF _Toc55790222 \h </w:instrText>
        </w:r>
        <w:r w:rsidR="0040581D">
          <w:rPr>
            <w:webHidden/>
          </w:rPr>
        </w:r>
        <w:r w:rsidR="0040581D">
          <w:rPr>
            <w:webHidden/>
          </w:rPr>
          <w:fldChar w:fldCharType="separate"/>
        </w:r>
        <w:r w:rsidR="0040581D">
          <w:rPr>
            <w:webHidden/>
          </w:rPr>
          <w:t>56</w:t>
        </w:r>
        <w:r w:rsidR="0040581D">
          <w:rPr>
            <w:webHidden/>
          </w:rPr>
          <w:fldChar w:fldCharType="end"/>
        </w:r>
      </w:hyperlink>
    </w:p>
    <w:p w14:paraId="1A9D261B" w14:textId="1146C824" w:rsidR="0040581D" w:rsidRPr="00B70F38" w:rsidRDefault="00620EC1" w:rsidP="00BF30D2">
      <w:pPr>
        <w:pStyle w:val="Sumrio3"/>
        <w:rPr>
          <w:rFonts w:ascii="Calibri" w:hAnsi="Calibri"/>
          <w:color w:val="auto"/>
          <w:sz w:val="22"/>
          <w:szCs w:val="22"/>
        </w:rPr>
      </w:pPr>
      <w:hyperlink w:anchor="_Toc55790223" w:history="1">
        <w:r w:rsidR="0040581D" w:rsidRPr="00F46011">
          <w:rPr>
            <w:rStyle w:val="Hyperlink"/>
          </w:rPr>
          <w:t>4.2.4</w:t>
        </w:r>
        <w:r w:rsidR="0040581D" w:rsidRPr="00B70F38">
          <w:rPr>
            <w:rFonts w:ascii="Calibri" w:hAnsi="Calibri"/>
            <w:color w:val="auto"/>
            <w:sz w:val="22"/>
            <w:szCs w:val="22"/>
          </w:rPr>
          <w:tab/>
        </w:r>
        <w:r w:rsidR="0040581D" w:rsidRPr="00F46011">
          <w:rPr>
            <w:rStyle w:val="Hyperlink"/>
          </w:rPr>
          <w:t>Recomendação</w:t>
        </w:r>
        <w:r w:rsidR="0040581D">
          <w:rPr>
            <w:webHidden/>
          </w:rPr>
          <w:tab/>
        </w:r>
        <w:r w:rsidR="0040581D">
          <w:rPr>
            <w:webHidden/>
          </w:rPr>
          <w:fldChar w:fldCharType="begin"/>
        </w:r>
        <w:r w:rsidR="0040581D">
          <w:rPr>
            <w:webHidden/>
          </w:rPr>
          <w:instrText xml:space="preserve"> PAGEREF _Toc55790223 \h </w:instrText>
        </w:r>
        <w:r w:rsidR="0040581D">
          <w:rPr>
            <w:webHidden/>
          </w:rPr>
        </w:r>
        <w:r w:rsidR="0040581D">
          <w:rPr>
            <w:webHidden/>
          </w:rPr>
          <w:fldChar w:fldCharType="separate"/>
        </w:r>
        <w:r w:rsidR="0040581D">
          <w:rPr>
            <w:webHidden/>
          </w:rPr>
          <w:t>56</w:t>
        </w:r>
        <w:r w:rsidR="0040581D">
          <w:rPr>
            <w:webHidden/>
          </w:rPr>
          <w:fldChar w:fldCharType="end"/>
        </w:r>
      </w:hyperlink>
    </w:p>
    <w:p w14:paraId="19CB8CB0" w14:textId="683D906F" w:rsidR="0040581D" w:rsidRPr="00B70F38" w:rsidRDefault="00620EC1" w:rsidP="00BF30D2">
      <w:pPr>
        <w:pStyle w:val="Sumrio3"/>
        <w:rPr>
          <w:rFonts w:ascii="Calibri" w:hAnsi="Calibri"/>
          <w:color w:val="auto"/>
          <w:sz w:val="22"/>
          <w:szCs w:val="22"/>
        </w:rPr>
      </w:pPr>
      <w:hyperlink w:anchor="_Toc55790224" w:history="1">
        <w:r w:rsidR="0040581D" w:rsidRPr="00F46011">
          <w:rPr>
            <w:rStyle w:val="Hyperlink"/>
          </w:rPr>
          <w:t>4.2.5</w:t>
        </w:r>
        <w:r w:rsidR="0040581D" w:rsidRPr="00B70F38">
          <w:rPr>
            <w:rFonts w:ascii="Calibri" w:hAnsi="Calibri"/>
            <w:color w:val="auto"/>
            <w:sz w:val="22"/>
            <w:szCs w:val="22"/>
          </w:rPr>
          <w:tab/>
        </w:r>
        <w:r w:rsidR="0040581D" w:rsidRPr="00F46011">
          <w:rPr>
            <w:rStyle w:val="Hyperlink"/>
          </w:rPr>
          <w:t>Resultado da recomendação (integração webapp)</w:t>
        </w:r>
        <w:r w:rsidR="0040581D">
          <w:rPr>
            <w:webHidden/>
          </w:rPr>
          <w:tab/>
        </w:r>
        <w:r w:rsidR="0040581D">
          <w:rPr>
            <w:webHidden/>
          </w:rPr>
          <w:fldChar w:fldCharType="begin"/>
        </w:r>
        <w:r w:rsidR="0040581D">
          <w:rPr>
            <w:webHidden/>
          </w:rPr>
          <w:instrText xml:space="preserve"> PAGEREF _Toc55790224 \h </w:instrText>
        </w:r>
        <w:r w:rsidR="0040581D">
          <w:rPr>
            <w:webHidden/>
          </w:rPr>
        </w:r>
        <w:r w:rsidR="0040581D">
          <w:rPr>
            <w:webHidden/>
          </w:rPr>
          <w:fldChar w:fldCharType="separate"/>
        </w:r>
        <w:r w:rsidR="0040581D">
          <w:rPr>
            <w:webHidden/>
          </w:rPr>
          <w:t>57</w:t>
        </w:r>
        <w:r w:rsidR="0040581D">
          <w:rPr>
            <w:webHidden/>
          </w:rPr>
          <w:fldChar w:fldCharType="end"/>
        </w:r>
      </w:hyperlink>
    </w:p>
    <w:p w14:paraId="30E0FC3A" w14:textId="3C7C393A" w:rsidR="0040581D" w:rsidRPr="00B70F38" w:rsidRDefault="00620EC1" w:rsidP="00BF30D2">
      <w:pPr>
        <w:pStyle w:val="Sumrio3"/>
        <w:rPr>
          <w:rFonts w:ascii="Calibri" w:hAnsi="Calibri"/>
          <w:color w:val="auto"/>
          <w:sz w:val="22"/>
          <w:szCs w:val="22"/>
        </w:rPr>
      </w:pPr>
      <w:hyperlink w:anchor="_Toc55790225" w:history="1">
        <w:r w:rsidR="0040581D" w:rsidRPr="00F46011">
          <w:rPr>
            <w:rStyle w:val="Hyperlink"/>
          </w:rPr>
          <w:t>4.2.6</w:t>
        </w:r>
        <w:r w:rsidR="0040581D" w:rsidRPr="00B70F38">
          <w:rPr>
            <w:rFonts w:ascii="Calibri" w:hAnsi="Calibri"/>
            <w:color w:val="auto"/>
            <w:sz w:val="22"/>
            <w:szCs w:val="22"/>
          </w:rPr>
          <w:tab/>
        </w:r>
        <w:r w:rsidR="0040581D" w:rsidRPr="00F46011">
          <w:rPr>
            <w:rStyle w:val="Hyperlink"/>
          </w:rPr>
          <w:t>Resultados do experimento</w:t>
        </w:r>
        <w:r w:rsidR="0040581D">
          <w:rPr>
            <w:webHidden/>
          </w:rPr>
          <w:tab/>
        </w:r>
        <w:r w:rsidR="0040581D">
          <w:rPr>
            <w:webHidden/>
          </w:rPr>
          <w:fldChar w:fldCharType="begin"/>
        </w:r>
        <w:r w:rsidR="0040581D">
          <w:rPr>
            <w:webHidden/>
          </w:rPr>
          <w:instrText xml:space="preserve"> PAGEREF _Toc55790225 \h </w:instrText>
        </w:r>
        <w:r w:rsidR="0040581D">
          <w:rPr>
            <w:webHidden/>
          </w:rPr>
        </w:r>
        <w:r w:rsidR="0040581D">
          <w:rPr>
            <w:webHidden/>
          </w:rPr>
          <w:fldChar w:fldCharType="separate"/>
        </w:r>
        <w:r w:rsidR="0040581D">
          <w:rPr>
            <w:webHidden/>
          </w:rPr>
          <w:t>58</w:t>
        </w:r>
        <w:r w:rsidR="0040581D">
          <w:rPr>
            <w:webHidden/>
          </w:rPr>
          <w:fldChar w:fldCharType="end"/>
        </w:r>
      </w:hyperlink>
    </w:p>
    <w:p w14:paraId="42391111" w14:textId="48D07701" w:rsidR="0040581D" w:rsidRPr="00B70F38" w:rsidRDefault="00620EC1" w:rsidP="00BF30D2">
      <w:pPr>
        <w:pStyle w:val="Sumrio1"/>
        <w:rPr>
          <w:rFonts w:ascii="Calibri" w:hAnsi="Calibri"/>
          <w:noProof/>
          <w:color w:val="auto"/>
          <w:sz w:val="22"/>
          <w:szCs w:val="22"/>
        </w:rPr>
      </w:pPr>
      <w:hyperlink w:anchor="_Toc55790226" w:history="1">
        <w:r w:rsidR="0040581D" w:rsidRPr="00F46011">
          <w:rPr>
            <w:rStyle w:val="Hyperlink"/>
            <w:noProof/>
          </w:rPr>
          <w:t>5</w:t>
        </w:r>
        <w:r w:rsidR="0040581D" w:rsidRPr="00B70F38">
          <w:rPr>
            <w:rFonts w:ascii="Calibri" w:hAnsi="Calibri"/>
            <w:noProof/>
            <w:color w:val="auto"/>
            <w:sz w:val="22"/>
            <w:szCs w:val="22"/>
          </w:rPr>
          <w:tab/>
        </w:r>
        <w:r w:rsidR="0040581D" w:rsidRPr="00F46011">
          <w:rPr>
            <w:rStyle w:val="Hyperlink"/>
            <w:noProof/>
          </w:rPr>
          <w:t>CONCLUSÃO</w:t>
        </w:r>
        <w:r w:rsidR="0040581D">
          <w:rPr>
            <w:noProof/>
            <w:webHidden/>
          </w:rPr>
          <w:tab/>
        </w:r>
        <w:r w:rsidR="0040581D">
          <w:rPr>
            <w:noProof/>
            <w:webHidden/>
          </w:rPr>
          <w:fldChar w:fldCharType="begin"/>
        </w:r>
        <w:r w:rsidR="0040581D">
          <w:rPr>
            <w:noProof/>
            <w:webHidden/>
          </w:rPr>
          <w:instrText xml:space="preserve"> PAGEREF _Toc55790226 \h </w:instrText>
        </w:r>
        <w:r w:rsidR="0040581D">
          <w:rPr>
            <w:noProof/>
            <w:webHidden/>
          </w:rPr>
        </w:r>
        <w:r w:rsidR="0040581D">
          <w:rPr>
            <w:noProof/>
            <w:webHidden/>
          </w:rPr>
          <w:fldChar w:fldCharType="separate"/>
        </w:r>
        <w:r w:rsidR="0040581D">
          <w:rPr>
            <w:noProof/>
            <w:webHidden/>
          </w:rPr>
          <w:t>62</w:t>
        </w:r>
        <w:r w:rsidR="0040581D">
          <w:rPr>
            <w:noProof/>
            <w:webHidden/>
          </w:rPr>
          <w:fldChar w:fldCharType="end"/>
        </w:r>
      </w:hyperlink>
    </w:p>
    <w:p w14:paraId="22508468" w14:textId="340B5C1E" w:rsidR="0040581D" w:rsidRPr="00B70F38" w:rsidRDefault="00620EC1" w:rsidP="00BF30D2">
      <w:pPr>
        <w:pStyle w:val="Sumrio2"/>
        <w:rPr>
          <w:rFonts w:ascii="Calibri" w:hAnsi="Calibri"/>
          <w:color w:val="auto"/>
          <w:sz w:val="22"/>
          <w:szCs w:val="22"/>
        </w:rPr>
      </w:pPr>
      <w:hyperlink w:anchor="_Toc55790227" w:history="1">
        <w:r w:rsidR="0040581D" w:rsidRPr="00F46011">
          <w:rPr>
            <w:rStyle w:val="Hyperlink"/>
          </w:rPr>
          <w:t>5.1</w:t>
        </w:r>
        <w:r w:rsidR="0040581D" w:rsidRPr="00B70F38">
          <w:rPr>
            <w:rFonts w:ascii="Calibri" w:hAnsi="Calibri"/>
            <w:color w:val="auto"/>
            <w:sz w:val="22"/>
            <w:szCs w:val="22"/>
          </w:rPr>
          <w:tab/>
        </w:r>
        <w:r w:rsidR="0040581D" w:rsidRPr="00F46011">
          <w:rPr>
            <w:rStyle w:val="Hyperlink"/>
          </w:rPr>
          <w:t>Trabalhos futuros</w:t>
        </w:r>
        <w:r w:rsidR="0040581D">
          <w:rPr>
            <w:webHidden/>
          </w:rPr>
          <w:tab/>
        </w:r>
        <w:r w:rsidR="0040581D">
          <w:rPr>
            <w:webHidden/>
          </w:rPr>
          <w:fldChar w:fldCharType="begin"/>
        </w:r>
        <w:r w:rsidR="0040581D">
          <w:rPr>
            <w:webHidden/>
          </w:rPr>
          <w:instrText xml:space="preserve"> PAGEREF _Toc55790227 \h </w:instrText>
        </w:r>
        <w:r w:rsidR="0040581D">
          <w:rPr>
            <w:webHidden/>
          </w:rPr>
        </w:r>
        <w:r w:rsidR="0040581D">
          <w:rPr>
            <w:webHidden/>
          </w:rPr>
          <w:fldChar w:fldCharType="separate"/>
        </w:r>
        <w:r w:rsidR="0040581D">
          <w:rPr>
            <w:webHidden/>
          </w:rPr>
          <w:t>63</w:t>
        </w:r>
        <w:r w:rsidR="0040581D">
          <w:rPr>
            <w:webHidden/>
          </w:rPr>
          <w:fldChar w:fldCharType="end"/>
        </w:r>
      </w:hyperlink>
    </w:p>
    <w:p w14:paraId="05F44B59" w14:textId="701BD0FF" w:rsidR="0040581D" w:rsidRPr="00B70F38" w:rsidRDefault="00620EC1" w:rsidP="00BF30D2">
      <w:pPr>
        <w:pStyle w:val="Sumrio1"/>
        <w:rPr>
          <w:rFonts w:ascii="Calibri" w:hAnsi="Calibri"/>
          <w:noProof/>
          <w:color w:val="auto"/>
          <w:sz w:val="22"/>
          <w:szCs w:val="22"/>
        </w:rPr>
      </w:pPr>
      <w:hyperlink w:anchor="_Toc55790228" w:history="1">
        <w:r w:rsidR="0040581D" w:rsidRPr="00F46011">
          <w:rPr>
            <w:rStyle w:val="Hyperlink"/>
            <w:noProof/>
          </w:rPr>
          <w:t>Referências Bibliográficas</w:t>
        </w:r>
        <w:r w:rsidR="0040581D">
          <w:rPr>
            <w:noProof/>
            <w:webHidden/>
          </w:rPr>
          <w:tab/>
        </w:r>
        <w:r w:rsidR="0040581D">
          <w:rPr>
            <w:noProof/>
            <w:webHidden/>
          </w:rPr>
          <w:fldChar w:fldCharType="begin"/>
        </w:r>
        <w:r w:rsidR="0040581D">
          <w:rPr>
            <w:noProof/>
            <w:webHidden/>
          </w:rPr>
          <w:instrText xml:space="preserve"> PAGEREF _Toc55790228 \h </w:instrText>
        </w:r>
        <w:r w:rsidR="0040581D">
          <w:rPr>
            <w:noProof/>
            <w:webHidden/>
          </w:rPr>
        </w:r>
        <w:r w:rsidR="0040581D">
          <w:rPr>
            <w:noProof/>
            <w:webHidden/>
          </w:rPr>
          <w:fldChar w:fldCharType="separate"/>
        </w:r>
        <w:r w:rsidR="0040581D">
          <w:rPr>
            <w:noProof/>
            <w:webHidden/>
          </w:rPr>
          <w:t>64</w:t>
        </w:r>
        <w:r w:rsidR="0040581D">
          <w:rPr>
            <w:noProof/>
            <w:webHidden/>
          </w:rPr>
          <w:fldChar w:fldCharType="end"/>
        </w:r>
      </w:hyperlink>
    </w:p>
    <w:p w14:paraId="675B2A8E" w14:textId="10462AA8" w:rsidR="008F2AE9" w:rsidRDefault="000C396C" w:rsidP="00BF30D2">
      <w:r>
        <w:fldChar w:fldCharType="end"/>
      </w:r>
    </w:p>
    <w:p w14:paraId="2F7C66F3" w14:textId="77777777" w:rsidR="008F2AE9" w:rsidRDefault="008F2AE9" w:rsidP="00BF30D2">
      <w:pPr>
        <w:sectPr w:rsidR="008F2AE9">
          <w:headerReference w:type="even" r:id="rId8"/>
          <w:headerReference w:type="default" r:id="rId9"/>
          <w:type w:val="continuous"/>
          <w:pgSz w:w="11907" w:h="16840" w:code="9"/>
          <w:pgMar w:top="1701" w:right="1134" w:bottom="1134" w:left="1701" w:header="1134" w:footer="720" w:gutter="0"/>
          <w:cols w:space="720"/>
        </w:sectPr>
      </w:pPr>
    </w:p>
    <w:p w14:paraId="52863831" w14:textId="5EE4D2D6" w:rsidR="00BB2B89" w:rsidRPr="000964B3" w:rsidRDefault="00BB2B89" w:rsidP="00BF30D2">
      <w:pPr>
        <w:pStyle w:val="Ttulo1"/>
      </w:pPr>
      <w:bookmarkStart w:id="0" w:name="_Toc53928594"/>
      <w:bookmarkStart w:id="1" w:name="_Toc55790187"/>
      <w:r w:rsidRPr="000964B3">
        <w:lastRenderedPageBreak/>
        <w:t>Introdução</w:t>
      </w:r>
      <w:bookmarkEnd w:id="0"/>
      <w:bookmarkEnd w:id="1"/>
    </w:p>
    <w:p w14:paraId="1F8C3D81" w14:textId="77777777" w:rsidR="005D67E6" w:rsidRDefault="005D67E6" w:rsidP="00BF30D2">
      <w:pPr>
        <w:pStyle w:val="TextodoTrabalho"/>
      </w:pPr>
      <w:r>
        <w:t xml:space="preserve">A tecnologia avançou muito nos últimos anos, principalmente quando aborda-se internet e armazenamento de dados </w:t>
      </w:r>
      <w:r>
        <w:fldChar w:fldCharType="begin" w:fldLock="1"/>
      </w:r>
      <w:r>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fldChar w:fldCharType="separate"/>
      </w:r>
      <w:r w:rsidRPr="00103B48">
        <w:rPr>
          <w:noProof/>
        </w:rPr>
        <w:t>(MURARO, 2009)</w:t>
      </w:r>
      <w:r>
        <w:fldChar w:fldCharType="end"/>
      </w:r>
      <w:r>
        <w:t xml:space="preserve">. O custo de armazenar um arquivo vem ficando mais barato e tem feito com que as pessoas tenham mais espaço de armazenamento, possibilitando a geração de mais informações </w:t>
      </w:r>
      <w:r>
        <w:fldChar w:fldCharType="begin" w:fldLock="1"/>
      </w:r>
      <w:r>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fldChar w:fldCharType="separate"/>
      </w:r>
      <w:r w:rsidRPr="00103B48">
        <w:rPr>
          <w:noProof/>
        </w:rPr>
        <w:t>(UNIVERSIDADE FEDERAL DO CEARA, [s.d.])</w:t>
      </w:r>
      <w:r>
        <w:fldChar w:fldCharType="end"/>
      </w:r>
      <w:r>
        <w:t>. A quantidade de aplicações disponíveis na internet tem aumentado cada vez mais e consecutivamente gerando mais dados e opções para os usuários.</w:t>
      </w:r>
    </w:p>
    <w:p w14:paraId="62203682" w14:textId="77777777" w:rsidR="005D67E6" w:rsidRDefault="005D67E6" w:rsidP="00BF30D2">
      <w:pPr>
        <w:pStyle w:val="TextodoTrabalho"/>
      </w:pPr>
      <w:r>
        <w:t xml:space="preserve">Diversas vezes o indivíduo possui dificuldades em realizar escolhas entre as diversas alternativas daquilo que lhe é apresentado, e acaba geralmente confiando nas escolhas que lhe são apresentadas através de outras pessoas </w:t>
      </w:r>
      <w:r>
        <w:fldChar w:fldCharType="begin" w:fldLock="1"/>
      </w:r>
      <w:r>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fldChar w:fldCharType="separate"/>
      </w:r>
      <w:r w:rsidRPr="000C619D">
        <w:rPr>
          <w:noProof/>
        </w:rPr>
        <w:t>(RESNICK, PAUL AND VARIAN, 1997)</w:t>
      </w:r>
      <w:r>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08D7FF5C" w14:textId="77777777" w:rsidR="005D67E6" w:rsidRDefault="005D67E6" w:rsidP="00BF30D2">
      <w:pPr>
        <w:pStyle w:val="TextodoTrabalho"/>
      </w:pPr>
      <w:r>
        <w:t xml:space="preserve">Sistemas de recomendação (RecSys - </w:t>
      </w:r>
      <w:proofErr w:type="spellStart"/>
      <w:r w:rsidRPr="005862DE">
        <w:rPr>
          <w:i/>
        </w:rPr>
        <w:t>Recommender</w:t>
      </w:r>
      <w:proofErr w:type="spellEnd"/>
      <w:r w:rsidRPr="005862DE">
        <w:rPr>
          <w:i/>
        </w:rPr>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i) podem ser utilizados para estimular os usuários a fazer alguma coisa como comprar livros ou assistir algum filme ou (</w:t>
      </w:r>
      <w:proofErr w:type="spellStart"/>
      <w:r>
        <w:t>ii</w:t>
      </w:r>
      <w:proofErr w:type="spellEnd"/>
      <w:r>
        <w:t xml:space="preserve">) os sistemas de recomendação podem ser utilizados para lidar com a sobrecarga de informações, selecionando os melhores itens de uma base maio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616C0FA3" w14:textId="77777777" w:rsidR="005D67E6" w:rsidRDefault="005D67E6" w:rsidP="00BF30D2">
      <w:pPr>
        <w:pStyle w:val="TextodoTrabalho"/>
      </w:pPr>
      <w:r>
        <w:t xml:space="preserve">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09A0C84B" w14:textId="77777777" w:rsidR="005D67E6" w:rsidRDefault="005D67E6" w:rsidP="00BF30D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7830A42F" w14:textId="77777777" w:rsidR="005D67E6" w:rsidRDefault="005D67E6" w:rsidP="00BF30D2">
      <w:pPr>
        <w:pStyle w:val="TextodoTrabalho"/>
      </w:pPr>
      <w:r>
        <w:t xml:space="preserve">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 </w:t>
      </w:r>
      <w:r>
        <w:fldChar w:fldCharType="begin" w:fldLock="1"/>
      </w:r>
      <w:r>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fldChar w:fldCharType="separate"/>
      </w:r>
      <w:r w:rsidRPr="00AB2F1B">
        <w:rPr>
          <w:noProof/>
        </w:rPr>
        <w:t>(BHATNAGAR, 2016)</w:t>
      </w:r>
      <w:r>
        <w:fldChar w:fldCharType="end"/>
      </w:r>
      <w:r>
        <w:t>.</w:t>
      </w:r>
    </w:p>
    <w:p w14:paraId="7D178F17" w14:textId="77777777" w:rsidR="005D67E6" w:rsidRDefault="005D67E6" w:rsidP="00BF30D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FD1144">
        <w:rPr>
          <w:noProof/>
        </w:rPr>
        <w:t>(RICCI; ROKACH; SHAPIRA, 2011)</w:t>
      </w:r>
      <w:r>
        <w:fldChar w:fldCharType="end"/>
      </w:r>
    </w:p>
    <w:p w14:paraId="0BD9547A" w14:textId="77777777" w:rsidR="005D67E6" w:rsidRDefault="005D67E6" w:rsidP="00BF30D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t xml:space="preserve"> </w:t>
      </w:r>
      <w:r>
        <w:fldChar w:fldCharType="begin" w:fldLock="1"/>
      </w:r>
      <w:r>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fldChar w:fldCharType="separate"/>
      </w:r>
      <w:r w:rsidRPr="00FD1144">
        <w:rPr>
          <w:noProof/>
        </w:rPr>
        <w:t>(FALK, 2019)</w:t>
      </w:r>
      <w:r>
        <w:fldChar w:fldCharType="end"/>
      </w:r>
      <w:r>
        <w:t>.</w:t>
      </w:r>
    </w:p>
    <w:p w14:paraId="2B8A8E2F" w14:textId="77777777" w:rsidR="005D67E6" w:rsidRDefault="005D67E6" w:rsidP="00BF30D2">
      <w:r>
        <w:tab/>
        <w:t>Dietmar diz que existem</w:t>
      </w:r>
      <w:r w:rsidRPr="00783075">
        <w:t xml:space="preserve"> 4 tipos de sistemas de recomendação, sendo eles: recomendação colaborativa, recomendação baseada em conteúdo, recomendação baseada em conhecimento, e sistemas de recomendação híbridos</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rsidRPr="00783075">
        <w:t>.</w:t>
      </w:r>
    </w:p>
    <w:p w14:paraId="7D7D6DF2" w14:textId="77777777" w:rsidR="005D67E6" w:rsidRPr="00870D6F" w:rsidRDefault="005D67E6" w:rsidP="00BF30D2">
      <w:r>
        <w:tab/>
      </w:r>
      <w:r w:rsidRPr="00641606">
        <w:t xml:space="preserve">Na recomendação baseada em conteúdo, o sistema aprende a recomendar itens que são similares ao que o usuário gostou no passado, essa similaridade </w:t>
      </w:r>
      <w:r>
        <w:t>é</w:t>
      </w:r>
      <w:r w:rsidRPr="00641606">
        <w:t xml:space="preserve"> calculada </w:t>
      </w:r>
      <w:r>
        <w:t>com base</w:t>
      </w:r>
      <w:r w:rsidRPr="00641606">
        <w:t xml:space="preserve"> na relação das características dos itens a serem comparados. Por exemplo, no caso de usuário avaliar positivamente um filme do gênero com</w:t>
      </w:r>
      <w:r>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4FEFEB0D" w14:textId="77777777" w:rsidR="005D67E6" w:rsidRPr="00870D6F" w:rsidRDefault="005D67E6" w:rsidP="00BF30D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t>.</w:t>
      </w:r>
    </w:p>
    <w:p w14:paraId="42194197" w14:textId="77777777" w:rsidR="005D67E6" w:rsidRPr="00870D6F" w:rsidRDefault="005D67E6" w:rsidP="00BF30D2">
      <w:r>
        <w:tab/>
      </w:r>
      <w:r w:rsidRPr="00473AC1">
        <w:t xml:space="preserve">Diferente da recomendação colaborativa ou baseada em conteúdo, a recomendação baseada em aprendizado não consegue depender somente do histórico de compra de um usuário, </w:t>
      </w:r>
      <w:r>
        <w:t>é</w:t>
      </w:r>
      <w:r w:rsidRPr="00473AC1">
        <w:t xml:space="preserve"> necessário um conteúdo mais estruturado e detalhado para ser gerad</w:t>
      </w:r>
      <w:r>
        <w:t>a</w:t>
      </w:r>
      <w:r w:rsidRPr="00473AC1">
        <w:t xml:space="preserve"> uma recomendação, geralmente nesse tipo, </w:t>
      </w:r>
      <w:r>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t>.</w:t>
      </w:r>
    </w:p>
    <w:p w14:paraId="5DF61EF6" w14:textId="77777777" w:rsidR="005D67E6" w:rsidRDefault="005D67E6" w:rsidP="00BF30D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Pr>
          <w:noProof/>
        </w:rPr>
        <w:t>(</w:t>
      </w:r>
      <w:r w:rsidRPr="00D37417">
        <w:rPr>
          <w:noProof/>
        </w:rPr>
        <w:t>2010)</w:t>
      </w:r>
      <w:r>
        <w:fldChar w:fldCharType="end"/>
      </w:r>
      <w:r>
        <w:t xml:space="preserve"> </w:t>
      </w:r>
      <w:r w:rsidRPr="00883021">
        <w:t>traz</w:t>
      </w:r>
      <w:r>
        <w:t>em</w:t>
      </w:r>
      <w:r w:rsidRPr="00883021">
        <w:t xml:space="preserve"> em sua obra o modelo híbrido de recomendação, onde a ideia </w:t>
      </w:r>
      <w:r>
        <w:t>é</w:t>
      </w:r>
      <w:r w:rsidRPr="00883021">
        <w:t xml:space="preserve"> combinar as diferentes técnicas, buscando gerar uma boa e mais assertiva recomendação.</w:t>
      </w:r>
      <w:r w:rsidRPr="00883021" w:rsidDel="00463D35">
        <w:t xml:space="preserve"> </w:t>
      </w:r>
    </w:p>
    <w:p w14:paraId="460EACCB" w14:textId="77777777" w:rsidR="005D67E6" w:rsidRDefault="005D67E6" w:rsidP="00BF30D2">
      <w:pPr>
        <w:pStyle w:val="TextodoTrabalho"/>
      </w:pPr>
      <w:r>
        <w:t xml:space="preserve">Esses sistemas têm ajudado muito na venda de produtos online. No entanto, um dos segmentos de mercado que apresentaram problemas, foram as vendas de álbum ou faixas musicais online. Elas possibilitam à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 </w:t>
      </w:r>
      <w:r>
        <w:fldChar w:fldCharType="begin" w:fldLock="1"/>
      </w:r>
      <w:r>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fldChar w:fldCharType="separate"/>
      </w:r>
      <w:r w:rsidRPr="00261EE2">
        <w:rPr>
          <w:noProof/>
        </w:rPr>
        <w:t>(BORJA; DIERINGER, 2016)</w:t>
      </w:r>
      <w:r>
        <w:fldChar w:fldCharType="end"/>
      </w:r>
      <w:r>
        <w:t>.</w:t>
      </w:r>
    </w:p>
    <w:p w14:paraId="3C07B107" w14:textId="77777777" w:rsidR="005D67E6" w:rsidRDefault="005D67E6" w:rsidP="00BF30D2">
      <w:pPr>
        <w:pStyle w:val="TextodoTrabalho"/>
      </w:pPr>
      <w:r>
        <w:t xml:space="preserve">O mercado musical tem evoluído muito desde seu início. No começo, seu consumo foi aumentando cada vez mais com a evolução das tecnologias e internet. Com o </w:t>
      </w:r>
      <w:r w:rsidRPr="005862DE">
        <w:rPr>
          <w:i/>
        </w:rPr>
        <w:t>streaming</w:t>
      </w:r>
      <w:r>
        <w:t xml:space="preserve"> musical, as pessoas passaram a consumir mais os sistemas de </w:t>
      </w:r>
      <w:r w:rsidRPr="005862DE">
        <w:rPr>
          <w:i/>
        </w:rPr>
        <w:t>streaming</w:t>
      </w:r>
      <w:r>
        <w:t xml:space="preserve">, diminuindo o consumo de pirataria online </w:t>
      </w:r>
      <w:r>
        <w:fldChar w:fldCharType="begin" w:fldLock="1"/>
      </w:r>
      <w:r>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fldChar w:fldCharType="separate"/>
      </w:r>
      <w:r w:rsidRPr="00261EE2">
        <w:rPr>
          <w:noProof/>
        </w:rPr>
        <w:t>(ERIKSSON et al., 2019)</w:t>
      </w:r>
      <w:r>
        <w:fldChar w:fldCharType="end"/>
      </w:r>
      <w:r>
        <w:t xml:space="preserve">. Em 2018 o lucro global da indústria musical cresceu 9,7%. Nesse crescimento, o </w:t>
      </w:r>
      <w:r w:rsidRPr="005862DE">
        <w:rPr>
          <w:i/>
        </w:rPr>
        <w:t>streaming</w:t>
      </w:r>
      <w:r>
        <w:t xml:space="preserve"> pago possui boa parte dele com 34% do total </w:t>
      </w:r>
      <w:r>
        <w:fldChar w:fldCharType="begin" w:fldLock="1"/>
      </w:r>
      <w:r>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fldChar w:fldCharType="separate"/>
      </w:r>
      <w:r w:rsidRPr="00261EE2">
        <w:rPr>
          <w:noProof/>
        </w:rPr>
        <w:t>(IFPI, 2019)</w:t>
      </w:r>
      <w:r>
        <w:fldChar w:fldCharType="end"/>
      </w:r>
      <w:r>
        <w:t>.</w:t>
      </w:r>
    </w:p>
    <w:p w14:paraId="0E1F25C0" w14:textId="77777777" w:rsidR="005D67E6" w:rsidRDefault="005D67E6" w:rsidP="00BF30D2">
      <w:pPr>
        <w:pStyle w:val="TextodoTrabalho"/>
      </w:pPr>
      <w:r>
        <w:t xml:space="preserve">Os sistemas de </w:t>
      </w:r>
      <w:r w:rsidRPr="005862DE">
        <w:rPr>
          <w:i/>
        </w:rPr>
        <w:t>streaming</w:t>
      </w:r>
      <w:r>
        <w:t xml:space="preserve"> são um tipo de mecanismo de processamento de dados projetado com um conjunto de dados infinitos em mente </w:t>
      </w:r>
      <w:r>
        <w:fldChar w:fldCharType="begin" w:fldLock="1"/>
      </w:r>
      <w:r>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fldChar w:fldCharType="separate"/>
      </w:r>
      <w:r w:rsidRPr="00C34F8D">
        <w:rPr>
          <w:noProof/>
        </w:rPr>
        <w:t>(NIWA, 2018)</w:t>
      </w:r>
      <w:r>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5BF7DFCF" w14:textId="77777777" w:rsidR="005D67E6" w:rsidRDefault="005D67E6" w:rsidP="00BF30D2">
      <w:pPr>
        <w:pStyle w:val="TextodoTrabalho"/>
      </w:pPr>
      <w:r>
        <w:lastRenderedPageBreak/>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 </w:t>
      </w:r>
      <w:commentRangeStart w:id="2"/>
      <w:r>
        <w:fldChar w:fldCharType="begin" w:fldLock="1"/>
      </w:r>
      <w:r>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fldChar w:fldCharType="separate"/>
      </w:r>
      <w:r w:rsidRPr="000D1CE9">
        <w:rPr>
          <w:noProof/>
        </w:rPr>
        <w:t>(LUINI; WHITMAN; DATE, 2002)</w:t>
      </w:r>
      <w:r>
        <w:fldChar w:fldCharType="end"/>
      </w:r>
      <w:commentRangeEnd w:id="2"/>
      <w:r>
        <w:rPr>
          <w:rStyle w:val="Refdecomentrio"/>
        </w:rPr>
        <w:commentReference w:id="2"/>
      </w:r>
      <w:r>
        <w:t>.</w:t>
      </w:r>
    </w:p>
    <w:p w14:paraId="4F51F6B8" w14:textId="77777777" w:rsidR="005D67E6" w:rsidRDefault="005D67E6" w:rsidP="00BF30D2">
      <w:pPr>
        <w:pStyle w:val="Ttulo2"/>
      </w:pPr>
      <w:bookmarkStart w:id="3" w:name="_Toc55523355"/>
      <w:bookmarkStart w:id="4" w:name="_Toc55790188"/>
      <w:commentRangeStart w:id="5"/>
      <w:r>
        <w:t>Objetivo Geral</w:t>
      </w:r>
      <w:bookmarkEnd w:id="3"/>
      <w:bookmarkEnd w:id="4"/>
      <w:r>
        <w:t xml:space="preserve"> </w:t>
      </w:r>
      <w:commentRangeEnd w:id="5"/>
    </w:p>
    <w:p w14:paraId="1672C79D" w14:textId="77777777" w:rsidR="005D67E6" w:rsidRDefault="005D67E6" w:rsidP="00BF30D2">
      <w:r>
        <w:tab/>
      </w:r>
      <w:r>
        <w:rPr>
          <w:rStyle w:val="Refdecomentrio"/>
        </w:rPr>
        <w:commentReference w:id="5"/>
      </w:r>
      <w:r w:rsidRPr="009E4EBC">
        <w:t xml:space="preserve"> </w:t>
      </w:r>
      <w:r w:rsidRPr="00807130">
        <w:t>Desenvolver um sistema de recomendação musical, considerando o contexto comportamental do usuário, bem como o contexto do ambiente onde ele encontra-se.</w:t>
      </w:r>
    </w:p>
    <w:p w14:paraId="4C60928C" w14:textId="3F0AF22B" w:rsidR="005D67E6" w:rsidRDefault="005D67E6" w:rsidP="00BF30D2">
      <w:pPr>
        <w:pStyle w:val="Ttulo2"/>
      </w:pPr>
      <w:bookmarkStart w:id="6" w:name="_Toc55523356"/>
      <w:bookmarkStart w:id="7" w:name="_Toc55790189"/>
      <w:commentRangeStart w:id="8"/>
      <w:r>
        <w:t>Objetivos Específicos</w:t>
      </w:r>
      <w:commentRangeEnd w:id="8"/>
      <w:r>
        <w:commentReference w:id="8"/>
      </w:r>
      <w:bookmarkEnd w:id="6"/>
      <w:bookmarkEnd w:id="7"/>
    </w:p>
    <w:p w14:paraId="2FE2EDC3" w14:textId="77777777" w:rsidR="005D67E6" w:rsidRDefault="005D67E6" w:rsidP="00BF30D2">
      <w:pPr>
        <w:pStyle w:val="PargrafodaLista"/>
        <w:numPr>
          <w:ilvl w:val="0"/>
          <w:numId w:val="32"/>
        </w:numPr>
      </w:pPr>
      <w:r>
        <w:t xml:space="preserve">Investigar APIs de Serviços de </w:t>
      </w:r>
      <w:r w:rsidRPr="00210C75">
        <w:rPr>
          <w:i/>
        </w:rPr>
        <w:t>Streamings</w:t>
      </w:r>
      <w:r>
        <w:t xml:space="preserve"> Musicais.</w:t>
      </w:r>
    </w:p>
    <w:p w14:paraId="2FC810B5" w14:textId="77777777" w:rsidR="005D67E6" w:rsidRPr="00006A05" w:rsidRDefault="005D67E6" w:rsidP="00BF30D2">
      <w:pPr>
        <w:pStyle w:val="PargrafodaLista"/>
        <w:numPr>
          <w:ilvl w:val="0"/>
          <w:numId w:val="32"/>
        </w:numPr>
      </w:pPr>
      <w:r w:rsidRPr="00006A05">
        <w:t>Selecionar a API a ser utilizada no sistema de recomendação.</w:t>
      </w:r>
    </w:p>
    <w:p w14:paraId="2935B271" w14:textId="77777777" w:rsidR="005D67E6" w:rsidRPr="00006A05" w:rsidRDefault="005D67E6" w:rsidP="00BF30D2">
      <w:pPr>
        <w:pStyle w:val="PargrafodaLista"/>
        <w:numPr>
          <w:ilvl w:val="0"/>
          <w:numId w:val="32"/>
        </w:numPr>
      </w:pPr>
      <w:r w:rsidRPr="00006A05">
        <w:t>Definir os contextos de ambiente a serem utilizados no sistema.</w:t>
      </w:r>
    </w:p>
    <w:p w14:paraId="0C0B65DB" w14:textId="77777777" w:rsidR="005D67E6" w:rsidRPr="00006A05" w:rsidRDefault="005D67E6" w:rsidP="00BF30D2">
      <w:pPr>
        <w:pStyle w:val="PargrafodaLista"/>
        <w:numPr>
          <w:ilvl w:val="0"/>
          <w:numId w:val="32"/>
        </w:numPr>
      </w:pPr>
      <w:r w:rsidRPr="00006A05">
        <w:t>Definir os contextos comportamentais do usuário a serem utilizados no sistema.</w:t>
      </w:r>
    </w:p>
    <w:p w14:paraId="2C4F3D01" w14:textId="608D47BD" w:rsidR="005D67E6" w:rsidRPr="00006A05" w:rsidRDefault="005D67E6" w:rsidP="00BF30D2">
      <w:pPr>
        <w:pStyle w:val="PargrafodaLista"/>
        <w:numPr>
          <w:ilvl w:val="0"/>
          <w:numId w:val="32"/>
        </w:numPr>
      </w:pPr>
      <w:r w:rsidRPr="00006A05">
        <w:t>Criar a infraestrutura necessária para o armazenamento e relacionamento das músicas</w:t>
      </w:r>
      <w:r w:rsidR="00AC5D2E">
        <w:t xml:space="preserve"> </w:t>
      </w:r>
      <w:r w:rsidRPr="00006A05">
        <w:t>com os contextos comportamentais e de ambiente do usuário.</w:t>
      </w:r>
    </w:p>
    <w:p w14:paraId="76E41CE9" w14:textId="77777777" w:rsidR="005D67E6" w:rsidRPr="00006A05" w:rsidRDefault="005D67E6" w:rsidP="00BF30D2">
      <w:pPr>
        <w:pStyle w:val="PargrafodaLista"/>
        <w:numPr>
          <w:ilvl w:val="0"/>
          <w:numId w:val="32"/>
        </w:numPr>
      </w:pPr>
      <w:r w:rsidRPr="00006A05">
        <w:t>Criar um protótipo do sistema de recomendação.</w:t>
      </w:r>
    </w:p>
    <w:p w14:paraId="283616C6" w14:textId="77777777" w:rsidR="005D67E6" w:rsidRPr="00443CAD" w:rsidRDefault="005D67E6" w:rsidP="00BF30D2">
      <w:pPr>
        <w:pStyle w:val="PargrafodaLista"/>
        <w:numPr>
          <w:ilvl w:val="0"/>
          <w:numId w:val="32"/>
        </w:numPr>
      </w:pPr>
      <w:r w:rsidRPr="00006A05">
        <w:t>Avaliar o sistema de recomendação com usuários voluntários.</w:t>
      </w:r>
    </w:p>
    <w:p w14:paraId="3E1474C9" w14:textId="67122B01" w:rsidR="005D67E6" w:rsidRDefault="005D67E6" w:rsidP="00BF30D2">
      <w:pPr>
        <w:pStyle w:val="Ttulo2"/>
      </w:pPr>
      <w:bookmarkStart w:id="9" w:name="_Toc55523357"/>
      <w:bookmarkStart w:id="10" w:name="_Toc55790190"/>
      <w:commentRangeStart w:id="11"/>
      <w:r>
        <w:t>Metodologia</w:t>
      </w:r>
      <w:commentRangeEnd w:id="11"/>
      <w:r>
        <w:commentReference w:id="11"/>
      </w:r>
      <w:bookmarkEnd w:id="9"/>
      <w:bookmarkEnd w:id="10"/>
    </w:p>
    <w:p w14:paraId="31D1081B" w14:textId="0E0FD00F" w:rsidR="005D67E6" w:rsidRDefault="005D67E6" w:rsidP="00BF30D2">
      <w:r>
        <w:tab/>
        <w:t xml:space="preserve">Esse trabalho tem como natureza a pesquisa aplicada, pois através dos conhecimentos estudados de </w:t>
      </w:r>
      <w:r w:rsidRPr="00B2550E">
        <w:rPr>
          <w:i/>
        </w:rPr>
        <w:t>RecSys</w:t>
      </w:r>
      <w:r w:rsidRPr="003411F8">
        <w:t xml:space="preserve"> </w:t>
      </w:r>
      <w:r>
        <w:t>foi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3B30B96B" w14:textId="0FAD992F" w:rsidR="005D67E6" w:rsidRDefault="005D67E6" w:rsidP="00BF30D2">
      <w:r>
        <w:tab/>
      </w:r>
      <w:r w:rsidRPr="00BE2666">
        <w:t xml:space="preserve">O método </w:t>
      </w:r>
      <w:r>
        <w:t xml:space="preserve">científico utilizado por esse trabalho é do tipo dedutivo, dado que primeiro foi realizado uma pesquisa bibliográfica relacionada ao problema proposto, para então obter a solução. Essa pesquisa </w:t>
      </w:r>
      <w:commentRangeStart w:id="12"/>
      <w:commentRangeStart w:id="13"/>
      <w:r>
        <w:t>buscou estudar o funcionamento dos sistemas de recomendação musicais, por meio dos artigos relacionados, fazendo com que ela tenha como objetivo um estudo exploratório.</w:t>
      </w:r>
      <w:commentRangeEnd w:id="12"/>
      <w:r>
        <w:rPr>
          <w:rStyle w:val="Refdecomentrio"/>
        </w:rPr>
        <w:commentReference w:id="12"/>
      </w:r>
      <w:commentRangeEnd w:id="13"/>
      <w:r>
        <w:rPr>
          <w:rStyle w:val="Refdecomentrio"/>
        </w:rPr>
        <w:commentReference w:id="13"/>
      </w:r>
    </w:p>
    <w:p w14:paraId="57460DE5" w14:textId="11DA495D" w:rsidR="005D67E6" w:rsidRDefault="005D67E6" w:rsidP="00BF30D2">
      <w:r>
        <w:tab/>
        <w:t xml:space="preserve">Utilizou-se 2 tipos de procedimentos técnicos nessa pesquisa. Pesquisa bibliográfica, dado que foi necessária uma base de conhecimentos e estudos sobre os </w:t>
      </w:r>
      <w:r w:rsidRPr="00587B62">
        <w:rPr>
          <w:i/>
        </w:rPr>
        <w:t>RecSys</w:t>
      </w:r>
      <w:r w:rsidRPr="0033313F">
        <w:t xml:space="preserve">, suas </w:t>
      </w:r>
      <w:r>
        <w:t xml:space="preserve">técnicas e </w:t>
      </w:r>
      <w:r>
        <w:lastRenderedPageBreak/>
        <w:t>algoritmos. Com o estudo realizado e os registros de contextos definidos, foi utilizado da pesquisa experimental, para avaliar a base disponível através da aplicação liberada aos usuários. Para realizá-lo, foi necessário um estudo de técnicas para avaliar os resultados de um RecSys.</w:t>
      </w:r>
    </w:p>
    <w:p w14:paraId="358FE3BB" w14:textId="7E3D2B7B" w:rsidR="005D67E6" w:rsidRDefault="005D67E6" w:rsidP="00BF30D2">
      <w:r>
        <w:tab/>
        <w:t>Tendo as técnicas de avaliação a serem utilizadas definidas, elas foram desenvolvidas no sistema, permitindo que os usuários consigam contribuir com sua recomendação através do uso. Essa pesquisa, apresentou no final os resultados estatísticos obtidos pelas recomendações do sistema e suas avaliações, apresentando, por exemplo, a quantidade de acertos e erros obtidos nas recomendações, fazendo com que, essa pesquisa tenha uma abordagem do tipo quantitativa.</w:t>
      </w:r>
    </w:p>
    <w:p w14:paraId="6C205918" w14:textId="0BB9FE74" w:rsidR="005D67E6" w:rsidRDefault="005D67E6" w:rsidP="00BF30D2">
      <w:r>
        <w:tab/>
        <w:t>Ao final, esse trabalho procurou responder a seguinte questão: Com base nas músicas conhecidas pelo usuário, é possível aperfeiçoar as recomendações de um sistema, aplicando os conhecimentos de RecSys e utilizando dados de contexto comportamental e de ambiente?</w:t>
      </w:r>
    </w:p>
    <w:p w14:paraId="3006D798" w14:textId="77777777" w:rsidR="005D67E6" w:rsidRDefault="005D67E6" w:rsidP="00BF30D2">
      <w:r>
        <w:tab/>
        <w:t xml:space="preserve">Portanto, de acordo com esse contexto, este trabalho </w:t>
      </w:r>
      <w:commentRangeStart w:id="14"/>
      <w:r>
        <w:t xml:space="preserve">construiu </w:t>
      </w:r>
      <w:commentRangeEnd w:id="14"/>
      <w:r>
        <w:rPr>
          <w:rStyle w:val="Refdecomentrio"/>
        </w:rPr>
        <w:commentReference w:id="14"/>
      </w:r>
      <w:r>
        <w:t xml:space="preserve">um sistema de recomendação musical, utilizando o contexto comportamental do usuário e o contexto do ambiente onde ele está inserido. Esse contexto foi obtido através da criação de um </w:t>
      </w:r>
      <w:r w:rsidRPr="00175C82">
        <w:rPr>
          <w:i/>
        </w:rPr>
        <w:t>plugin</w:t>
      </w:r>
      <w:r>
        <w:t xml:space="preserve"> que permitirá ao usuário escutar suas músicas enquanto são registrados os eventos do contexto vivido naquele momento.</w:t>
      </w:r>
    </w:p>
    <w:p w14:paraId="5D952944" w14:textId="433BC7EF" w:rsidR="008F2AE9" w:rsidRDefault="00BF6722" w:rsidP="00BF30D2">
      <w:r>
        <w:tab/>
      </w:r>
      <w:r w:rsidR="005D67E6">
        <w:t>O trabalho está dividido em 3 capítulos. O primeiro capítulo aborda uma pesquisa bibliográfica, onde é apresentado uma revisão dos sistemas de recomendação relacionados e os trabalhos resultantes. O capítulo dois detalha a definição do contexto, questionário enviado aos usuários, desenvolvimento do plugin e a coleta de dados da aplicação web. O último capítulo define o algoritmo utilizado, preparação dos dados coletados do plugin, modelagem do sistema desenvolvido e no fim os resultados obtidos no experimento.</w:t>
      </w:r>
    </w:p>
    <w:p w14:paraId="3E5CF10B" w14:textId="77777777" w:rsidR="008F2AE9" w:rsidRDefault="008F2AE9" w:rsidP="00BF30D2">
      <w:pPr>
        <w:pStyle w:val="TextodoTrabalho"/>
      </w:pPr>
    </w:p>
    <w:p w14:paraId="0E97F696" w14:textId="77777777" w:rsidR="008F2AE9" w:rsidRDefault="008F2AE9" w:rsidP="00BF30D2"/>
    <w:p w14:paraId="76DB85D2" w14:textId="77777777" w:rsidR="008F2AE9" w:rsidRDefault="008F2AE9" w:rsidP="00BF30D2"/>
    <w:p w14:paraId="1A45AE97" w14:textId="4CD788D6" w:rsidR="008F2AE9" w:rsidRDefault="00F243EF" w:rsidP="00BF30D2">
      <w:pPr>
        <w:pStyle w:val="Ttulo1"/>
      </w:pPr>
      <w:bookmarkStart w:id="15" w:name="_Toc55523358"/>
      <w:bookmarkStart w:id="16" w:name="_Toc55260941"/>
      <w:bookmarkStart w:id="17" w:name="_Toc55790191"/>
      <w:r>
        <w:lastRenderedPageBreak/>
        <w:t>Trabalhos relacionados</w:t>
      </w:r>
      <w:bookmarkEnd w:id="15"/>
      <w:bookmarkEnd w:id="16"/>
      <w:bookmarkEnd w:id="17"/>
    </w:p>
    <w:p w14:paraId="61FF63C8" w14:textId="77777777" w:rsidR="00433D11" w:rsidRDefault="00433D11" w:rsidP="00BF30D2">
      <w:r>
        <w:t>Os sistemas de recomendação musical iniciaram nos anos 90 e têm evoluído muito desde então, ao ponto de que hoje existem diversos trabalhos relacionados a esse assunto para área. Nesse capítulo serão abordados alguns trabalhos encontrados, a partir de uma revisão bibliográfica realizada sobre o assunto.</w:t>
      </w:r>
    </w:p>
    <w:p w14:paraId="1DA3E12D" w14:textId="77777777" w:rsidR="00433D11" w:rsidRDefault="00433D11" w:rsidP="00BF30D2">
      <w:r>
        <w:tab/>
        <w:t>Após ser realizada a revisão bibliográfica, foram analisados os algoritmos e estratégias de recomendação de cada artigo. E então, será desenvolvido o sistema de recomendação desse trabalho, utilizando um dos algoritmos levantados.</w:t>
      </w:r>
    </w:p>
    <w:p w14:paraId="330235F1" w14:textId="188C81CC" w:rsidR="00433D11" w:rsidRDefault="00433D11" w:rsidP="00BF30D2">
      <w:pPr>
        <w:pStyle w:val="Ttulo2"/>
      </w:pPr>
      <w:bookmarkStart w:id="18" w:name="_Toc55523359"/>
      <w:bookmarkStart w:id="19" w:name="_Toc55260942"/>
      <w:bookmarkStart w:id="20" w:name="_Toc55790192"/>
      <w:r>
        <w:t>Levantamento bibliográfico inicial</w:t>
      </w:r>
      <w:bookmarkEnd w:id="18"/>
      <w:bookmarkEnd w:id="19"/>
      <w:bookmarkEnd w:id="20"/>
    </w:p>
    <w:p w14:paraId="76DC3A09" w14:textId="77777777" w:rsidR="00433D11" w:rsidRDefault="00433D11" w:rsidP="00BF30D2">
      <w:r>
        <w:tab/>
        <w:t>Antes do início da revisão, foram encontrados diversos trabalhos relacionados através de: (i) busca genérica no Google Scholar; (</w:t>
      </w:r>
      <w:proofErr w:type="spellStart"/>
      <w:r>
        <w:t>ii</w:t>
      </w:r>
      <w:proofErr w:type="spellEnd"/>
      <w:r>
        <w:t>) indicação dos avaliadores desse trabalho. Destes, foram selecionados 2 para serem revisados nesse trabalho.</w:t>
      </w:r>
    </w:p>
    <w:p w14:paraId="79AB6327" w14:textId="77777777" w:rsidR="00433D11" w:rsidRDefault="00433D11" w:rsidP="00BF30D2">
      <w:r>
        <w:tab/>
        <w:t xml:space="preserve">Realizada a busca genérica no Google Scholar em busca de trabalhos relacionados ao tema desse trabalho, foram priorizados os trabalhos em português, para dar uma visão clara e rápida do assunto. E nessa busca foi encontrado o seguinte trabalho: “Desenvolvimento de um Sistema de Recomendação Musical Sensível ao </w:t>
      </w:r>
      <w:commentRangeStart w:id="21"/>
      <w:r>
        <w:t>Contexto</w:t>
      </w:r>
      <w:commentRangeEnd w:id="21"/>
      <w:r>
        <w:commentReference w:id="21"/>
      </w:r>
      <w:r>
        <w:t xml:space="preserv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DB7781">
        <w:rPr>
          <w:noProof/>
        </w:rPr>
        <w:t>(ALIAGA, 2018)</w:t>
      </w:r>
      <w:r>
        <w:fldChar w:fldCharType="end"/>
      </w:r>
    </w:p>
    <w:p w14:paraId="3F07C0FC" w14:textId="77777777" w:rsidR="00433D11" w:rsidRDefault="00433D11" w:rsidP="00BF30D2">
      <w:r>
        <w:tab/>
        <w:t xml:space="preserve">Esse trabalho teve como objetivo desenvolver o modelo de um sistema sensível ao contexto, utilizando das técnicas clássicas de recomendação, aplicando uma camada extra de filtragem colaborativa. Nessa camada, ele utiliza do algoritmo </w:t>
      </w:r>
      <w:r w:rsidRPr="009C3587">
        <w:t>K-Vizinhos Mais Pr</w:t>
      </w:r>
      <w:r>
        <w:t>ó</w:t>
      </w:r>
      <w:r w:rsidRPr="009C3587">
        <w:t>ximos</w:t>
      </w:r>
      <w:r>
        <w:t xml:space="preserve"> (KNN) para realizá-la, o qual é o mais amplamente utilizado </w:t>
      </w:r>
      <w:r w:rsidRPr="00B0596C">
        <w:t>para esse tipo de recomendação</w:t>
      </w:r>
      <w:r>
        <w:t xml:space="preserve"> conform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fldChar w:fldCharType="separate"/>
      </w:r>
      <w:r w:rsidRPr="009B22AD">
        <w:rPr>
          <w:noProof/>
        </w:rPr>
        <w:t>(ALIAGA, 2018</w:t>
      </w:r>
      <w:r>
        <w:rPr>
          <w:noProof/>
        </w:rPr>
        <w:t xml:space="preserve"> apud </w:t>
      </w:r>
      <w:r w:rsidRPr="005F30BB">
        <w:rPr>
          <w:noProof/>
        </w:rPr>
        <w:t>BOBADILLA et al.</w:t>
      </w:r>
      <w:r>
        <w:rPr>
          <w:noProof/>
        </w:rPr>
        <w:t>, 2013, p. 43</w:t>
      </w:r>
      <w:r w:rsidRPr="009B22AD">
        <w:rPr>
          <w:noProof/>
        </w:rPr>
        <w:t>)</w:t>
      </w:r>
      <w:r>
        <w:fldChar w:fldCharType="end"/>
      </w:r>
      <w:r>
        <w:t xml:space="preserve">. </w:t>
      </w:r>
    </w:p>
    <w:p w14:paraId="27835A17" w14:textId="7CB741A7" w:rsidR="00433D11" w:rsidRDefault="00433D11" w:rsidP="00BF30D2">
      <w:r>
        <w:tab/>
        <w:t xml:space="preserve">No trabalho de ALIAGA (2018) foram escolhidos 10 usuários para realizar o teste, tendo um contexto comum que era “Estudar” para atividade e “BR” para cultura. Foram realizados 240 testes para compilar os dados do experimento, e no fim foram apresentados os resultados do experimento realizado “Com contexto” e “Sem contexto”, </w:t>
      </w:r>
      <w:r w:rsidR="0045685F">
        <w:t>em que</w:t>
      </w:r>
      <w:r>
        <w:t xml:space="preserve"> o trabalho obteve uma precisão de 50% na taxa de aceitação das recomendações realizadas.</w:t>
      </w:r>
    </w:p>
    <w:p w14:paraId="7523F653" w14:textId="77777777" w:rsidR="00433D11" w:rsidRDefault="00433D11" w:rsidP="00BF30D2">
      <w:r>
        <w:tab/>
        <w:t xml:space="preserve">As indicações de trabalhos relacionados realizadas pelos avaliadores (na revisão do anteprojeto) foram analisadas e foi identificado o algoritmo KNN também no trabalho </w:t>
      </w:r>
      <w:commentRangeStart w:id="22"/>
      <w:r>
        <w:t>“</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t>Recommendations</w:t>
      </w:r>
      <w:proofErr w:type="spellEnd"/>
      <w:r>
        <w:t>”</w:t>
      </w:r>
      <w:commentRangeEnd w:id="22"/>
      <w:r>
        <w:commentReference w:id="22"/>
      </w:r>
      <w:r>
        <w:t xml:space="preserve">. </w:t>
      </w:r>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052B47">
        <w:rPr>
          <w:noProof/>
        </w:rPr>
        <w:t>(LUDEWIG et al., 2018)</w:t>
      </w:r>
      <w:r>
        <w:fldChar w:fldCharType="end"/>
      </w:r>
      <w:r>
        <w:t xml:space="preserve"> Esse trabalho apresenta uma técnica hibrida de recomendação, que utiliza uma combinação do KNN, fatoração de matriz e um pequeno conjunto heurístico.</w:t>
      </w:r>
    </w:p>
    <w:p w14:paraId="7FADC369" w14:textId="2943DAAE" w:rsidR="00433D11" w:rsidRDefault="00433D11" w:rsidP="00BF30D2">
      <w:pPr>
        <w:pStyle w:val="Ttulo2"/>
      </w:pPr>
      <w:bookmarkStart w:id="23" w:name="_Toc55523360"/>
      <w:bookmarkStart w:id="24" w:name="_Toc55260943"/>
      <w:bookmarkStart w:id="25" w:name="_Toc55790193"/>
      <w:r>
        <w:lastRenderedPageBreak/>
        <w:t>O protocolo de revisão</w:t>
      </w:r>
      <w:bookmarkEnd w:id="23"/>
      <w:bookmarkEnd w:id="24"/>
      <w:bookmarkEnd w:id="25"/>
    </w:p>
    <w:p w14:paraId="482E9DB0" w14:textId="77777777" w:rsidR="00433D11" w:rsidRDefault="00433D11" w:rsidP="00BF30D2">
      <w:r>
        <w:tab/>
        <w:t>Essa revisão tem como foco encontrar trabalhos que abordam os sistemas de recomendação, que a partir das músicas conhecidas pelo usuário, e do contexto comportamental e de ambiente apresentado, buscam melhorar assertividade das recomendações ao ouvinte.</w:t>
      </w:r>
    </w:p>
    <w:p w14:paraId="225FB50B" w14:textId="77777777" w:rsidR="00433D11" w:rsidRDefault="00433D11" w:rsidP="00BF30D2">
      <w:r>
        <w:tab/>
        <w:t>Dado o foco da pesquisa e o conteúdo encontrado até o momento, foi feita uma lista de interesses que serão abordados nessa revisão:</w:t>
      </w:r>
    </w:p>
    <w:p w14:paraId="5C0E2E41" w14:textId="77777777" w:rsidR="00433D11" w:rsidRDefault="00433D11" w:rsidP="00BF30D2">
      <w:pPr>
        <w:pStyle w:val="Listas"/>
      </w:pPr>
      <w:r>
        <w:t>Estudos realizados</w:t>
      </w:r>
    </w:p>
    <w:p w14:paraId="271155D9" w14:textId="77777777" w:rsidR="00433D11" w:rsidRDefault="00433D11" w:rsidP="00BF30D2">
      <w:pPr>
        <w:pStyle w:val="Listas"/>
      </w:pPr>
      <w:r>
        <w:t>Técnicas de recomendação utilizadas</w:t>
      </w:r>
    </w:p>
    <w:p w14:paraId="5F171E54" w14:textId="77777777" w:rsidR="00433D11" w:rsidRDefault="00433D11" w:rsidP="00BF30D2">
      <w:pPr>
        <w:pStyle w:val="Listas"/>
      </w:pPr>
      <w:r>
        <w:t>Contextos utilizados para recomendação</w:t>
      </w:r>
    </w:p>
    <w:p w14:paraId="2AF053E7" w14:textId="4CB13D2A" w:rsidR="00433D11" w:rsidRDefault="00433D11" w:rsidP="00BF30D2">
      <w:r>
        <w:tab/>
      </w:r>
      <w:r w:rsidRPr="008D579B">
        <w:t>A partir do escopo de revisão que esse trabalho está inserido, fo</w:t>
      </w:r>
      <w:r>
        <w:t>ram</w:t>
      </w:r>
      <w:r w:rsidRPr="008D579B">
        <w:t xml:space="preserve"> definid</w:t>
      </w:r>
      <w:r>
        <w:t>as</w:t>
      </w:r>
      <w:r w:rsidRPr="008D579B">
        <w:t xml:space="preserve"> certas palavras</w:t>
      </w:r>
      <w:r>
        <w:t>-chaves para auxiliar no desenvolvimento da revisão, elas são:</w:t>
      </w:r>
    </w:p>
    <w:p w14:paraId="63165F0E" w14:textId="77777777" w:rsidR="00433D11" w:rsidRPr="00210C75" w:rsidRDefault="00433D11" w:rsidP="00BF30D2">
      <w:pPr>
        <w:pStyle w:val="PargrafodaLista"/>
        <w:numPr>
          <w:ilvl w:val="0"/>
          <w:numId w:val="34"/>
        </w:numPr>
      </w:pPr>
      <w:r w:rsidRPr="00210C75">
        <w:t>RecSys</w:t>
      </w:r>
    </w:p>
    <w:p w14:paraId="6C4998EA" w14:textId="77777777" w:rsidR="00433D11" w:rsidRPr="00210C75" w:rsidRDefault="00433D11" w:rsidP="00BF30D2">
      <w:pPr>
        <w:pStyle w:val="PargrafodaLista"/>
        <w:numPr>
          <w:ilvl w:val="0"/>
          <w:numId w:val="34"/>
        </w:numPr>
        <w:rPr>
          <w:lang w:val="en-US"/>
        </w:rPr>
      </w:pPr>
      <w:r w:rsidRPr="00210C75">
        <w:rPr>
          <w:lang w:val="en-US"/>
        </w:rPr>
        <w:t>Machine Learning</w:t>
      </w:r>
    </w:p>
    <w:p w14:paraId="5E7C3A5F" w14:textId="77777777" w:rsidR="00433D11" w:rsidRDefault="00433D11" w:rsidP="00BF30D2">
      <w:pPr>
        <w:pStyle w:val="PargrafodaLista"/>
        <w:numPr>
          <w:ilvl w:val="0"/>
          <w:numId w:val="34"/>
        </w:numPr>
      </w:pPr>
      <w:r w:rsidRPr="008D579B">
        <w:t>Sistemas de recomendação musical</w:t>
      </w:r>
    </w:p>
    <w:p w14:paraId="0CC817D4" w14:textId="3DCB0B79" w:rsidR="006F0F04" w:rsidRDefault="00433D11" w:rsidP="00BF30D2">
      <w:pPr>
        <w:pStyle w:val="PargrafodaLista"/>
        <w:numPr>
          <w:ilvl w:val="0"/>
          <w:numId w:val="34"/>
        </w:numPr>
      </w:pPr>
      <w:proofErr w:type="spellStart"/>
      <w:r w:rsidRPr="003D5E2C">
        <w:rPr>
          <w:i/>
        </w:rPr>
        <w:t>Context-aware</w:t>
      </w:r>
      <w:proofErr w:type="spellEnd"/>
      <w:r w:rsidRPr="003217A5">
        <w:t xml:space="preserve"> (</w:t>
      </w:r>
      <w:r>
        <w:t>Cientes de contexto</w:t>
      </w:r>
      <w:r w:rsidRPr="003217A5">
        <w:t>)</w:t>
      </w:r>
    </w:p>
    <w:p w14:paraId="7DD79FD7" w14:textId="77777777" w:rsidR="006F0F04" w:rsidRPr="003217A5" w:rsidRDefault="006F0F04" w:rsidP="00BF30D2">
      <w:pPr>
        <w:pStyle w:val="PargrafodaLista"/>
      </w:pPr>
    </w:p>
    <w:p w14:paraId="4C32277B" w14:textId="79DC81B6" w:rsidR="00433D11" w:rsidRDefault="00433D11" w:rsidP="00BF30D2">
      <w:r>
        <w:tab/>
      </w:r>
      <w:r w:rsidRPr="00CC24CC">
        <w:t xml:space="preserve">Para realizar a busca dos trabalhos relacionados </w:t>
      </w:r>
      <w:r>
        <w:t>foi utilizado o motor de busca da ACM</w:t>
      </w:r>
      <w:r w:rsidR="000421F7">
        <w:rPr>
          <w:rStyle w:val="Refdenotaderodap"/>
        </w:rPr>
        <w:footnoteReference w:id="1"/>
      </w:r>
      <w:r>
        <w:t xml:space="preserve">, o qual permite realizar pesquisas avançadas a partir da linguagem desenvolvida pela ACM e dos filtros disponíveis na busca </w:t>
      </w:r>
      <w:r>
        <w:fldChar w:fldCharType="begin" w:fldLock="1"/>
      </w:r>
      <w: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fldChar w:fldCharType="separate"/>
      </w:r>
      <w:r w:rsidRPr="004E28B1">
        <w:rPr>
          <w:noProof/>
        </w:rPr>
        <w:t>(ACM, 2020)</w:t>
      </w:r>
      <w:r>
        <w:fldChar w:fldCharType="end"/>
      </w:r>
      <w:r>
        <w:t xml:space="preserve">. </w:t>
      </w:r>
      <w:r w:rsidRPr="007F1775">
        <w:t>Esse motor de busca foi escolhido por conter diversos trabalhos de excelência na área da computação.</w:t>
      </w:r>
    </w:p>
    <w:p w14:paraId="3B217638" w14:textId="77777777" w:rsidR="00433D11" w:rsidRDefault="00433D11" w:rsidP="00BF30D2">
      <w:r>
        <w:tab/>
        <w:t xml:space="preserve">Foi desenvolvida uma </w:t>
      </w:r>
      <w:proofErr w:type="spellStart"/>
      <w:r w:rsidRPr="00B42753">
        <w:rPr>
          <w:i/>
        </w:rPr>
        <w:t>string</w:t>
      </w:r>
      <w:proofErr w:type="spellEnd"/>
      <w:r>
        <w:t xml:space="preserve"> de busca para filtrar por estudos que estejam de acordo com o foco de pesquisa do trabalho. Existem muitos artigos e diversas áreas de pesquisa </w:t>
      </w:r>
      <w:r>
        <w:lastRenderedPageBreak/>
        <w:t xml:space="preserve">relacionadas aos sistemas de recomendação musical, então, para realizar uma busca mais assertiva, foi utilizada a seguinte </w:t>
      </w:r>
      <w:proofErr w:type="spellStart"/>
      <w:r w:rsidRPr="00B42753">
        <w:rPr>
          <w:i/>
        </w:rPr>
        <w:t>string</w:t>
      </w:r>
      <w:proofErr w:type="spellEnd"/>
      <w:r>
        <w:t xml:space="preserve"> de busca:</w:t>
      </w:r>
    </w:p>
    <w:p w14:paraId="0DC128B3" w14:textId="77777777" w:rsidR="00433D11" w:rsidRPr="00152AD4" w:rsidRDefault="00433D11" w:rsidP="00BF30D2">
      <w:pPr>
        <w:rPr>
          <w:lang w:val="en-US"/>
        </w:rPr>
      </w:pPr>
      <w:r w:rsidRPr="009F310A">
        <w:tab/>
      </w:r>
      <w:r w:rsidRPr="00152AD4">
        <w:rPr>
          <w:lang w:val="en-US"/>
        </w:rPr>
        <w:t>((“RecSys” OR “recommender systems”) AND (“machine learning”) AND (“music” OR “musical”) AND (“behavioral context” OR “environmental context” OR “context-aware”))</w:t>
      </w:r>
    </w:p>
    <w:p w14:paraId="46431326" w14:textId="77777777" w:rsidR="00433D11" w:rsidRDefault="00433D11" w:rsidP="00BF30D2">
      <w:r>
        <w:rPr>
          <w:lang w:val="en-US"/>
        </w:rPr>
        <w:tab/>
      </w:r>
      <w:r w:rsidRPr="004A3A38">
        <w:t>Com os resultados d</w:t>
      </w:r>
      <w:r>
        <w:t>a</w:t>
      </w:r>
      <w:r w:rsidRPr="004A3A38">
        <w:t xml:space="preserve"> b</w:t>
      </w:r>
      <w:r>
        <w:t>usca, cada trabalho foi analisado, e esta análise foi dividida em quatro etapas: (i) a leitura inicial foi feita no título de cada artigo, e foram mantidos àqueles que indicam uma relação com essa pesquisa; (</w:t>
      </w:r>
      <w:proofErr w:type="spellStart"/>
      <w:r>
        <w:t>ii</w:t>
      </w:r>
      <w:proofErr w:type="spellEnd"/>
      <w:r>
        <w:t>) consistiu em realizar uma leitura dos resumos desses trabalhos e manter àqueles adequados; (</w:t>
      </w:r>
      <w:proofErr w:type="spellStart"/>
      <w:r>
        <w:t>iii</w:t>
      </w:r>
      <w:proofErr w:type="spellEnd"/>
      <w:r>
        <w:t>) aplicou-se um filtro, baseando-se na leitura da introdução e conclusão dos artigos e por fim; (</w:t>
      </w:r>
      <w:proofErr w:type="spellStart"/>
      <w:r>
        <w:t>iv</w:t>
      </w:r>
      <w:proofErr w:type="spellEnd"/>
      <w:r>
        <w:t>) leitura total dos artigos selecionados.</w:t>
      </w:r>
    </w:p>
    <w:p w14:paraId="16427485" w14:textId="77777777" w:rsidR="00433D11" w:rsidRPr="004A3A38" w:rsidRDefault="00433D11" w:rsidP="00BF30D2">
      <w:r>
        <w:tab/>
        <w:t>Após a leitura aprofundada em cima dos artigos selecionados, essa revisão trouxe informações de cada publicação, onde foi possível entender o que já foi desenvolvido. Ao final, foi desenvolvida uma tabela relacionando as funcionalidades existentes e o uso delas nos trabalhos encontrados, a qual será apresentada nas próximas seções.</w:t>
      </w:r>
    </w:p>
    <w:p w14:paraId="0E7CD262" w14:textId="78A4074E" w:rsidR="00433D11" w:rsidRPr="004A3A38" w:rsidRDefault="00433D11" w:rsidP="00BF30D2">
      <w:pPr>
        <w:pStyle w:val="Ttulo2"/>
      </w:pPr>
      <w:bookmarkStart w:id="26" w:name="_Toc55523361"/>
      <w:bookmarkStart w:id="27" w:name="_Toc55260944"/>
      <w:bookmarkStart w:id="28" w:name="_Toc55790194"/>
      <w:r w:rsidRPr="004A3A38">
        <w:t>PROCURA NOS MOTORES DE BUSCA</w:t>
      </w:r>
      <w:bookmarkEnd w:id="26"/>
      <w:bookmarkEnd w:id="27"/>
      <w:bookmarkEnd w:id="28"/>
    </w:p>
    <w:p w14:paraId="659FB8B0" w14:textId="3F505961" w:rsidR="00433D11" w:rsidRDefault="00433D11" w:rsidP="00BF30D2">
      <w:r>
        <w:tab/>
        <w:t>No dia 07/05/2020 f</w:t>
      </w:r>
      <w:r w:rsidRPr="00A478F0">
        <w:t>oi realizad</w:t>
      </w:r>
      <w:r>
        <w:t>a</w:t>
      </w:r>
      <w:r w:rsidRPr="00A478F0">
        <w:t xml:space="preserve"> a </w:t>
      </w:r>
      <w:r>
        <w:t>pesquisa</w:t>
      </w:r>
      <w:r w:rsidRPr="00A478F0">
        <w:t xml:space="preserve"> n</w:t>
      </w:r>
      <w:r>
        <w:t xml:space="preserve">o motor de busca ACM utilizando a </w:t>
      </w:r>
      <w:proofErr w:type="spellStart"/>
      <w:r w:rsidRPr="00BC0A63">
        <w:rPr>
          <w:i/>
        </w:rPr>
        <w:t>string</w:t>
      </w:r>
      <w:proofErr w:type="spellEnd"/>
      <w:r>
        <w:t xml:space="preserve"> de busca pré-definida anteriormente. </w:t>
      </w:r>
      <w:commentRangeStart w:id="29"/>
      <w:r>
        <w:t xml:space="preserve">As Figuras </w:t>
      </w:r>
      <w:r>
        <w:fldChar w:fldCharType="begin"/>
      </w:r>
      <w:r>
        <w:instrText xml:space="preserve"> REF _Ref40822595 \h </w:instrText>
      </w:r>
      <w:r>
        <w:fldChar w:fldCharType="separate"/>
      </w:r>
      <w:r>
        <w:rPr>
          <w:noProof/>
        </w:rPr>
        <w:t>1</w:t>
      </w:r>
      <w:r>
        <w:fldChar w:fldCharType="end"/>
      </w:r>
      <w:r>
        <w:t xml:space="preserve">, </w:t>
      </w:r>
      <w:r>
        <w:fldChar w:fldCharType="begin"/>
      </w:r>
      <w:r>
        <w:instrText xml:space="preserve"> REF _Ref40822631 \h </w:instrText>
      </w:r>
      <w:r>
        <w:fldChar w:fldCharType="separate"/>
      </w:r>
      <w:r>
        <w:rPr>
          <w:noProof/>
        </w:rPr>
        <w:t>2</w:t>
      </w:r>
      <w:r>
        <w:fldChar w:fldCharType="end"/>
      </w:r>
      <w:r>
        <w:t xml:space="preserve"> e </w:t>
      </w:r>
      <w:r>
        <w:fldChar w:fldCharType="begin"/>
      </w:r>
      <w:r>
        <w:instrText xml:space="preserve"> REF _Ref40822641 \h </w:instrText>
      </w:r>
      <w:r>
        <w:fldChar w:fldCharType="separate"/>
      </w:r>
      <w:r>
        <w:rPr>
          <w:noProof/>
        </w:rPr>
        <w:t>3</w:t>
      </w:r>
      <w:r>
        <w:fldChar w:fldCharType="end"/>
      </w:r>
      <w:r>
        <w:t xml:space="preserve"> </w:t>
      </w:r>
      <w:commentRangeEnd w:id="29"/>
      <w:r>
        <w:rPr>
          <w:rStyle w:val="PargrafodaListaChar"/>
        </w:rPr>
        <w:commentReference w:id="29"/>
      </w:r>
      <w:r>
        <w:t xml:space="preserve">ilustram esse processo. A Figura 1 apresenta a </w:t>
      </w:r>
      <w:proofErr w:type="spellStart"/>
      <w:r>
        <w:t>string</w:t>
      </w:r>
      <w:proofErr w:type="spellEnd"/>
      <w:r>
        <w:t xml:space="preserve"> de busca desenvolvida no motor da ACM, e as Figuras 2 e 3 apresentam respectivamente os resultados das buscas por </w:t>
      </w:r>
      <w:proofErr w:type="spellStart"/>
      <w:r w:rsidRPr="00A351BA">
        <w:rPr>
          <w:i/>
        </w:rPr>
        <w:t>proceedings</w:t>
      </w:r>
      <w:proofErr w:type="spellEnd"/>
      <w:r>
        <w:t xml:space="preserve"> e </w:t>
      </w:r>
      <w:proofErr w:type="spellStart"/>
      <w:r w:rsidRPr="00A351BA">
        <w:rPr>
          <w:i/>
        </w:rPr>
        <w:t>journals</w:t>
      </w:r>
      <w:proofErr w:type="spellEnd"/>
      <w:r>
        <w:t>. A quantidade de resultados apresentados na ACM foi de 150 trabalhos.</w:t>
      </w:r>
    </w:p>
    <w:p w14:paraId="0881BEC1" w14:textId="77777777" w:rsidR="0006026D" w:rsidRDefault="0006026D" w:rsidP="00BF30D2"/>
    <w:p w14:paraId="4131597C" w14:textId="44AF7F9D" w:rsidR="000421F7" w:rsidRDefault="000421F7" w:rsidP="00BF30D2">
      <w:pPr>
        <w:pStyle w:val="Legenda"/>
      </w:pPr>
      <w:bookmarkStart w:id="30" w:name="_Toc55791209"/>
      <w:r>
        <w:lastRenderedPageBreak/>
        <w:t xml:space="preserve">Figura </w:t>
      </w:r>
      <w:fldSimple w:instr=" SEQ Figura \* ARABIC ">
        <w:r w:rsidR="00033E87">
          <w:rPr>
            <w:noProof/>
          </w:rPr>
          <w:t>1</w:t>
        </w:r>
      </w:fldSimple>
      <w:r>
        <w:rPr>
          <w:noProof/>
        </w:rPr>
        <w:t xml:space="preserve"> -</w:t>
      </w:r>
      <w:r>
        <w:t xml:space="preserve"> Motor avançado de busca da</w:t>
      </w:r>
      <w:r w:rsidRPr="00A841A0">
        <w:t xml:space="preserve"> ACM</w:t>
      </w:r>
      <w:bookmarkEnd w:id="30"/>
    </w:p>
    <w:p w14:paraId="1D42B9EC" w14:textId="6247B5DC" w:rsidR="000421F7" w:rsidRDefault="00125BA5" w:rsidP="00BF30D2">
      <w:pPr>
        <w:pStyle w:val="Legenda"/>
      </w:pPr>
      <w:r>
        <w:rPr>
          <w:noProof/>
        </w:rPr>
        <w:pict w14:anchorId="2FD03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i1025" type="#_x0000_t75" alt="Tela de celular com publicação numa rede social&#10;&#10;Descrição gerada automaticamente" style="width:326.25pt;height:194.25pt;visibility:visible;mso-wrap-style:square">
            <v:imagedata r:id="rId14" o:title="Tela de celular com publicação numa rede social&#10;&#10;Descrição gerada automaticamente"/>
          </v:shape>
        </w:pict>
      </w:r>
      <w:commentRangeStart w:id="31"/>
      <w:commentRangeEnd w:id="31"/>
      <w:r w:rsidR="000421F7">
        <w:commentReference w:id="31"/>
      </w:r>
    </w:p>
    <w:p w14:paraId="119CEE96" w14:textId="491AA992" w:rsidR="00E17768" w:rsidRDefault="000421F7" w:rsidP="00BF30D2">
      <w:pPr>
        <w:pStyle w:val="Legenda"/>
      </w:pPr>
      <w:bookmarkStart w:id="32" w:name="_Ref40822595"/>
      <w:bookmarkStart w:id="33" w:name="_Ref40822554"/>
      <w:bookmarkStart w:id="34" w:name="_Toc55260879"/>
      <w:r w:rsidRPr="004D6111">
        <w:t xml:space="preserve">Fonte: </w:t>
      </w:r>
      <w:bookmarkEnd w:id="32"/>
      <w:r w:rsidRPr="004D6111">
        <w:t>Elaborado pelo autor (</w:t>
      </w:r>
      <w:r w:rsidRPr="00210C75">
        <w:t>2020)</w:t>
      </w:r>
      <w:bookmarkEnd w:id="33"/>
      <w:bookmarkEnd w:id="34"/>
    </w:p>
    <w:p w14:paraId="53CFF533" w14:textId="4C867000" w:rsidR="00E17768" w:rsidRDefault="00E17768" w:rsidP="00BF30D2">
      <w:r>
        <w:tab/>
        <w:t>Buscando aumentar o foco da pesquisa, foram aplicados alguns filtros em cima da busca. Procurando trazer somente os trabalhos mais atuais relacionados à área, foram mantidos somente os artigos publicados nos últimos 5 anos (2015-2020).</w:t>
      </w:r>
    </w:p>
    <w:p w14:paraId="6906E25F" w14:textId="77777777" w:rsidR="00F4482C" w:rsidRDefault="00F4482C" w:rsidP="00BF30D2"/>
    <w:p w14:paraId="5FCB9F21" w14:textId="688DEB44" w:rsidR="00F4482C" w:rsidRPr="00682EC2" w:rsidRDefault="00F4482C" w:rsidP="00BF30D2">
      <w:pPr>
        <w:pStyle w:val="Legenda"/>
      </w:pPr>
      <w:bookmarkStart w:id="35" w:name="_Toc55791210"/>
      <w:r w:rsidRPr="00682EC2">
        <w:t xml:space="preserve">Figura </w:t>
      </w:r>
      <w:fldSimple w:instr=" SEQ Figura \* ARABIC ">
        <w:r w:rsidR="00033E87" w:rsidRPr="00682EC2">
          <w:rPr>
            <w:noProof/>
          </w:rPr>
          <w:t>2</w:t>
        </w:r>
      </w:fldSimple>
      <w:r w:rsidRPr="00682EC2">
        <w:t xml:space="preserve"> - Resultado de busca dos </w:t>
      </w:r>
      <w:proofErr w:type="spellStart"/>
      <w:r w:rsidRPr="00682EC2">
        <w:rPr>
          <w:i/>
          <w:iCs/>
        </w:rPr>
        <w:t>proceedings</w:t>
      </w:r>
      <w:proofErr w:type="spellEnd"/>
      <w:r w:rsidRPr="00682EC2">
        <w:t xml:space="preserve"> no motor de busca da ACM</w:t>
      </w:r>
      <w:bookmarkEnd w:id="35"/>
    </w:p>
    <w:p w14:paraId="391D5652" w14:textId="77777777" w:rsidR="00F4482C" w:rsidRDefault="00125BA5" w:rsidP="00BF30D2">
      <w:pPr>
        <w:pStyle w:val="Legenda"/>
        <w:rPr>
          <w:noProof/>
        </w:rPr>
      </w:pPr>
      <w:r>
        <w:rPr>
          <w:noProof/>
        </w:rPr>
        <w:pict w14:anchorId="5783CE4F">
          <v:shape id="Imagem 4" o:spid="_x0000_i1026" type="#_x0000_t75" alt="Tela de computador com texto preto sobre fundo branco&#10;&#10;Descrição gerada automaticamente" style="width:378.75pt;height:201.75pt;visibility:visible;mso-wrap-style:square">
            <v:imagedata r:id="rId15" o:title="Tela de computador com texto preto sobre fundo branco&#10;&#10;Descrição gerada automaticamente" cropbottom="3505f"/>
          </v:shape>
        </w:pict>
      </w:r>
    </w:p>
    <w:p w14:paraId="3CAA8436" w14:textId="46DB662F" w:rsidR="00253C53" w:rsidRDefault="00F4482C" w:rsidP="00BF30D2">
      <w:pPr>
        <w:pStyle w:val="Legenda"/>
      </w:pPr>
      <w:r w:rsidRPr="004D6111">
        <w:t>Fonte: Elaborado pelo autor (</w:t>
      </w:r>
      <w:r w:rsidRPr="00210C75">
        <w:t>2020)</w:t>
      </w:r>
    </w:p>
    <w:p w14:paraId="4D7E8887" w14:textId="1A6FF7DA" w:rsidR="000822C6" w:rsidRDefault="00017C14" w:rsidP="00BF30D2">
      <w:r>
        <w:tab/>
        <w:t xml:space="preserve">Visando trazer um conteúdo mais técnico para o trabalho, foram reduzidos os tipos de publicações aceitas para </w:t>
      </w:r>
      <w:proofErr w:type="spellStart"/>
      <w:r w:rsidRPr="007F09C5">
        <w:rPr>
          <w:i/>
        </w:rPr>
        <w:t>proceedings</w:t>
      </w:r>
      <w:proofErr w:type="spellEnd"/>
      <w:r>
        <w:t xml:space="preserve"> e </w:t>
      </w:r>
      <w:proofErr w:type="spellStart"/>
      <w:r w:rsidRPr="007F09C5">
        <w:rPr>
          <w:i/>
        </w:rPr>
        <w:t>journals</w:t>
      </w:r>
      <w:proofErr w:type="spellEnd"/>
      <w:r>
        <w:t>.  Após aplicados esses filtros, a quantidade de trabalhos encontrados passou para 83.</w:t>
      </w:r>
      <w:r w:rsidR="00253C53">
        <w:tab/>
      </w:r>
    </w:p>
    <w:p w14:paraId="548422A9" w14:textId="77777777" w:rsidR="004D7509" w:rsidRDefault="004D7509" w:rsidP="00BF30D2"/>
    <w:p w14:paraId="6F34E83E" w14:textId="49072F98" w:rsidR="00980B07" w:rsidRPr="00EB453E" w:rsidRDefault="00980B07" w:rsidP="00BF30D2">
      <w:pPr>
        <w:pStyle w:val="Legenda"/>
      </w:pPr>
      <w:bookmarkStart w:id="36" w:name="_Toc55791211"/>
      <w:r w:rsidRPr="00EB453E">
        <w:lastRenderedPageBreak/>
        <w:t xml:space="preserve">Figura </w:t>
      </w:r>
      <w:fldSimple w:instr=" SEQ Figura \* ARABIC ">
        <w:r w:rsidR="00033E87" w:rsidRPr="00EB453E">
          <w:rPr>
            <w:noProof/>
          </w:rPr>
          <w:t>3</w:t>
        </w:r>
      </w:fldSimple>
      <w:r w:rsidRPr="00EB453E">
        <w:t xml:space="preserve"> - Resultado de busca dos </w:t>
      </w:r>
      <w:proofErr w:type="spellStart"/>
      <w:r w:rsidRPr="00EB453E">
        <w:rPr>
          <w:i/>
          <w:iCs/>
        </w:rPr>
        <w:t>journals</w:t>
      </w:r>
      <w:proofErr w:type="spellEnd"/>
      <w:r w:rsidRPr="00EB453E">
        <w:t xml:space="preserve"> no motor de busca da ACM</w:t>
      </w:r>
      <w:bookmarkEnd w:id="36"/>
    </w:p>
    <w:p w14:paraId="453A6F0E" w14:textId="77777777" w:rsidR="000822C6" w:rsidRPr="00EB453E" w:rsidRDefault="00125BA5" w:rsidP="00BF30D2">
      <w:pPr>
        <w:pStyle w:val="Legenda"/>
        <w:rPr>
          <w:noProof/>
        </w:rPr>
      </w:pPr>
      <w:r>
        <w:rPr>
          <w:noProof/>
        </w:rPr>
        <w:pict w14:anchorId="2A86FEF4">
          <v:shape id="Imagem 6" o:spid="_x0000_i1027" type="#_x0000_t75" alt="Tela de computador com texto preto sobre fundo branco&#10;&#10;Descrição gerada automaticamente" style="width:371.25pt;height:198.75pt;visibility:visible;mso-wrap-style:square">
            <v:imagedata r:id="rId16" o:title="Tela de computador com texto preto sobre fundo branco&#10;&#10;Descrição gerada automaticamente" cropbottom="3231f"/>
          </v:shape>
        </w:pict>
      </w:r>
    </w:p>
    <w:p w14:paraId="6DC34E9D" w14:textId="080492EE" w:rsidR="00980B07" w:rsidRPr="00EB453E" w:rsidRDefault="00AD4EB2" w:rsidP="00BF30D2">
      <w:pPr>
        <w:pStyle w:val="Legenda"/>
      </w:pPr>
      <w:r w:rsidRPr="00EB453E">
        <w:t>Fonte: Elaborado pelo autor (2020)</w:t>
      </w:r>
    </w:p>
    <w:p w14:paraId="4990FABE" w14:textId="76ADCE49" w:rsidR="00980B07" w:rsidRDefault="00017C14" w:rsidP="00BF30D2">
      <w:r>
        <w:tab/>
        <w:t xml:space="preserve">Um dos principais motivos que levou essa revisão ser realizada através da ACM, ao invés de outras plataformas de busca como IEEE, é que ela concentra diversas conferências e eventos relacionados a área de RecSys </w:t>
      </w:r>
      <w:r>
        <w:fldChar w:fldCharType="begin" w:fldLock="1"/>
      </w:r>
      <w: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fldChar w:fldCharType="separate"/>
      </w:r>
      <w:r w:rsidRPr="00992898">
        <w:rPr>
          <w:noProof/>
        </w:rPr>
        <w:t>(ACM RECSYS COMMUNITY, 2020)</w:t>
      </w:r>
      <w:r>
        <w:fldChar w:fldCharType="end"/>
      </w:r>
      <w:r>
        <w:t>.</w:t>
      </w:r>
    </w:p>
    <w:p w14:paraId="1E0A1E0F" w14:textId="770CDD7C" w:rsidR="00980B07" w:rsidRDefault="00980B07" w:rsidP="00BF30D2">
      <w:pPr>
        <w:pStyle w:val="Ttulo2"/>
      </w:pPr>
      <w:bookmarkStart w:id="37" w:name="_Toc55523362"/>
      <w:bookmarkStart w:id="38" w:name="_Toc55260945"/>
      <w:bookmarkStart w:id="39" w:name="_Toc55790195"/>
      <w:r w:rsidRPr="008568F7">
        <w:t>ETAPAS DA REVISÃO DOS TRABALHOS</w:t>
      </w:r>
      <w:bookmarkEnd w:id="37"/>
      <w:bookmarkEnd w:id="38"/>
      <w:bookmarkEnd w:id="39"/>
    </w:p>
    <w:p w14:paraId="052FD4BC" w14:textId="77777777" w:rsidR="00980B07" w:rsidRDefault="00980B07" w:rsidP="00BF30D2">
      <w:r>
        <w:tab/>
        <w:t xml:space="preserve">Com a busca realizada no dia 07/05/20, no motor da ACM, a partir da </w:t>
      </w:r>
      <w:proofErr w:type="spellStart"/>
      <w:r w:rsidRPr="00CB3CF6">
        <w:rPr>
          <w:i/>
        </w:rPr>
        <w:t>string</w:t>
      </w:r>
      <w:proofErr w:type="spellEnd"/>
      <w:r>
        <w:t xml:space="preserve"> de busca foram encontrados 83 trabalhos, sendo 23 do tipo </w:t>
      </w:r>
      <w:proofErr w:type="spellStart"/>
      <w:r>
        <w:rPr>
          <w:i/>
        </w:rPr>
        <w:t>journal</w:t>
      </w:r>
      <w:proofErr w:type="spellEnd"/>
      <w:r>
        <w:t xml:space="preserve"> e 60 do tipo </w:t>
      </w:r>
      <w:proofErr w:type="spellStart"/>
      <w:r w:rsidRPr="005D0600">
        <w:rPr>
          <w:i/>
        </w:rPr>
        <w:t>proceeding</w:t>
      </w:r>
      <w:proofErr w:type="spellEnd"/>
      <w:r>
        <w:t xml:space="preserve">. Em cima deles, foi realizado um filtro baseado em 3 etapas (demonstradas na </w:t>
      </w:r>
      <w:r>
        <w:fldChar w:fldCharType="begin"/>
      </w:r>
      <w:r>
        <w:instrText xml:space="preserve"> REF _Ref40822414 \h </w:instrText>
      </w:r>
      <w:r>
        <w:fldChar w:fldCharType="separate"/>
      </w:r>
      <w:r>
        <w:t xml:space="preserve">Figura </w:t>
      </w:r>
      <w:r>
        <w:rPr>
          <w:noProof/>
        </w:rPr>
        <w:t>4</w:t>
      </w:r>
      <w:r>
        <w:fldChar w:fldCharType="end"/>
      </w:r>
      <w:r>
        <w:t>), que visam direcionar esta pesquisa para a revisão dos trabalhos que condizem com o objetivo descrito no protocolo.</w:t>
      </w:r>
    </w:p>
    <w:p w14:paraId="42AE4609" w14:textId="77777777" w:rsidR="00980B07" w:rsidRDefault="00980B07" w:rsidP="00BF30D2"/>
    <w:p w14:paraId="702DD6FB" w14:textId="7CD06FD1" w:rsidR="00D17147" w:rsidRPr="00D17147" w:rsidRDefault="00D17147" w:rsidP="00BF30D2">
      <w:pPr>
        <w:pStyle w:val="Legenda"/>
      </w:pPr>
      <w:bookmarkStart w:id="40" w:name="_Toc55791212"/>
      <w:r w:rsidRPr="00D17147">
        <w:t xml:space="preserve">Figura </w:t>
      </w:r>
      <w:fldSimple w:instr=" SEQ Figura \* ARABIC ">
        <w:r w:rsidR="00033E87">
          <w:rPr>
            <w:noProof/>
          </w:rPr>
          <w:t>4</w:t>
        </w:r>
      </w:fldSimple>
      <w:r w:rsidRPr="00D17147">
        <w:t xml:space="preserve"> - Etapas realizadas para filtrar os trabalhos encontrados no motor de busca da ACM</w:t>
      </w:r>
      <w:bookmarkEnd w:id="40"/>
    </w:p>
    <w:p w14:paraId="264D64B0" w14:textId="77777777" w:rsidR="00D17147" w:rsidRPr="00D17147" w:rsidRDefault="00125BA5" w:rsidP="00BF30D2">
      <w:pPr>
        <w:rPr>
          <w:noProof/>
        </w:rPr>
      </w:pPr>
      <w:r>
        <w:rPr>
          <w:noProof/>
        </w:rPr>
        <w:pict w14:anchorId="47E23061">
          <v:shape id="Diagrama 3" o:spid="_x0000_i1028" type="#_x0000_t75" style="width:423pt;height:121.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">
            <v:imagedata r:id="rId17" o:title="" croptop="-17560f" cropbottom="-17767f"/>
            <o:lock v:ext="edit" aspectratio="f"/>
          </v:shape>
        </w:pict>
      </w:r>
    </w:p>
    <w:p w14:paraId="04EADB18" w14:textId="3E2354D6" w:rsidR="00D17147" w:rsidRPr="004713D0" w:rsidRDefault="00D17147" w:rsidP="00BF30D2">
      <w:pPr>
        <w:pStyle w:val="Legenda"/>
      </w:pPr>
      <w:r w:rsidRPr="00D17147">
        <w:lastRenderedPageBreak/>
        <w:t>Fonte: Elaborado pelo autor (2020)</w:t>
      </w:r>
    </w:p>
    <w:p w14:paraId="5F75DCB7" w14:textId="77777777" w:rsidR="00573580" w:rsidRDefault="00573580" w:rsidP="00BF30D2">
      <w:r>
        <w:tab/>
      </w:r>
      <w:r w:rsidRPr="009F1D25">
        <w:t xml:space="preserve">Baseado no conhecimento obtido dos trabalhos na segunda etapa, foi realizada uma classificação deles em 4 tipos, que são: </w:t>
      </w:r>
      <w:r>
        <w:t>(i) t</w:t>
      </w:r>
      <w:r w:rsidRPr="009F1D25">
        <w:t xml:space="preserve">rabalhos que possuem relação com o foco de pesquisa da revisão; </w:t>
      </w:r>
      <w:r>
        <w:t>(</w:t>
      </w:r>
      <w:proofErr w:type="spellStart"/>
      <w:r>
        <w:t>ii</w:t>
      </w:r>
      <w:proofErr w:type="spellEnd"/>
      <w:r>
        <w:t>) t</w:t>
      </w:r>
      <w:r w:rsidRPr="009F1D25">
        <w:t xml:space="preserve">rabalhos que utilizam dos RecSys e contexto, mas que visam recomendar outros temas além da música como notícias, filmes e, produtos; </w:t>
      </w:r>
      <w:r>
        <w:t>(</w:t>
      </w:r>
      <w:proofErr w:type="spellStart"/>
      <w:r>
        <w:t>iii</w:t>
      </w:r>
      <w:proofErr w:type="spellEnd"/>
      <w:r>
        <w:t>) t</w:t>
      </w:r>
      <w:r w:rsidRPr="009F1D25">
        <w:t xml:space="preserve">rabalhos que utilizam dos RecSys e contexto, mas que não abordam a recomendação musical; </w:t>
      </w:r>
      <w:r>
        <w:t>(</w:t>
      </w:r>
      <w:proofErr w:type="spellStart"/>
      <w:r>
        <w:t>iv</w:t>
      </w:r>
      <w:proofErr w:type="spellEnd"/>
      <w:r>
        <w:t>) t</w:t>
      </w:r>
      <w:r w:rsidRPr="009F1D25">
        <w:t xml:space="preserve">rabalhos que utilizam dos RecSys musicais, mas que não utilizam o contexto nas </w:t>
      </w:r>
      <w:commentRangeStart w:id="41"/>
      <w:r w:rsidRPr="009F1D25">
        <w:t>recomendações</w:t>
      </w:r>
      <w:commentRangeEnd w:id="41"/>
      <w:r>
        <w:rPr>
          <w:rStyle w:val="Refdecomentrio"/>
        </w:rPr>
        <w:commentReference w:id="41"/>
      </w:r>
      <w:r w:rsidRPr="009F1D25">
        <w:t xml:space="preserve">. A Figura 5 </w:t>
      </w:r>
      <w:r>
        <w:t>apresenta</w:t>
      </w:r>
      <w:r w:rsidRPr="009F1D25">
        <w:t xml:space="preserve"> a relação entre os tipos e a quantidade de artigos encontrados.</w:t>
      </w:r>
    </w:p>
    <w:p w14:paraId="129D9137" w14:textId="77777777" w:rsidR="00233C3E" w:rsidRDefault="00233C3E" w:rsidP="00BF30D2"/>
    <w:p w14:paraId="606F82FC" w14:textId="2A4A8004" w:rsidR="00233C3E" w:rsidRPr="00233C3E" w:rsidRDefault="00233C3E" w:rsidP="00BF30D2">
      <w:pPr>
        <w:pStyle w:val="Legenda"/>
      </w:pPr>
      <w:bookmarkStart w:id="42" w:name="_Toc55791213"/>
      <w:r w:rsidRPr="00233C3E">
        <w:t xml:space="preserve">Figura </w:t>
      </w:r>
      <w:fldSimple w:instr=" SEQ Figura \* ARABIC ">
        <w:r w:rsidR="00033E87">
          <w:rPr>
            <w:noProof/>
          </w:rPr>
          <w:t>5</w:t>
        </w:r>
      </w:fldSimple>
      <w:r w:rsidRPr="00233C3E">
        <w:t xml:space="preserve"> - Filtro em cima dos trabalhos selecionados através do resumo</w:t>
      </w:r>
      <w:bookmarkEnd w:id="42"/>
    </w:p>
    <w:p w14:paraId="113E5754" w14:textId="77777777" w:rsidR="00233C3E" w:rsidRDefault="00233C3E" w:rsidP="00BF30D2">
      <w:pPr>
        <w:pStyle w:val="Legenda"/>
      </w:pPr>
      <w:r w:rsidRPr="008914FF">
        <w:rPr>
          <w:noProof/>
        </w:rPr>
        <w:object w:dxaOrig="7181" w:dyaOrig="4196" w14:anchorId="7E6AA6EA">
          <v:shape id="Gráfico 7" o:spid="_x0000_i1029" type="#_x0000_t75" style="width:359.25pt;height:210pt;visibility:visible" o:ole="">
            <v:imagedata r:id="rId18" o:title=""/>
            <o:lock v:ext="edit" aspectratio="f"/>
          </v:shape>
          <o:OLEObject Type="Embed" ProgID="Excel.Sheet.8" ShapeID="Gráfico 7" DrawAspect="Content" ObjectID="_1666407645" r:id="rId19">
            <o:FieldCodes>\s</o:FieldCodes>
          </o:OLEObject>
        </w:object>
      </w:r>
    </w:p>
    <w:p w14:paraId="3C569AA2" w14:textId="79E32955" w:rsidR="009C26C8" w:rsidRDefault="009C26C8" w:rsidP="00BF30D2">
      <w:pPr>
        <w:pStyle w:val="Legenda"/>
      </w:pPr>
      <w:r w:rsidRPr="00D17147">
        <w:t>Fonte: Elaborado pelo autor (2020)</w:t>
      </w:r>
    </w:p>
    <w:p w14:paraId="5470D085" w14:textId="3C32574F" w:rsidR="009C26C8" w:rsidRDefault="009C26C8" w:rsidP="00BF30D2">
      <w:pPr>
        <w:pStyle w:val="Ttulo3"/>
      </w:pPr>
      <w:bookmarkStart w:id="43" w:name="_Toc55523363"/>
      <w:bookmarkStart w:id="44" w:name="_Toc55260946"/>
      <w:bookmarkStart w:id="45" w:name="_Toc55790196"/>
      <w:r>
        <w:t>Trabalhos selecionados</w:t>
      </w:r>
      <w:bookmarkEnd w:id="43"/>
      <w:bookmarkEnd w:id="44"/>
      <w:bookmarkEnd w:id="45"/>
    </w:p>
    <w:p w14:paraId="1E25D51A" w14:textId="77777777" w:rsidR="009C26C8" w:rsidRDefault="009C26C8" w:rsidP="00BF30D2">
      <w:r>
        <w:tab/>
      </w:r>
      <w:r w:rsidRPr="0012444C">
        <w:t xml:space="preserve">O resultado do procedimento de filtro </w:t>
      </w:r>
      <w:r>
        <w:t xml:space="preserve">apresentado na </w:t>
      </w:r>
      <w:r>
        <w:fldChar w:fldCharType="begin"/>
      </w:r>
      <w:r>
        <w:instrText xml:space="preserve"> REF _Ref40822509 \h </w:instrText>
      </w:r>
      <w:r>
        <w:fldChar w:fldCharType="separate"/>
      </w:r>
      <w:r>
        <w:t xml:space="preserve">Figura </w:t>
      </w:r>
      <w:r>
        <w:rPr>
          <w:noProof/>
        </w:rPr>
        <w:t>6</w:t>
      </w:r>
      <w:r>
        <w:fldChar w:fldCharType="end"/>
      </w:r>
      <w:r>
        <w:t xml:space="preserve">, resultou em </w:t>
      </w:r>
      <w:commentRangeStart w:id="46"/>
      <w:commentRangeStart w:id="47"/>
      <w:r w:rsidRPr="0012444C">
        <w:t xml:space="preserve">4 trabalhos relacionados </w:t>
      </w:r>
      <w:commentRangeEnd w:id="46"/>
      <w:r>
        <w:rPr>
          <w:rStyle w:val="Refdecomentrio"/>
        </w:rPr>
        <w:commentReference w:id="46"/>
      </w:r>
      <w:commentRangeEnd w:id="47"/>
      <w:r>
        <w:rPr>
          <w:rStyle w:val="Refdecomentrio"/>
        </w:rPr>
        <w:commentReference w:id="47"/>
      </w:r>
      <w:r w:rsidRPr="0012444C">
        <w:t>ao objetivo descrito no protocolo de revisão desse trabalho.</w:t>
      </w:r>
    </w:p>
    <w:p w14:paraId="6C82FB7B" w14:textId="77777777" w:rsidR="00246CD2" w:rsidRDefault="00246CD2" w:rsidP="00BF30D2"/>
    <w:p w14:paraId="18B1BCC0" w14:textId="11505803" w:rsidR="00246CD2" w:rsidRPr="00246CD2" w:rsidRDefault="00246CD2" w:rsidP="00BF30D2">
      <w:pPr>
        <w:pStyle w:val="Legenda"/>
      </w:pPr>
      <w:bookmarkStart w:id="48" w:name="_Toc55791214"/>
      <w:r w:rsidRPr="00246CD2">
        <w:lastRenderedPageBreak/>
        <w:t xml:space="preserve">Figura </w:t>
      </w:r>
      <w:fldSimple w:instr=" SEQ Figura \* ARABIC ">
        <w:r w:rsidR="00033E87">
          <w:rPr>
            <w:noProof/>
          </w:rPr>
          <w:t>6</w:t>
        </w:r>
      </w:fldSimple>
      <w:r w:rsidRPr="00246CD2">
        <w:t xml:space="preserve"> - Procedimento de filtro realizado baseado nos trabalhos encontrados no motor de busca da ACM</w:t>
      </w:r>
      <w:bookmarkEnd w:id="48"/>
    </w:p>
    <w:p w14:paraId="6476B194" w14:textId="77777777" w:rsidR="00246CD2" w:rsidRPr="00246CD2" w:rsidRDefault="00125BA5" w:rsidP="00BF30D2">
      <w:pPr>
        <w:pStyle w:val="Legenda"/>
        <w:rPr>
          <w:noProof/>
        </w:rPr>
      </w:pPr>
      <w:r>
        <w:rPr>
          <w:noProof/>
        </w:rPr>
        <w:pict w14:anchorId="7DE3449F">
          <v:shape id="Diagrama 2" o:spid="_x0000_i1030" type="#_x0000_t75" alt="Procedimento de filtro realizado baseado nos trabalhos encontrados no motor de busca da ACM" style="width:6in;height:252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">
            <v:imagedata r:id="rId20" o:title="" cropleft="-16526f" cropright="-16412f"/>
            <o:lock v:ext="edit" aspectratio="f"/>
          </v:shape>
        </w:pict>
      </w:r>
    </w:p>
    <w:p w14:paraId="398EDF24" w14:textId="77777777" w:rsidR="00246CD2" w:rsidRPr="00246CD2" w:rsidRDefault="00246CD2" w:rsidP="00BF30D2">
      <w:pPr>
        <w:pStyle w:val="Legenda"/>
      </w:pPr>
      <w:r w:rsidRPr="00246CD2">
        <w:t>Fonte: Elaborado pelo autor (2020)</w:t>
      </w:r>
    </w:p>
    <w:p w14:paraId="64D3D4CA" w14:textId="7462DB80" w:rsidR="000C6345" w:rsidRDefault="001717DB" w:rsidP="00BF30D2">
      <w:r>
        <w:tab/>
      </w:r>
      <w:r w:rsidR="000C6345">
        <w:t>Foi</w:t>
      </w:r>
      <w:r w:rsidR="000C6345" w:rsidRPr="003C36AB">
        <w:t xml:space="preserve"> realizad</w:t>
      </w:r>
      <w:r w:rsidR="000C6345">
        <w:t>a</w:t>
      </w:r>
      <w:r w:rsidR="000C6345" w:rsidRPr="003C36AB">
        <w:t xml:space="preserve"> uma </w:t>
      </w:r>
      <w:r w:rsidR="000C6345">
        <w:t>revisão</w:t>
      </w:r>
      <w:r w:rsidR="000C6345" w:rsidRPr="003C36AB">
        <w:t xml:space="preserve"> nesses trabalhos</w:t>
      </w:r>
      <w:r w:rsidR="000C6345">
        <w:t>,</w:t>
      </w:r>
      <w:r w:rsidR="000C6345" w:rsidRPr="003C36AB">
        <w:t xml:space="preserve"> </w:t>
      </w:r>
      <w:r w:rsidR="000C6345">
        <w:t xml:space="preserve">a qual foi apresentada </w:t>
      </w:r>
      <w:r w:rsidR="000C6345" w:rsidRPr="003C36AB">
        <w:t xml:space="preserve">nas próximas seções. </w:t>
      </w:r>
      <w:r w:rsidR="000C6345">
        <w:t>E</w:t>
      </w:r>
      <w:r w:rsidR="000C6345" w:rsidRPr="003C36AB">
        <w:t xml:space="preserve">m cada seção/artigo, </w:t>
      </w:r>
      <w:r w:rsidR="000C6345">
        <w:t>foi</w:t>
      </w:r>
      <w:r w:rsidR="000C6345" w:rsidRPr="003C36AB">
        <w:t xml:space="preserve"> </w:t>
      </w:r>
      <w:r w:rsidR="000C6345">
        <w:t>apresentado</w:t>
      </w:r>
      <w:r w:rsidR="000C6345" w:rsidRPr="003C36AB">
        <w:t xml:space="preserve"> um</w:t>
      </w:r>
      <w:r w:rsidR="000C6345">
        <w:t xml:space="preserve"> </w:t>
      </w:r>
      <w:commentRangeStart w:id="49"/>
      <w:r w:rsidR="000C6345">
        <w:t>breve resumo</w:t>
      </w:r>
      <w:r w:rsidR="000C6345" w:rsidRPr="003C36AB">
        <w:t xml:space="preserve"> </w:t>
      </w:r>
      <w:commentRangeEnd w:id="49"/>
      <w:r w:rsidR="000C6345">
        <w:rPr>
          <w:rStyle w:val="Refdecomentrio"/>
        </w:rPr>
        <w:commentReference w:id="49"/>
      </w:r>
      <w:r w:rsidR="000C6345" w:rsidRPr="003C36AB">
        <w:t xml:space="preserve">do que foi desenvolvido e no fim, </w:t>
      </w:r>
      <w:r w:rsidR="000C6345">
        <w:t>foram respondidas</w:t>
      </w:r>
      <w:r w:rsidR="000C6345" w:rsidRPr="003C36AB">
        <w:t xml:space="preserve"> as seguintes perguntas:</w:t>
      </w:r>
    </w:p>
    <w:p w14:paraId="2D9740AC" w14:textId="77777777" w:rsidR="000C6345" w:rsidRPr="00E279E5" w:rsidRDefault="000C6345" w:rsidP="00BF30D2">
      <w:pPr>
        <w:pStyle w:val="Listas1"/>
      </w:pPr>
      <w:r w:rsidRPr="00E279E5">
        <w:t>Qual o problema que ele resolveu?</w:t>
      </w:r>
    </w:p>
    <w:p w14:paraId="1E98C08E" w14:textId="77777777" w:rsidR="000C6345" w:rsidRDefault="000C6345" w:rsidP="00BF30D2">
      <w:pPr>
        <w:pStyle w:val="PargrafodaLista"/>
        <w:numPr>
          <w:ilvl w:val="1"/>
          <w:numId w:val="35"/>
        </w:numPr>
      </w:pPr>
      <w:r>
        <w:t>Buscam obter uma recomendação personalizada pelo gosto do usuário?</w:t>
      </w:r>
    </w:p>
    <w:p w14:paraId="651FD8A8" w14:textId="77777777" w:rsidR="000C6345" w:rsidRPr="00E279E5" w:rsidRDefault="000C6345" w:rsidP="00BF30D2">
      <w:pPr>
        <w:pStyle w:val="Listas1"/>
      </w:pPr>
      <w:r w:rsidRPr="00E279E5">
        <w:t>Quais técnicas foram usadas?</w:t>
      </w:r>
    </w:p>
    <w:p w14:paraId="11C79367" w14:textId="77777777" w:rsidR="000C6345" w:rsidRDefault="000C6345" w:rsidP="00BF30D2">
      <w:pPr>
        <w:pStyle w:val="PargrafodaLista"/>
        <w:numPr>
          <w:ilvl w:val="1"/>
          <w:numId w:val="35"/>
        </w:numPr>
      </w:pPr>
      <w:r>
        <w:t>Foi utilizada alguma recomendação colaborativa?</w:t>
      </w:r>
    </w:p>
    <w:p w14:paraId="306E9F40" w14:textId="77777777" w:rsidR="000C6345" w:rsidRDefault="000C6345" w:rsidP="00BF30D2">
      <w:pPr>
        <w:pStyle w:val="PargrafodaLista"/>
        <w:numPr>
          <w:ilvl w:val="1"/>
          <w:numId w:val="35"/>
        </w:numPr>
      </w:pPr>
      <w:r>
        <w:t>Quais foram os algoritmos utilizados na recomendação?</w:t>
      </w:r>
    </w:p>
    <w:p w14:paraId="1EE02302" w14:textId="77777777" w:rsidR="000C6345" w:rsidRPr="00E279E5" w:rsidRDefault="000C6345" w:rsidP="00BF30D2">
      <w:pPr>
        <w:pStyle w:val="Listas1"/>
      </w:pPr>
      <w:r w:rsidRPr="00E279E5">
        <w:t>Qual a base de treinamento e teste?</w:t>
      </w:r>
    </w:p>
    <w:p w14:paraId="17ABC584" w14:textId="77777777" w:rsidR="000C6345" w:rsidRDefault="000C6345" w:rsidP="00BF30D2">
      <w:pPr>
        <w:pStyle w:val="PargrafodaLista"/>
        <w:numPr>
          <w:ilvl w:val="1"/>
          <w:numId w:val="35"/>
        </w:numPr>
      </w:pPr>
      <w:r>
        <w:t>Foi desenvolvida alguma aplicação para obter as bases?</w:t>
      </w:r>
    </w:p>
    <w:p w14:paraId="33C51EDD" w14:textId="77777777" w:rsidR="000C6345" w:rsidRPr="00E279E5" w:rsidRDefault="000C6345" w:rsidP="00BF30D2">
      <w:pPr>
        <w:pStyle w:val="Listas1"/>
      </w:pPr>
      <w:r w:rsidRPr="00E279E5">
        <w:t>Quais os contextos utilizados?</w:t>
      </w:r>
    </w:p>
    <w:p w14:paraId="2C3DC9D2" w14:textId="77777777" w:rsidR="000C6345" w:rsidRDefault="000C6345" w:rsidP="00BF30D2">
      <w:pPr>
        <w:pStyle w:val="PargrafodaLista"/>
        <w:numPr>
          <w:ilvl w:val="1"/>
          <w:numId w:val="35"/>
        </w:numPr>
      </w:pPr>
      <w:r>
        <w:t>Foi analisado o comportamento? Quais aspectos?</w:t>
      </w:r>
    </w:p>
    <w:p w14:paraId="27D9192C" w14:textId="40D2A64D" w:rsidR="00791A76" w:rsidRDefault="000C6345" w:rsidP="00791A76">
      <w:pPr>
        <w:pStyle w:val="PargrafodaLista"/>
        <w:numPr>
          <w:ilvl w:val="1"/>
          <w:numId w:val="35"/>
        </w:numPr>
      </w:pPr>
      <w:r>
        <w:t>Foi analisado o ambiente? Quais fatores?</w:t>
      </w:r>
    </w:p>
    <w:p w14:paraId="5CBB7BA1" w14:textId="773CA344" w:rsidR="000C6345" w:rsidRPr="00E279E5" w:rsidRDefault="00791A76" w:rsidP="00791A76">
      <w:pPr>
        <w:pStyle w:val="Listas1"/>
      </w:pPr>
      <w:r>
        <w:br w:type="page"/>
      </w:r>
      <w:r w:rsidR="000C6345" w:rsidRPr="00E279E5">
        <w:lastRenderedPageBreak/>
        <w:t>Como é obtido o contexto?</w:t>
      </w:r>
    </w:p>
    <w:p w14:paraId="1F82AB47" w14:textId="77777777" w:rsidR="000C6345" w:rsidRDefault="000C6345" w:rsidP="00BF30D2">
      <w:pPr>
        <w:pStyle w:val="PargrafodaLista"/>
        <w:numPr>
          <w:ilvl w:val="1"/>
          <w:numId w:val="35"/>
        </w:numPr>
      </w:pPr>
      <w:r>
        <w:t>O usuário pode auxiliar na definição do contexto?</w:t>
      </w:r>
    </w:p>
    <w:p w14:paraId="72F189D2" w14:textId="77777777" w:rsidR="000C6345" w:rsidRDefault="000C6345" w:rsidP="00BF30D2">
      <w:pPr>
        <w:pStyle w:val="PargrafodaLista"/>
        <w:numPr>
          <w:ilvl w:val="1"/>
          <w:numId w:val="35"/>
        </w:numPr>
      </w:pPr>
      <w:r>
        <w:t>É apresentado o contexto atual para o usuário?</w:t>
      </w:r>
    </w:p>
    <w:p w14:paraId="374144FC" w14:textId="77777777" w:rsidR="000C6345" w:rsidRPr="00BE64A0" w:rsidRDefault="000C6345" w:rsidP="00BF30D2">
      <w:pPr>
        <w:pStyle w:val="Listas1"/>
      </w:pPr>
      <w:r w:rsidRPr="00BE64A0">
        <w:t>A recomendação atingiu as expectativas do usuário?</w:t>
      </w:r>
    </w:p>
    <w:p w14:paraId="5E004F96" w14:textId="77777777" w:rsidR="000C6345" w:rsidRDefault="000C6345" w:rsidP="00BF30D2">
      <w:pPr>
        <w:pStyle w:val="PargrafodaLista"/>
        <w:numPr>
          <w:ilvl w:val="1"/>
          <w:numId w:val="35"/>
        </w:numPr>
      </w:pPr>
      <w:r>
        <w:t>Quais foram os critérios de qualidade utilizados?</w:t>
      </w:r>
    </w:p>
    <w:p w14:paraId="4CFA17BD" w14:textId="77777777" w:rsidR="000C6345" w:rsidRDefault="000C6345" w:rsidP="00BF30D2">
      <w:pPr>
        <w:pStyle w:val="PargrafodaLista"/>
        <w:numPr>
          <w:ilvl w:val="1"/>
          <w:numId w:val="35"/>
        </w:numPr>
      </w:pPr>
      <w:r>
        <w:t>Quantidade de usuários utilizada? (tamanho da base)</w:t>
      </w:r>
    </w:p>
    <w:p w14:paraId="316D9D3B" w14:textId="4689EF09" w:rsidR="000C6345" w:rsidRDefault="000C6345" w:rsidP="00BF30D2">
      <w:pPr>
        <w:pStyle w:val="PargrafodaLista"/>
        <w:numPr>
          <w:ilvl w:val="1"/>
          <w:numId w:val="35"/>
        </w:numPr>
      </w:pPr>
      <w:r>
        <w:t>Quais foram as técnicas de avaliação usadas?</w:t>
      </w:r>
    </w:p>
    <w:p w14:paraId="610602A6" w14:textId="6BFB3909" w:rsidR="00267AC7" w:rsidRPr="00390005" w:rsidRDefault="00267AC7" w:rsidP="00BF30D2">
      <w:pPr>
        <w:pStyle w:val="Ttulo4"/>
        <w:rPr>
          <w:lang w:val="en-US"/>
        </w:rPr>
      </w:pPr>
      <w:bookmarkStart w:id="50"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51"/>
      <w:r w:rsidRPr="00851B82">
        <w:rPr>
          <w:lang w:val="en-US"/>
        </w:rPr>
        <w:t>Systems</w:t>
      </w:r>
      <w:bookmarkEnd w:id="50"/>
      <w:commentRangeEnd w:id="51"/>
      <w:r>
        <w:rPr>
          <w:rStyle w:val="MenoPendente"/>
          <w:i w:val="0"/>
          <w:snapToGrid/>
        </w:rPr>
        <w:commentReference w:id="51"/>
      </w:r>
      <w:r>
        <w:rPr>
          <w:lang w:val="en-US"/>
        </w:rPr>
        <w:t xml:space="preserve"> </w:t>
      </w:r>
      <w:r>
        <w:rPr>
          <w:lang w:val="en-US"/>
        </w:rPr>
        <w:fldChar w:fldCharType="begin" w:fldLock="1"/>
      </w:r>
      <w:r>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Pr>
          <w:lang w:val="en-US"/>
        </w:rPr>
        <w:fldChar w:fldCharType="separate"/>
      </w:r>
      <w:r w:rsidRPr="00A97AB4">
        <w:rPr>
          <w:noProof/>
          <w:lang w:val="en-US"/>
        </w:rPr>
        <w:t>(L’HUILLIER, 2016)</w:t>
      </w:r>
      <w:r>
        <w:rPr>
          <w:lang w:val="en-US"/>
        </w:rPr>
        <w:fldChar w:fldCharType="end"/>
      </w:r>
    </w:p>
    <w:p w14:paraId="3EA09304" w14:textId="77777777" w:rsidR="00267AC7" w:rsidRPr="0088087B" w:rsidRDefault="00267AC7" w:rsidP="00BF30D2">
      <w:r w:rsidRPr="00851B82">
        <w:rPr>
          <w:lang w:val="en-US"/>
        </w:rPr>
        <w:tab/>
      </w:r>
      <w:r w:rsidRPr="00FA1343">
        <w:t>F</w:t>
      </w:r>
      <w:r>
        <w:t>oi realizada a revisão do trabalho e verificado que ele não apresenta dados e técnicas suficientes para serem consideradas nessa pesquisa, pois todas as informações do sistema desenvolvido estão em outros artigos citados por esse. Dada a falta de informações apresentadas nesse trabalho, não serão respondidas as questões pré-estabelecidas anteriormente.</w:t>
      </w:r>
    </w:p>
    <w:p w14:paraId="3134CBD5" w14:textId="52683ED3" w:rsidR="00267AC7" w:rsidRDefault="00267AC7" w:rsidP="00BF30D2">
      <w:pPr>
        <w:pStyle w:val="Ttulo4"/>
        <w:rPr>
          <w:lang w:val="en-US"/>
        </w:rPr>
      </w:pPr>
      <w:bookmarkStart w:id="52" w:name="_Ref40822303"/>
      <w:commentRangeStart w:id="53"/>
      <w:r w:rsidRPr="00E9095F">
        <w:rPr>
          <w:lang w:val="en-US"/>
        </w:rPr>
        <w:t>Prediction of music pairwise preferences from facial expressions</w:t>
      </w:r>
      <w:bookmarkEnd w:id="52"/>
      <w:commentRangeEnd w:id="53"/>
      <w:r>
        <w:rPr>
          <w:lang w:val="en-US"/>
        </w:rPr>
        <w:t xml:space="preserve"> </w:t>
      </w: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FE4EE3">
        <w:rPr>
          <w:noProof/>
          <w:lang w:val="en-US"/>
        </w:rPr>
        <w:t>(TKALČIČ et al., 2019)</w:t>
      </w:r>
      <w:r>
        <w:rPr>
          <w:lang w:val="en-US"/>
        </w:rPr>
        <w:fldChar w:fldCharType="end"/>
      </w:r>
      <w:r>
        <w:rPr>
          <w:rStyle w:val="MenoPendente"/>
          <w:i w:val="0"/>
          <w:snapToGrid/>
        </w:rPr>
        <w:commentReference w:id="53"/>
      </w:r>
    </w:p>
    <w:p w14:paraId="517C79E1" w14:textId="77777777" w:rsidR="00267AC7" w:rsidRPr="009634F0" w:rsidRDefault="00267AC7" w:rsidP="00BF30D2">
      <w:r w:rsidRPr="004C052C">
        <w:rPr>
          <w:lang w:val="en-US"/>
        </w:rPr>
        <w:tab/>
      </w:r>
      <w:r>
        <w:t xml:space="preserve">Essa pesquisa apresenta técnicas de como obter as preferências de um usuário através de suas expressões faciais. Para isso, foi desenvolvida uma aplicação onde a preferência do usuário é obtida através da observação do seu comportamento. Cada usuário devia ouvir ao menos 10 segundos de cada uma das duas músicas apresentadas na tela </w:t>
      </w:r>
      <w:commentRangeStart w:id="54"/>
      <w:commentRangeEnd w:id="54"/>
      <w:r>
        <w:rPr>
          <w:rStyle w:val="Refdecomentrio"/>
        </w:rPr>
        <w:commentReference w:id="54"/>
      </w:r>
      <w:r>
        <w:t>e ao finalizar, poderia escolher qual música era mais adequada para se ouvir no ambiente pré-estabelecido que era seu trabalho. É nesse momento que são obtidos os dois contextos estudados no artigo revisado, que são: (i) as expressões faciais gravadas através de uma câmera; (</w:t>
      </w:r>
      <w:proofErr w:type="spellStart"/>
      <w:r>
        <w:t>ii</w:t>
      </w:r>
      <w:proofErr w:type="spellEnd"/>
      <w:r>
        <w:t>) o tempo dedicado a ouvir cada música.</w:t>
      </w:r>
    </w:p>
    <w:p w14:paraId="2F5C7BDD" w14:textId="77777777" w:rsidR="00267AC7" w:rsidRDefault="00267AC7" w:rsidP="00BF30D2">
      <w:pPr>
        <w:pStyle w:val="Listas1"/>
      </w:pPr>
      <w:commentRangeStart w:id="55"/>
      <w:r>
        <w:t>Qual o problema que ele resolveu?</w:t>
      </w:r>
      <w:commentRangeEnd w:id="55"/>
      <w:r>
        <w:rPr>
          <w:rStyle w:val="Refdecomentrio"/>
          <w:snapToGrid/>
        </w:rPr>
        <w:commentReference w:id="55"/>
      </w:r>
    </w:p>
    <w:p w14:paraId="0A089FEF" w14:textId="77777777" w:rsidR="00267AC7" w:rsidRPr="0084499B" w:rsidRDefault="00267AC7" w:rsidP="00BF30D2">
      <w:r>
        <w:tab/>
        <w:t>Nesse trabalho é apresentada uma abordagem para predizer a preferência musical do usuário a partir das expressões faciais. Ela busca responder a seguinte questão: É possível inferir (implicitamente), em pares, as preferências musicais de um usuário, a partir de suas expressões faciais demonstradas, enquanto escuta suas músicas?</w:t>
      </w:r>
    </w:p>
    <w:p w14:paraId="07EC54B7" w14:textId="77777777" w:rsidR="00267AC7" w:rsidRPr="0092303F" w:rsidRDefault="00267AC7" w:rsidP="00BF30D2">
      <w:pPr>
        <w:pStyle w:val="Listas1"/>
      </w:pPr>
      <w:r>
        <w:lastRenderedPageBreak/>
        <w:t>Quais técnicas foram usadas?</w:t>
      </w:r>
    </w:p>
    <w:p w14:paraId="107AAF80" w14:textId="77777777" w:rsidR="00267AC7" w:rsidRDefault="00267AC7" w:rsidP="00BF30D2">
      <w:r>
        <w:tab/>
        <w:t xml:space="preserve">A principal técnica utilizada para predição das músicas foi a de gerar um </w:t>
      </w:r>
      <w:r w:rsidRPr="003D53D0">
        <w:rPr>
          <w:i/>
        </w:rPr>
        <w:t>score</w:t>
      </w:r>
      <w:r>
        <w:rPr>
          <w:i/>
        </w:rPr>
        <w:t>,</w:t>
      </w:r>
      <w:r>
        <w:t xml:space="preserve"> a partir da comparação par a par em cima das escolhas do usuário, nas opções de músicas apresentadas. Essa comparação foi realizada como: (i) um problema de regressão, onde eles predizem a pontuação numérica em pares; (</w:t>
      </w:r>
      <w:proofErr w:type="spellStart"/>
      <w:r>
        <w:t>ii</w:t>
      </w:r>
      <w:proofErr w:type="spellEnd"/>
      <w:r>
        <w:t xml:space="preserve">) um problema de classificação, onde foi predito uma pontuação em pares como classe discreta alternativa (o usuário preferiu a da esquerda, direita ou ambas). </w:t>
      </w:r>
    </w:p>
    <w:p w14:paraId="4DAB6BC2" w14:textId="77777777" w:rsidR="00267AC7" w:rsidRDefault="00267AC7" w:rsidP="00BF30D2">
      <w:r>
        <w:tab/>
        <w:t>A recomendação gerada foi personalizada por usuário e não foi utilizado o modo colaborativo, mas foi demonstrado o interesse nos trabalhos futuros em adicionar ao RecSys esse modelo.</w:t>
      </w:r>
    </w:p>
    <w:p w14:paraId="4451DC66" w14:textId="77777777" w:rsidR="00267AC7" w:rsidRDefault="00267AC7" w:rsidP="00BF30D2">
      <w:r>
        <w:tab/>
        <w:t xml:space="preserve">Para realizar a predição da música desejada, dada a expressão facial, foram experimentados diversos algoritmos, e no fim, foram utilizados os algoritmos </w:t>
      </w:r>
      <w:proofErr w:type="spellStart"/>
      <w:r w:rsidRPr="00BE3559">
        <w:rPr>
          <w:i/>
        </w:rPr>
        <w:t>Random</w:t>
      </w:r>
      <w:proofErr w:type="spellEnd"/>
      <w:r w:rsidRPr="00BE3559">
        <w:rPr>
          <w:i/>
        </w:rPr>
        <w:t xml:space="preserve"> </w:t>
      </w:r>
      <w:r>
        <w:rPr>
          <w:i/>
        </w:rPr>
        <w:t>F</w:t>
      </w:r>
      <w:r w:rsidRPr="00BE3559">
        <w:rPr>
          <w:i/>
        </w:rPr>
        <w:t>orest</w:t>
      </w:r>
      <w:r>
        <w:t xml:space="preserve"> e </w:t>
      </w:r>
      <w:proofErr w:type="spellStart"/>
      <w:r w:rsidRPr="00BE3559">
        <w:rPr>
          <w:i/>
        </w:rPr>
        <w:t>Gradient</w:t>
      </w:r>
      <w:proofErr w:type="spellEnd"/>
      <w:r w:rsidRPr="00BE3559">
        <w:rPr>
          <w:i/>
        </w:rPr>
        <w:t xml:space="preserve"> </w:t>
      </w:r>
      <w:proofErr w:type="spellStart"/>
      <w:r w:rsidRPr="00BE3559">
        <w:rPr>
          <w:i/>
        </w:rPr>
        <w:t>Boosting</w:t>
      </w:r>
      <w:proofErr w:type="spellEnd"/>
      <w:r>
        <w:t xml:space="preserve"> por apresentarem os melhores resultados. Eles os escolheram, dado a principal base de predição, que foi, o uso do tempo em que os usuários escutaram as músicas e a diferença da duração entre duas músicas em par. </w:t>
      </w:r>
    </w:p>
    <w:p w14:paraId="1381169D" w14:textId="77777777" w:rsidR="00267AC7" w:rsidRPr="00084447" w:rsidRDefault="00267AC7" w:rsidP="00BF30D2">
      <w:r>
        <w:tab/>
        <w:t xml:space="preserve">Para auxiliar no </w:t>
      </w:r>
      <w:r w:rsidRPr="00567A14">
        <w:rPr>
          <w:i/>
        </w:rPr>
        <w:t>score</w:t>
      </w:r>
      <w:r>
        <w:t xml:space="preserve"> em par, foi utilizado o </w:t>
      </w:r>
      <w:proofErr w:type="spellStart"/>
      <w:r w:rsidRPr="00BE3559">
        <w:rPr>
          <w:i/>
        </w:rPr>
        <w:t>Spearman’s</w:t>
      </w:r>
      <w:proofErr w:type="spellEnd"/>
      <w:r w:rsidRPr="00BE3559">
        <w:rPr>
          <w:i/>
        </w:rPr>
        <w:t xml:space="preserve"> Rank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ntre as diferentes durações (distribuições não normais). Isso é, quanto maior a diferença entre as duas músicas, maior a probabilidade de o usuário ter gostado da música que ele escutou por mais tempo. Para obter os resultados, f</w:t>
      </w:r>
      <w:r w:rsidRPr="0092303F">
        <w:t>oi realizad</w:t>
      </w:r>
      <w:r>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5A4D4B8B" w14:textId="77777777" w:rsidR="00267AC7" w:rsidRDefault="00267AC7" w:rsidP="00BF30D2">
      <w:pPr>
        <w:pStyle w:val="Listas1"/>
      </w:pPr>
      <w:r>
        <w:t>Qual a base de treinamento e teste?</w:t>
      </w:r>
    </w:p>
    <w:p w14:paraId="6257EA69" w14:textId="77777777" w:rsidR="00267AC7" w:rsidRPr="00A36DB8" w:rsidRDefault="00267AC7" w:rsidP="00BF30D2">
      <w:r>
        <w:tab/>
        <w:t>A base dessa pesquisa foi gerada através do uso em um ambiente controlado de uma aplicação desenvolvida. Foi utilizado um total de 75 usuários para utilizar a aplicação, com uma média de idade de 29,8 anos.</w:t>
      </w:r>
    </w:p>
    <w:p w14:paraId="61C8B2F5" w14:textId="77777777" w:rsidR="00267AC7" w:rsidRDefault="00267AC7" w:rsidP="00BF30D2">
      <w:pPr>
        <w:pStyle w:val="Listas1"/>
      </w:pPr>
      <w:r>
        <w:t>Quais os contextos utilizados?</w:t>
      </w:r>
    </w:p>
    <w:p w14:paraId="6B8641A9" w14:textId="77777777" w:rsidR="00267AC7" w:rsidRDefault="00267AC7" w:rsidP="00BF30D2">
      <w:r>
        <w:tab/>
        <w:t>O principal contexto utilizado nesse trabalho foi relacionado às emoções dos usuários, obtidas através das expressões faciais dos usuários gravadas durante os testes realizados. No fim, foi apresentado um outro contexto comportamental, que é o tempo em que os usuários escutaram cada música. Não foi apresentado nenhum tipo de contexto de ambiente.</w:t>
      </w:r>
    </w:p>
    <w:p w14:paraId="1891D660" w14:textId="77777777" w:rsidR="00267AC7" w:rsidRDefault="00267AC7" w:rsidP="00BF30D2">
      <w:pPr>
        <w:pStyle w:val="Listas1"/>
      </w:pPr>
      <w:r>
        <w:lastRenderedPageBreak/>
        <w:t>Como é obtido o contexto?</w:t>
      </w:r>
    </w:p>
    <w:p w14:paraId="2DD9DC98" w14:textId="77777777" w:rsidR="00267AC7" w:rsidRDefault="00267AC7" w:rsidP="00BF30D2">
      <w:r>
        <w:tab/>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19F08425" w14:textId="77777777" w:rsidR="00267AC7" w:rsidRPr="00FD637E" w:rsidRDefault="00267AC7" w:rsidP="00BF30D2">
      <w:r>
        <w:tab/>
        <w:t>A preferência do usuário foi obtida através da observação do seu comportamento em cima da aplicação. Cada usuário devia ouvir ao menos 10 segundos de cada uma das duas músicas apresentadas e ao finalizar, poderia escolher qual música era mais adequada para se ouvir no ambiente pré-estabelecido que era o seu trabalho.</w:t>
      </w:r>
    </w:p>
    <w:p w14:paraId="3B0A3983" w14:textId="77777777" w:rsidR="00267AC7" w:rsidRDefault="00267AC7" w:rsidP="00BF30D2">
      <w:pPr>
        <w:pStyle w:val="Listas1"/>
      </w:pPr>
      <w:r>
        <w:t>A recomendação atingiu as expectativas do usuário?</w:t>
      </w:r>
    </w:p>
    <w:p w14:paraId="124D27AA" w14:textId="77777777" w:rsidR="00267AC7" w:rsidRDefault="00267AC7" w:rsidP="00BF30D2">
      <w:r>
        <w:tab/>
        <w:t>Para obter os resultados, f</w:t>
      </w:r>
      <w:r w:rsidRPr="0092303F">
        <w:t>oi realizad</w:t>
      </w:r>
      <w:r>
        <w:t>a</w:t>
      </w:r>
      <w:r w:rsidRPr="0092303F">
        <w:t xml:space="preserve"> a comparação da precisão das preferências de predição do</w:t>
      </w:r>
      <w:r>
        <w:t>s</w:t>
      </w:r>
      <w:r w:rsidRPr="0092303F">
        <w:t xml:space="preserve"> modelo</w:t>
      </w:r>
      <w:r>
        <w:t xml:space="preserve">s, </w:t>
      </w:r>
      <w:r w:rsidRPr="0092303F">
        <w:t>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BE3559">
        <w:rPr>
          <w:i/>
        </w:rPr>
        <w:t>F-</w:t>
      </w:r>
      <w:proofErr w:type="spellStart"/>
      <w:r w:rsidRPr="00BE3559">
        <w:rPr>
          <w:i/>
        </w:rPr>
        <w:t>measure</w:t>
      </w:r>
      <w:proofErr w:type="spellEnd"/>
      <w:r w:rsidRPr="0092303F">
        <w:t xml:space="preserve"> </w:t>
      </w:r>
      <w:r>
        <w:t xml:space="preserve">e acuracidade. A precisão, </w:t>
      </w:r>
      <w:r w:rsidRPr="007C48E1">
        <w:rPr>
          <w:i/>
        </w:rPr>
        <w:t>recall</w:t>
      </w:r>
      <w:r>
        <w:t xml:space="preserve"> e </w:t>
      </w:r>
      <w:r w:rsidRPr="00BE3559">
        <w:rPr>
          <w:i/>
        </w:rPr>
        <w:t>F-</w:t>
      </w:r>
      <w:proofErr w:type="spellStart"/>
      <w:r w:rsidRPr="00BE3559">
        <w:rPr>
          <w:i/>
        </w:rPr>
        <w:t>measure</w:t>
      </w:r>
      <w:proofErr w:type="spellEnd"/>
      <w:r>
        <w:t xml:space="preserve"> foram calculadas, ponderando os </w:t>
      </w:r>
      <w:r w:rsidRPr="00CC5596">
        <w:rPr>
          <w:i/>
        </w:rPr>
        <w:t>scores</w:t>
      </w:r>
      <w:r>
        <w:t xml:space="preserve"> de cada classe pelo número de instâncias verdadeiras de cada.</w:t>
      </w:r>
    </w:p>
    <w:p w14:paraId="34F76CC4" w14:textId="77777777" w:rsidR="00267AC7" w:rsidRDefault="00267AC7" w:rsidP="00BF30D2">
      <w:r>
        <w:tab/>
        <w:t>Para validar a qualidade da recomendação proposta, foi utilizado o tempo em que o usuário escutou cada música, pois, quanto maior a diferença entre as duas músicas, maior a probabilidade de o usuário ter gostado da música que ele ouviu por mais tempo. Outro critério apresentado foi a sua avaliação das músicas em par.</w:t>
      </w:r>
    </w:p>
    <w:p w14:paraId="0E8E5BF4" w14:textId="77777777" w:rsidR="00631CC1" w:rsidRDefault="00631CC1" w:rsidP="00BF30D2">
      <w:pPr>
        <w:pStyle w:val="Ttulo4"/>
        <w:rPr>
          <w:lang w:val="en-US"/>
        </w:rPr>
      </w:pPr>
      <w:r w:rsidRPr="00D064C6">
        <w:rPr>
          <w:lang w:val="en-US"/>
        </w:rPr>
        <w:t>Towards Intent-Aware Contextual Music Recommendation: Initial Experiments</w:t>
      </w:r>
      <w:r>
        <w:rPr>
          <w:lang w:val="en-US"/>
        </w:rPr>
        <w:t xml:space="preserve"> </w:t>
      </w: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8E74AF">
        <w:rPr>
          <w:noProof/>
          <w:lang w:val="en-US"/>
        </w:rPr>
        <w:t>(VOLOKHIN; AGICHTEIN, 2018)</w:t>
      </w:r>
      <w:r>
        <w:rPr>
          <w:lang w:val="en-US"/>
        </w:rPr>
        <w:fldChar w:fldCharType="end"/>
      </w:r>
    </w:p>
    <w:p w14:paraId="066A52BF" w14:textId="77777777" w:rsidR="00631CC1" w:rsidRDefault="00631CC1" w:rsidP="00BF30D2">
      <w:r w:rsidRPr="000A3B00">
        <w:rPr>
          <w:lang w:val="en-US"/>
        </w:rPr>
        <w:tab/>
      </w:r>
      <w:r>
        <w:t xml:space="preserve">O artigo apresenta técnicas e resultados que buscam estudar as intenções dos usuários ao buscar uma música para escutar, as quais são obtidas através do título e descrição das </w:t>
      </w:r>
      <w:proofErr w:type="gramStart"/>
      <w:r w:rsidRPr="00110EBE">
        <w:rPr>
          <w:i/>
        </w:rPr>
        <w:t>playlists</w:t>
      </w:r>
      <w:proofErr w:type="gramEnd"/>
      <w:r>
        <w:t xml:space="preserve"> reproduzidas. Para demonstrar as técnicas, foi realizado um estudo em cima da API do Spotify e Youtube. A partir desse estudo, são geradas </w:t>
      </w:r>
      <w:proofErr w:type="gramStart"/>
      <w:r w:rsidRPr="008270E3">
        <w:rPr>
          <w:i/>
        </w:rPr>
        <w:t>playlists</w:t>
      </w:r>
      <w:proofErr w:type="gramEnd"/>
      <w:r>
        <w:t xml:space="preserve"> especificas para cada atividade relacionada às intenções dos usuários. E no fim é realizada uma avaliação comparativa dela com a gerada pelo método do Spotify (SPTF).</w:t>
      </w:r>
    </w:p>
    <w:p w14:paraId="37F51838" w14:textId="77777777" w:rsidR="00631CC1" w:rsidRPr="008C355D" w:rsidRDefault="00631CC1" w:rsidP="00BF30D2">
      <w:r>
        <w:tab/>
        <w:t xml:space="preserve">Para gerar as </w:t>
      </w:r>
      <w:r w:rsidRPr="00A07527">
        <w:rPr>
          <w:i/>
        </w:rPr>
        <w:t>playlists</w:t>
      </w:r>
      <w:r>
        <w:t xml:space="preserve">, foi desenvolvido um método de recomendação chamado </w:t>
      </w:r>
      <w:proofErr w:type="spellStart"/>
      <w:r w:rsidRPr="001153A0">
        <w:rPr>
          <w:i/>
        </w:rPr>
        <w:t>Activity-aware</w:t>
      </w:r>
      <w:proofErr w:type="spellEnd"/>
      <w:r w:rsidRPr="001153A0">
        <w:rPr>
          <w:i/>
        </w:rPr>
        <w:t xml:space="preserve"> </w:t>
      </w:r>
      <w:proofErr w:type="spellStart"/>
      <w:r w:rsidRPr="001153A0">
        <w:rPr>
          <w:i/>
        </w:rPr>
        <w:t>Intent</w:t>
      </w:r>
      <w:proofErr w:type="spellEnd"/>
      <w:r w:rsidRPr="001153A0">
        <w:rPr>
          <w:i/>
        </w:rPr>
        <w:t xml:space="preserve"> </w:t>
      </w:r>
      <w:proofErr w:type="spellStart"/>
      <w:r w:rsidRPr="001153A0">
        <w:rPr>
          <w:i/>
        </w:rPr>
        <w:t>Recommendation</w:t>
      </w:r>
      <w:proofErr w:type="spellEnd"/>
      <w:r>
        <w:t xml:space="preserve"> (AIR), que usa a API do Spotify para obter suas melhores </w:t>
      </w:r>
      <w:r w:rsidRPr="00697FEE">
        <w:rPr>
          <w:i/>
        </w:rPr>
        <w:t>playlist</w:t>
      </w:r>
      <w:r>
        <w:t xml:space="preserve"> relacionadas à busca, delas são obtidas as </w:t>
      </w:r>
      <w:r w:rsidRPr="001F7C27">
        <w:rPr>
          <w:i/>
        </w:rPr>
        <w:t>top</w:t>
      </w:r>
      <w:r>
        <w:t xml:space="preserve"> 10 músicas com melhores </w:t>
      </w:r>
      <w:r w:rsidRPr="00981329">
        <w:rPr>
          <w:i/>
        </w:rPr>
        <w:t>scores</w:t>
      </w:r>
      <w:r>
        <w:t xml:space="preserve">, as quais são incluídas nas recomendações futuras para cada atividade (Dirigir, Trabalhar, Cozinhar, ...). </w:t>
      </w:r>
    </w:p>
    <w:p w14:paraId="50AEE3F9" w14:textId="77777777" w:rsidR="00631CC1" w:rsidRDefault="00631CC1" w:rsidP="00BF30D2">
      <w:pPr>
        <w:pStyle w:val="Listas1"/>
      </w:pPr>
      <w:r w:rsidRPr="000A3B00">
        <w:lastRenderedPageBreak/>
        <w:tab/>
      </w:r>
      <w:r>
        <w:t>Qual o problema que ele resolveu?</w:t>
      </w:r>
    </w:p>
    <w:p w14:paraId="606CBA2C" w14:textId="77777777" w:rsidR="00631CC1" w:rsidRPr="0084499B" w:rsidRDefault="00631CC1" w:rsidP="00BF30D2">
      <w:r>
        <w:tab/>
        <w:t>São abordadas 3 contribuições no artigo: (i) é estimada uma distribuição empírica das intenções do ouvinte ao reproduzir um vídeo no Youtube; (</w:t>
      </w:r>
      <w:proofErr w:type="spellStart"/>
      <w:r>
        <w:t>ii</w:t>
      </w:r>
      <w:proofErr w:type="spellEnd"/>
      <w:r>
        <w:t>) é realizado um experimento semelhante ao da primeira contribuição, porém utilizando o Spotify; (</w:t>
      </w:r>
      <w:proofErr w:type="spellStart"/>
      <w:r>
        <w:t>iii</w:t>
      </w:r>
      <w:proofErr w:type="spellEnd"/>
      <w:r>
        <w:t>) são relatados os resultados iniciais obtidos, utilizando o modelo de intenções treinados para melhorar as recomendações. O modelo apresentado demonstra melhorias promissoras na recomendação de músicas através das intenções do usuário, ao invés de recomendações que dependem apenas de suas atividades.</w:t>
      </w:r>
    </w:p>
    <w:p w14:paraId="462F0758" w14:textId="77777777" w:rsidR="00631CC1" w:rsidRDefault="00631CC1" w:rsidP="00BF30D2">
      <w:pPr>
        <w:pStyle w:val="Listas1"/>
      </w:pPr>
      <w:r>
        <w:t>Quais técnicas foram usadas?</w:t>
      </w:r>
    </w:p>
    <w:p w14:paraId="1539A140" w14:textId="77777777" w:rsidR="00631CC1" w:rsidRDefault="00631CC1" w:rsidP="00BF30D2">
      <w:r>
        <w:tab/>
        <w:t xml:space="preserve">Dado o escopo desse trabalho, serão apresentadas somente as técnicas utilizadas nas recomendações de áudio. O artigo apresenta a especificação de um algoritmo que busca entender as intenções do usuário através dos títulos das </w:t>
      </w:r>
      <w:proofErr w:type="gramStart"/>
      <w:r w:rsidRPr="00817AC2">
        <w:rPr>
          <w:i/>
        </w:rPr>
        <w:t>playlists</w:t>
      </w:r>
      <w:proofErr w:type="gramEnd"/>
      <w:r>
        <w:rPr>
          <w:i/>
        </w:rPr>
        <w:t>,</w:t>
      </w:r>
      <w:r>
        <w:t xml:space="preserve"> disponibilizadas por ele. A pesquisa não utilizou da recomendação colaborativa.</w:t>
      </w:r>
    </w:p>
    <w:p w14:paraId="5EEBC567" w14:textId="77777777" w:rsidR="00631CC1" w:rsidRPr="00A36DB8" w:rsidRDefault="00631CC1" w:rsidP="00BF30D2">
      <w:r>
        <w:tab/>
        <w:t xml:space="preserve">As intenções foram obtidas através de diversos tipos de algoritmos de </w:t>
      </w:r>
      <w:proofErr w:type="spellStart"/>
      <w:r w:rsidRPr="00BE3559">
        <w:rPr>
          <w:i/>
        </w:rPr>
        <w:t>machine</w:t>
      </w:r>
      <w:proofErr w:type="spellEnd"/>
      <w:r w:rsidRPr="00BE3559">
        <w:rPr>
          <w:i/>
        </w:rPr>
        <w:t xml:space="preserve"> </w:t>
      </w:r>
      <w:proofErr w:type="spellStart"/>
      <w:r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Pr>
          <w:i/>
        </w:rPr>
        <w:t>B</w:t>
      </w:r>
      <w:r w:rsidRPr="00BE3559">
        <w:rPr>
          <w:i/>
        </w:rPr>
        <w:t xml:space="preserve">oth </w:t>
      </w:r>
      <w:proofErr w:type="spellStart"/>
      <w:r>
        <w:rPr>
          <w:i/>
        </w:rPr>
        <w:t>F</w:t>
      </w:r>
      <w:r w:rsidRPr="00BE3559">
        <w:rPr>
          <w:i/>
        </w:rPr>
        <w:t>uzzy</w:t>
      </w:r>
      <w:proofErr w:type="spellEnd"/>
      <w:r>
        <w:t xml:space="preserve"> e </w:t>
      </w:r>
      <w:r w:rsidRPr="001F7C27">
        <w:rPr>
          <w:i/>
        </w:rPr>
        <w:t>H</w:t>
      </w:r>
      <w:r w:rsidRPr="00246569">
        <w:rPr>
          <w:i/>
        </w:rPr>
        <w:t>ard</w:t>
      </w:r>
      <w:r w:rsidRPr="00BE3559">
        <w:rPr>
          <w:i/>
        </w:rPr>
        <w:t xml:space="preserve">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Pr>
          <w:i/>
        </w:rPr>
        <w:t>C</w:t>
      </w:r>
      <w:r w:rsidRPr="00BE3559">
        <w:rPr>
          <w:i/>
        </w:rPr>
        <w:t>lassifier</w:t>
      </w:r>
      <w:proofErr w:type="spellEnd"/>
      <w:r w:rsidRPr="00516903">
        <w:t xml:space="preserve"> (</w:t>
      </w:r>
      <w:r>
        <w:t>utilizando a implementação do</w:t>
      </w:r>
      <w:r w:rsidRPr="00516903">
        <w:t xml:space="preserve"> </w:t>
      </w:r>
      <w:r w:rsidRPr="00650FE9">
        <w:rPr>
          <w:i/>
        </w:rPr>
        <w:t>sklearn</w:t>
      </w:r>
      <w:r w:rsidRPr="00516903">
        <w:t>)</w:t>
      </w:r>
      <w:r>
        <w:t>. Não foram apresentados os algoritmos utilizados para realizar a recomendação musical.</w:t>
      </w:r>
    </w:p>
    <w:p w14:paraId="1600E041" w14:textId="77777777" w:rsidR="00631CC1" w:rsidRDefault="00631CC1" w:rsidP="00BF30D2">
      <w:pPr>
        <w:pStyle w:val="Listas1"/>
      </w:pPr>
      <w:r>
        <w:t>Qual a base de treinamento e teste?</w:t>
      </w:r>
    </w:p>
    <w:p w14:paraId="3AA7DD4E" w14:textId="77777777" w:rsidR="00631CC1" w:rsidRPr="00A36DB8" w:rsidRDefault="00631CC1" w:rsidP="00BF30D2">
      <w:r>
        <w:tab/>
        <w:t xml:space="preserve">A base de intenções é montada a partir de testes realizados utilizando a API do Spotify em Python, em cima das </w:t>
      </w:r>
      <w:proofErr w:type="gramStart"/>
      <w:r w:rsidRPr="00F0433D">
        <w:rPr>
          <w:i/>
        </w:rPr>
        <w:t>playlists</w:t>
      </w:r>
      <w:proofErr w:type="gramEnd"/>
      <w:r>
        <w:t xml:space="preserve"> dispostas do usuário. Não é apresentada nenhuma aplicação desenvolvida para obter as bases.</w:t>
      </w:r>
    </w:p>
    <w:p w14:paraId="54E1BBF2" w14:textId="77777777" w:rsidR="00631CC1" w:rsidRDefault="00631CC1" w:rsidP="00BF30D2">
      <w:pPr>
        <w:pStyle w:val="Listas1"/>
      </w:pPr>
      <w:r>
        <w:t>Quais os contextos utilizados?</w:t>
      </w:r>
    </w:p>
    <w:p w14:paraId="72F41F1C" w14:textId="77777777" w:rsidR="00631CC1" w:rsidRPr="00A36DB8" w:rsidRDefault="00631CC1" w:rsidP="00BF30D2">
      <w:r>
        <w:tab/>
        <w:t xml:space="preserve">Esse trabalho não busca entender o contexto em si. Ele apenas busca entender uma de suas características, que são as intenções do usuário, ao procurar por uma </w:t>
      </w:r>
      <w:proofErr w:type="gramStart"/>
      <w:r w:rsidRPr="00A51E20">
        <w:rPr>
          <w:i/>
        </w:rPr>
        <w:t>playlist</w:t>
      </w:r>
      <w:proofErr w:type="gramEnd"/>
      <w:r>
        <w:t xml:space="preserve"> e, a partir das intenções obtidas, procura gerar </w:t>
      </w:r>
      <w:r w:rsidRPr="00B14EDD">
        <w:rPr>
          <w:i/>
        </w:rPr>
        <w:t>playlists</w:t>
      </w:r>
      <w:r>
        <w:t xml:space="preserve"> relacionadas às atividades que o usuário está executando. O principal atributo utilizado para predizer suas intenções é a descrição da </w:t>
      </w:r>
      <w:proofErr w:type="gramStart"/>
      <w:r w:rsidRPr="00730C54">
        <w:rPr>
          <w:i/>
        </w:rPr>
        <w:t>playlist</w:t>
      </w:r>
      <w:proofErr w:type="gramEnd"/>
      <w:r>
        <w:t xml:space="preserve"> encontrada em sua busca.</w:t>
      </w:r>
    </w:p>
    <w:p w14:paraId="1A5A5A1A" w14:textId="77777777" w:rsidR="00631CC1" w:rsidRDefault="00631CC1" w:rsidP="00BF30D2">
      <w:pPr>
        <w:pStyle w:val="Listas1"/>
      </w:pPr>
      <w:r>
        <w:lastRenderedPageBreak/>
        <w:t>Como é obtido o contexto?</w:t>
      </w:r>
    </w:p>
    <w:p w14:paraId="173F64B3" w14:textId="77777777" w:rsidR="00631CC1" w:rsidRPr="00413F67" w:rsidRDefault="00631CC1" w:rsidP="00BF30D2">
      <w:r>
        <w:tab/>
        <w:t>Para obter o comportamento do usuário foram avaliadas,</w:t>
      </w:r>
      <w:r w:rsidRPr="00495C0B">
        <w:t xml:space="preserve"> </w:t>
      </w:r>
      <w:r>
        <w:t xml:space="preserve">durante um período de teste, as intenções dos usuários nas buscas por </w:t>
      </w:r>
      <w:proofErr w:type="gramStart"/>
      <w:r w:rsidRPr="00D87F0C">
        <w:rPr>
          <w:i/>
        </w:rPr>
        <w:t>playlists</w:t>
      </w:r>
      <w:proofErr w:type="gramEnd"/>
      <w:r>
        <w:t xml:space="preserve"> e, a partir delas, foi gerada uma </w:t>
      </w:r>
      <w:r w:rsidRPr="00366F6E">
        <w:rPr>
          <w:i/>
        </w:rPr>
        <w:t>playlist</w:t>
      </w:r>
      <w:r>
        <w:t xml:space="preserve"> de acordo com suas intenções. Esse comportamento é obtido de maneira implícita e o usuário não pode ajudar na definição do contexto. Não é apresentado ao usuário o contexto atual obtido através do seu comportamento.</w:t>
      </w:r>
    </w:p>
    <w:p w14:paraId="7606E4EA" w14:textId="77777777" w:rsidR="00631CC1" w:rsidRDefault="00631CC1" w:rsidP="00BF30D2">
      <w:pPr>
        <w:pStyle w:val="Listas1"/>
      </w:pPr>
      <w:r>
        <w:t>A recomendação atingiu as expectativas do usuário?</w:t>
      </w:r>
    </w:p>
    <w:p w14:paraId="0188E690" w14:textId="77777777" w:rsidR="00631CC1" w:rsidRDefault="00631CC1" w:rsidP="00BF30D2">
      <w:r>
        <w:tab/>
        <w:t xml:space="preserve">Para validar as recomendações do sistema, foi realizada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tem como objetivo validar o quanto a </w:t>
      </w:r>
      <w:proofErr w:type="gramStart"/>
      <w:r w:rsidRPr="0087419E">
        <w:rPr>
          <w:i/>
        </w:rPr>
        <w:t>playlist</w:t>
      </w:r>
      <w:proofErr w:type="gramEnd"/>
      <w:r>
        <w:t xml:space="preserve"> se enquadrava na atividade estipulada.</w:t>
      </w:r>
    </w:p>
    <w:p w14:paraId="34A41672" w14:textId="442E584D" w:rsidR="00267AC7" w:rsidRDefault="00631CC1" w:rsidP="00BF30D2">
      <w:r>
        <w:tab/>
        <w:t>A partir das avaliações realizadas, foram utilizadas 3 métricas para estimar a qualidade das recomendações feitas a partir dos coeficientes de correlação, elas são: (i)</w:t>
      </w:r>
      <w:r w:rsidRPr="00C3028F">
        <w:t xml:space="preserve"> coeficiente de correlação de </w:t>
      </w:r>
      <w:proofErr w:type="spellStart"/>
      <w:r w:rsidRPr="00417CDC">
        <w:t>Kendallτ</w:t>
      </w:r>
      <w:proofErr w:type="spellEnd"/>
      <w:r>
        <w:t>; (</w:t>
      </w:r>
      <w:proofErr w:type="spellStart"/>
      <w:r>
        <w:t>ii</w:t>
      </w:r>
      <w:proofErr w:type="spellEnd"/>
      <w:r>
        <w:t xml:space="preserve">) </w:t>
      </w:r>
      <w:r w:rsidRPr="00417CDC">
        <w:t>τ-AP</w:t>
      </w:r>
      <w:r>
        <w:t xml:space="preserve"> para calcular a relevância das recomendações; (</w:t>
      </w:r>
      <w:proofErr w:type="spellStart"/>
      <w:r>
        <w:t>iii</w:t>
      </w:r>
      <w:proofErr w:type="spellEnd"/>
      <w:r>
        <w:t xml:space="preserve">) uma variação do </w:t>
      </w:r>
      <w:proofErr w:type="spellStart"/>
      <w:r w:rsidRPr="00EA778A">
        <w:rPr>
          <w:i/>
        </w:rPr>
        <w:t>Mean</w:t>
      </w:r>
      <w:proofErr w:type="spellEnd"/>
      <w:r w:rsidRPr="00EA778A">
        <w:rPr>
          <w:i/>
        </w:rPr>
        <w:t xml:space="preserve"> </w:t>
      </w:r>
      <w:proofErr w:type="spellStart"/>
      <w:r w:rsidRPr="00EA778A">
        <w:rPr>
          <w:i/>
        </w:rPr>
        <w:t>Reciprocal</w:t>
      </w:r>
      <w:proofErr w:type="spellEnd"/>
      <w:r w:rsidRPr="00EA778A">
        <w:rPr>
          <w:i/>
        </w:rPr>
        <w:t xml:space="preserve"> Rank</w:t>
      </w:r>
      <w:r w:rsidRPr="00EA778A">
        <w:t xml:space="preserve"> </w:t>
      </w:r>
      <w:r>
        <w:t>(</w:t>
      </w:r>
      <w:proofErr w:type="spellStart"/>
      <w:r w:rsidRPr="00417CDC">
        <w:t>nMMR</w:t>
      </w:r>
      <w:proofErr w:type="spellEnd"/>
      <w:r>
        <w:t xml:space="preserve">). Essas métricas são importantes para avaliar numericamente a qualidade de cada </w:t>
      </w:r>
      <w:r w:rsidRPr="00320A49">
        <w:rPr>
          <w:i/>
        </w:rPr>
        <w:t>playlist</w:t>
      </w:r>
      <w:r>
        <w:t xml:space="preserve"> recomendada. Não é apresentado o tamanho da base utilizada nesse artigo.</w:t>
      </w:r>
    </w:p>
    <w:p w14:paraId="77715F1D" w14:textId="161A2B8E" w:rsidR="00C679D5" w:rsidRDefault="00C679D5" w:rsidP="00BF30D2">
      <w:pPr>
        <w:pStyle w:val="Ttulo4"/>
        <w:rPr>
          <w:lang w:val="en-US"/>
        </w:rPr>
      </w:pPr>
      <w:bookmarkStart w:id="56" w:name="_Ref40822320"/>
      <w:commentRangeStart w:id="57"/>
      <w:r w:rsidRPr="00D064C6">
        <w:rPr>
          <w:lang w:val="en-US"/>
        </w:rPr>
        <w:t>Quantitative Study of Music Listening Behavior in a Smartphone Context</w:t>
      </w:r>
      <w:bookmarkEnd w:id="56"/>
      <w:commentRangeEnd w:id="57"/>
      <w:r>
        <w:rPr>
          <w:lang w:val="en-US"/>
        </w:rPr>
        <w:t xml:space="preserve"> </w:t>
      </w: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044B7D">
        <w:rPr>
          <w:noProof/>
          <w:lang w:val="en-US"/>
        </w:rPr>
        <w:t>(YANG; TENG, 2015)</w:t>
      </w:r>
      <w:r>
        <w:rPr>
          <w:lang w:val="en-US"/>
        </w:rPr>
        <w:fldChar w:fldCharType="end"/>
      </w:r>
      <w:r>
        <w:rPr>
          <w:rStyle w:val="MenoPendente"/>
          <w:i w:val="0"/>
          <w:snapToGrid/>
        </w:rPr>
        <w:commentReference w:id="57"/>
      </w:r>
    </w:p>
    <w:p w14:paraId="535ACF26" w14:textId="77777777" w:rsidR="00C679D5" w:rsidRDefault="00C679D5" w:rsidP="00BF30D2">
      <w:r>
        <w:rPr>
          <w:lang w:val="en-US"/>
        </w:rPr>
        <w:tab/>
      </w:r>
      <w:r>
        <w:t>O artigo revisado apresentou diversos resultados quantitativos, que foram obtidos através da classificação e computação dos dados de um aplicativo, o qual foi desenvolvido para reproduzir músicas e registrar o contexto de um usuário. Ele tem como principal objetivo responder as seguintes questões:</w:t>
      </w:r>
    </w:p>
    <w:p w14:paraId="5DC9C922" w14:textId="77777777" w:rsidR="00C679D5" w:rsidRDefault="00C679D5" w:rsidP="00BF30D2">
      <w:pPr>
        <w:pStyle w:val="PargrafodaLista"/>
        <w:numPr>
          <w:ilvl w:val="0"/>
          <w:numId w:val="36"/>
        </w:numPr>
      </w:pPr>
      <w:r w:rsidRPr="003339D8">
        <w:lastRenderedPageBreak/>
        <w:t xml:space="preserve">Em que medida podemos prever a música que um usuário prefere ouvir em diferentes contextos de atividade (ou seja, uso de música) </w:t>
      </w:r>
      <w:r>
        <w:t>d</w:t>
      </w:r>
      <w:r w:rsidRPr="003339D8">
        <w:t xml:space="preserve">a </w:t>
      </w:r>
      <w:r>
        <w:t>vida real</w:t>
      </w:r>
      <w:r w:rsidRPr="003339D8">
        <w:t>?</w:t>
      </w:r>
    </w:p>
    <w:p w14:paraId="2135FF83" w14:textId="77777777" w:rsidR="00C679D5" w:rsidRDefault="00C679D5" w:rsidP="00BF30D2">
      <w:pPr>
        <w:pStyle w:val="PargrafodaLista"/>
        <w:numPr>
          <w:ilvl w:val="0"/>
          <w:numId w:val="36"/>
        </w:numPr>
      </w:pPr>
      <w:r w:rsidRPr="00C65639">
        <w:t xml:space="preserve">Em que medida podemos prever a atividade de um usuário a partir dos dados do sensor coletados dos </w:t>
      </w:r>
      <w:r w:rsidRPr="00461220">
        <w:rPr>
          <w:i/>
        </w:rPr>
        <w:t>smartphones</w:t>
      </w:r>
      <w:r>
        <w:t>,</w:t>
      </w:r>
      <w:r w:rsidRPr="00C65639">
        <w:t xml:space="preserve"> em um contexto</w:t>
      </w:r>
      <w:r>
        <w:t xml:space="preserve"> de um ouvinte musical da vida real</w:t>
      </w:r>
      <w:r w:rsidRPr="00C65639">
        <w:t>?</w:t>
      </w:r>
    </w:p>
    <w:p w14:paraId="2F97F61E" w14:textId="77777777" w:rsidR="00C679D5" w:rsidRDefault="00C679D5" w:rsidP="00BF30D2">
      <w:pPr>
        <w:pStyle w:val="PargrafodaLista"/>
        <w:numPr>
          <w:ilvl w:val="0"/>
          <w:numId w:val="36"/>
        </w:numPr>
      </w:pPr>
      <w:r w:rsidRPr="003534C8">
        <w:t>Como fatores pessoais</w:t>
      </w:r>
      <w:r>
        <w:t xml:space="preserve"> (</w:t>
      </w:r>
      <w:r w:rsidRPr="003534C8">
        <w:t>dados demográficos, histórico musical, preferência musical de longo prazo e traços de personalidade</w:t>
      </w:r>
      <w:r>
        <w:t>)</w:t>
      </w:r>
      <w:r w:rsidRPr="003534C8">
        <w:t xml:space="preserve"> se correlacionam com a previsibilidade do uso de músicas e da atividade do usuário para diferentes usuários?</w:t>
      </w:r>
    </w:p>
    <w:p w14:paraId="73C9B935" w14:textId="77777777" w:rsidR="00C679D5" w:rsidRDefault="00C679D5" w:rsidP="00BF30D2"/>
    <w:p w14:paraId="1CD31E11" w14:textId="77777777" w:rsidR="00C679D5" w:rsidRPr="00E4071D" w:rsidRDefault="00C679D5" w:rsidP="00BF30D2">
      <w:r>
        <w:tab/>
        <w:t>Cada pergunta</w:t>
      </w:r>
      <w:r w:rsidRPr="00226BF9">
        <w:t xml:space="preserve"> investiga </w:t>
      </w:r>
      <w:r>
        <w:t>relações entre os</w:t>
      </w:r>
      <w:r w:rsidRPr="00226BF9">
        <w:t xml:space="preserve"> fatores musicais, pessoais e situacionais da </w:t>
      </w:r>
      <w:r>
        <w:t>escuta</w:t>
      </w:r>
      <w:r w:rsidRPr="00226BF9">
        <w:t xml:space="preserve"> musical</w:t>
      </w:r>
      <w:r>
        <w:t xml:space="preserve">. Especificamente é considerado um conjunto fechado de 8 tipos de atividades, atividades estas relacionadas a dados diários obtidos pelos 48 usuários durante um período de 3 semanas. O artigo não apresentou ou desenvolveu sistema de recomendação musical, porém, trouxe diversas informações pertinentes a esse trabalho. </w:t>
      </w:r>
    </w:p>
    <w:p w14:paraId="6A3536BC" w14:textId="77777777" w:rsidR="00C679D5" w:rsidRDefault="00C679D5" w:rsidP="00BF30D2">
      <w:pPr>
        <w:pStyle w:val="Listas1"/>
      </w:pPr>
      <w:r w:rsidRPr="000A3B00">
        <w:tab/>
      </w:r>
      <w:r>
        <w:t>Qual o problema que ele resolveu?</w:t>
      </w:r>
    </w:p>
    <w:p w14:paraId="1681ABDB" w14:textId="77777777" w:rsidR="00C679D5" w:rsidRDefault="00C679D5" w:rsidP="00BF30D2">
      <w:r>
        <w:tab/>
        <w:t xml:space="preserve">Neste trabalho serão apresentadas diversas técnicas que buscam melhorar a recomendação personalizada, a partir de diversos dados obtidos por meio de sensores (implicitamente), ou através de perguntas realizadas ao usuário. </w:t>
      </w:r>
    </w:p>
    <w:p w14:paraId="07AAB712" w14:textId="77777777" w:rsidR="00C679D5" w:rsidRDefault="00C679D5" w:rsidP="00BF30D2">
      <w:pPr>
        <w:pStyle w:val="Listas1"/>
      </w:pPr>
      <w:r>
        <w:t>Quais técnicas foram usadas?</w:t>
      </w:r>
    </w:p>
    <w:p w14:paraId="3B3DDE18" w14:textId="77777777" w:rsidR="00C679D5" w:rsidRDefault="00C679D5" w:rsidP="00BF30D2">
      <w:r>
        <w:tab/>
        <w:t>Essa seção está dividida nas 3 questões que o artigo revisado busca resolver. Em nenhuma das questões é abordada a filtragem colaborativa.</w:t>
      </w:r>
    </w:p>
    <w:p w14:paraId="4F7E0D2B" w14:textId="77777777" w:rsidR="00C679D5" w:rsidRDefault="00C679D5" w:rsidP="00BF30D2">
      <w:pPr>
        <w:pStyle w:val="Listas1"/>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31CC0B48" w14:textId="77777777" w:rsidR="00C679D5" w:rsidRDefault="00C679D5" w:rsidP="00BF30D2">
      <w:r>
        <w:tab/>
        <w:t xml:space="preserve">Essa seção do trabalho teve como principal objetivo classificar (utilizando </w:t>
      </w:r>
      <w:proofErr w:type="spellStart"/>
      <w:r w:rsidRPr="00BE3559">
        <w:rPr>
          <w:i/>
        </w:rPr>
        <w:t>auto-tagging</w:t>
      </w:r>
      <w:proofErr w:type="spellEnd"/>
      <w:r>
        <w:t>) a relação das preferências musicais x contextos dos usuários. Antes de iniciar essa classificação, foi realizado um filtro na base gerada pelos usuários e aplicando certos critérios de qualidade sobraram 19 dos 48 usuários participantes do teste.</w:t>
      </w:r>
    </w:p>
    <w:p w14:paraId="7BD988C4" w14:textId="77777777" w:rsidR="00C679D5" w:rsidRDefault="00C679D5" w:rsidP="00BF30D2">
      <w:r>
        <w:tab/>
        <w:t xml:space="preserve">Baseado nos 19 usuários restantes, foi realizada a criação das </w:t>
      </w:r>
      <w:proofErr w:type="spellStart"/>
      <w:r w:rsidRPr="00BE3559">
        <w:rPr>
          <w:i/>
        </w:rPr>
        <w:t>tags</w:t>
      </w:r>
      <w:proofErr w:type="spellEnd"/>
      <w:r>
        <w:t xml:space="preserve"> do teste, que foram divididas em 2 esquemas de aprendizados: o personalizado e o geral. Os algoritmos considerados para essa classificação foram o</w:t>
      </w:r>
      <w:r w:rsidRPr="00EF61EA">
        <w:t xml:space="preserve"> linear e não linear, da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 e </w:t>
      </w:r>
      <w:proofErr w:type="spellStart"/>
      <w:r w:rsidRPr="00BE3559">
        <w:rPr>
          <w:i/>
        </w:rPr>
        <w:t>support</w:t>
      </w:r>
      <w:proofErr w:type="spellEnd"/>
      <w:r w:rsidRPr="00BE3559">
        <w:rPr>
          <w:i/>
        </w:rPr>
        <w:t xml:space="preserve"> vector </w:t>
      </w:r>
      <w:proofErr w:type="spellStart"/>
      <w:r w:rsidRPr="00BE3559">
        <w:rPr>
          <w:i/>
        </w:rPr>
        <w:t>machine</w:t>
      </w:r>
      <w:proofErr w:type="spellEnd"/>
      <w:r>
        <w:t xml:space="preserve"> (SVM). Dado os problemas com dados negativos nas </w:t>
      </w:r>
      <w:r>
        <w:lastRenderedPageBreak/>
        <w:t xml:space="preserve">classificações binárias, foi utilizada a técnica </w:t>
      </w:r>
      <w:r w:rsidRPr="00BE3559">
        <w:rPr>
          <w:i/>
        </w:rPr>
        <w:t>EasyEnsemble</w:t>
      </w:r>
      <w:r>
        <w:rPr>
          <w:i/>
        </w:rPr>
        <w:t xml:space="preserve"> </w:t>
      </w:r>
      <w:r>
        <w:t xml:space="preserve">(mais especificamente a </w:t>
      </w:r>
      <w:r w:rsidRPr="00BE3559">
        <w:rPr>
          <w:i/>
        </w:rPr>
        <w:t xml:space="preserve">Beta </w:t>
      </w:r>
      <w:proofErr w:type="spellStart"/>
      <w:r w:rsidRPr="00BE3559">
        <w:rPr>
          <w:i/>
        </w:rPr>
        <w:t>weights</w:t>
      </w:r>
      <w:proofErr w:type="spellEnd"/>
      <w:r>
        <w:t xml:space="preserve">) para neutralizar os dados. </w:t>
      </w:r>
    </w:p>
    <w:p w14:paraId="6360CF92" w14:textId="77777777" w:rsidR="00C679D5" w:rsidRDefault="00C679D5" w:rsidP="00BF30D2">
      <w:r>
        <w:tab/>
        <w:t xml:space="preserve">Por fim, para medir a precisão das </w:t>
      </w:r>
      <w:proofErr w:type="spellStart"/>
      <w:r w:rsidRPr="00BE3559">
        <w:rPr>
          <w:i/>
        </w:rPr>
        <w:t>tags</w:t>
      </w:r>
      <w:proofErr w:type="spellEnd"/>
      <w:r>
        <w:t xml:space="preserve"> criadas, foi utilizado o </w:t>
      </w:r>
      <w:proofErr w:type="spellStart"/>
      <w:r w:rsidRPr="00BE3559">
        <w:rPr>
          <w:i/>
        </w:rPr>
        <w:t>operating</w:t>
      </w:r>
      <w:proofErr w:type="spellEnd"/>
      <w:r w:rsidRPr="00BE3559">
        <w:rPr>
          <w:i/>
        </w:rPr>
        <w:t xml:space="preserve"> </w:t>
      </w:r>
      <w:proofErr w:type="spellStart"/>
      <w:r w:rsidRPr="00BE3559">
        <w:rPr>
          <w:i/>
        </w:rPr>
        <w:t>characteristic</w:t>
      </w:r>
      <w:proofErr w:type="spellEnd"/>
      <w:r w:rsidRPr="00BE3559">
        <w:rPr>
          <w:i/>
        </w:rPr>
        <w:t xml:space="preserve"> curve</w:t>
      </w:r>
      <w:r w:rsidRPr="000B43F3">
        <w:t xml:space="preserve"> (AUC)</w:t>
      </w:r>
      <w:r>
        <w:t xml:space="preserve">, mais especificamente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Buscando auxiliar a visualização da valência-excitação das emoções no espaço, foi utilizada a técnica de </w:t>
      </w:r>
      <w:proofErr w:type="spellStart"/>
      <w:r w:rsidRPr="00BE3559">
        <w:rPr>
          <w:i/>
        </w:rPr>
        <w:t>Affective</w:t>
      </w:r>
      <w:proofErr w:type="spellEnd"/>
      <w:r w:rsidRPr="00BE3559">
        <w:rPr>
          <w:i/>
        </w:rPr>
        <w:t xml:space="preserve"> Norm for </w:t>
      </w:r>
      <w:proofErr w:type="spellStart"/>
      <w:r w:rsidRPr="00BE3559">
        <w:rPr>
          <w:i/>
        </w:rPr>
        <w:t>English</w:t>
      </w:r>
      <w:proofErr w:type="spellEnd"/>
      <w:r w:rsidRPr="00BE3559">
        <w:rPr>
          <w:i/>
        </w:rPr>
        <w:t xml:space="preserve"> </w:t>
      </w:r>
      <w:proofErr w:type="spellStart"/>
      <w:r w:rsidRPr="00BE3559">
        <w:rPr>
          <w:i/>
        </w:rPr>
        <w:t>Words</w:t>
      </w:r>
      <w:proofErr w:type="spellEnd"/>
      <w:r w:rsidRPr="00734AF0">
        <w:t xml:space="preserve"> (ANEW)</w:t>
      </w:r>
      <w:r>
        <w:t xml:space="preserve">. E no fim, para computar a associação entre as músicas e as emoções, foi feito </w:t>
      </w:r>
      <w:r w:rsidRPr="009D2981">
        <w:t>uso do GPR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w:t>
      </w:r>
      <w:proofErr w:type="spellStart"/>
      <w:r>
        <w:rPr>
          <w:i/>
        </w:rPr>
        <w:t>R</w:t>
      </w:r>
      <w:r w:rsidRPr="00BE3559">
        <w:rPr>
          <w:i/>
        </w:rPr>
        <w:t>egression</w:t>
      </w:r>
      <w:proofErr w:type="spellEnd"/>
      <w:r w:rsidRPr="009D2981">
        <w:t>)</w:t>
      </w:r>
      <w:r>
        <w:t xml:space="preserve">, mais especificamente o método </w:t>
      </w:r>
      <w:proofErr w:type="spellStart"/>
      <w:r w:rsidRPr="00BE3559">
        <w:rPr>
          <w:i/>
        </w:rPr>
        <w:t>isotropic</w:t>
      </w:r>
      <w:proofErr w:type="spellEnd"/>
      <w:r w:rsidRPr="00BE3559">
        <w:rPr>
          <w:i/>
        </w:rPr>
        <w:t xml:space="preserve"> </w:t>
      </w:r>
      <w:proofErr w:type="spellStart"/>
      <w:r w:rsidRPr="00BE3559">
        <w:rPr>
          <w:i/>
        </w:rPr>
        <w:t>rational</w:t>
      </w:r>
      <w:proofErr w:type="spellEnd"/>
      <w:r w:rsidRPr="00BE3559">
        <w:rPr>
          <w:i/>
        </w:rPr>
        <w:t xml:space="preserve"> </w:t>
      </w:r>
      <w:proofErr w:type="spellStart"/>
      <w:r w:rsidRPr="00BE3559">
        <w:rPr>
          <w:i/>
        </w:rPr>
        <w:t>quadratic</w:t>
      </w:r>
      <w:proofErr w:type="spellEnd"/>
      <w:r w:rsidRPr="00BE3559">
        <w:rPr>
          <w:i/>
        </w:rPr>
        <w:t xml:space="preserve"> </w:t>
      </w:r>
      <w:proofErr w:type="spellStart"/>
      <w:r w:rsidRPr="00BE3559">
        <w:rPr>
          <w:i/>
        </w:rPr>
        <w:t>covariance</w:t>
      </w:r>
      <w:proofErr w:type="spellEnd"/>
      <w:r w:rsidRPr="00BE3559">
        <w:rPr>
          <w:i/>
        </w:rPr>
        <w:t xml:space="preserve"> kernel</w:t>
      </w:r>
      <w:r w:rsidRPr="00266E2E">
        <w:t xml:space="preserve"> </w:t>
      </w:r>
      <w:r>
        <w:t xml:space="preserve">implementado pelo </w:t>
      </w:r>
      <w:r w:rsidRPr="00BE3559">
        <w:rPr>
          <w:i/>
        </w:rPr>
        <w:t>toolkit</w:t>
      </w:r>
      <w:r w:rsidRPr="00BE3559">
        <w:t xml:space="preserve">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for </w:t>
      </w:r>
      <w:proofErr w:type="spellStart"/>
      <w:r>
        <w:rPr>
          <w:i/>
        </w:rPr>
        <w:t>M</w:t>
      </w:r>
      <w:r w:rsidRPr="00BE3559">
        <w:rPr>
          <w:i/>
        </w:rPr>
        <w:t>achine</w:t>
      </w:r>
      <w:proofErr w:type="spellEnd"/>
      <w:r w:rsidRPr="00BE3559">
        <w:rPr>
          <w:i/>
        </w:rPr>
        <w:t xml:space="preserve"> </w:t>
      </w:r>
      <w:r>
        <w:rPr>
          <w:i/>
        </w:rPr>
        <w:t>L</w:t>
      </w:r>
      <w:r w:rsidRPr="00BE3559">
        <w:rPr>
          <w:i/>
        </w:rPr>
        <w:t>earning</w:t>
      </w:r>
      <w:r w:rsidRPr="00266E2E">
        <w:t xml:space="preserve"> (GPML)</w:t>
      </w:r>
      <w:r>
        <w:t>.</w:t>
      </w:r>
    </w:p>
    <w:p w14:paraId="1408045C" w14:textId="77777777" w:rsidR="00C679D5" w:rsidRDefault="00C679D5" w:rsidP="00BF30D2">
      <w:r>
        <w:tab/>
        <w:t xml:space="preserve">Como a experiência da música é multidimensional, o artigo revisado busca extrair os atributos das músicas, e visa auxiliar o processo de classificação. Para isso, foram utilizados o </w:t>
      </w:r>
      <w:r w:rsidRPr="00BE3559">
        <w:rPr>
          <w:i/>
        </w:rPr>
        <w:t>MIRtoolbox</w:t>
      </w:r>
      <w:r>
        <w:t xml:space="preserve"> e o </w:t>
      </w:r>
      <w:r w:rsidRPr="00BE3559">
        <w:rPr>
          <w:i/>
        </w:rPr>
        <w:t>PsySound toolbox</w:t>
      </w:r>
      <w:r>
        <w:rPr>
          <w:i/>
        </w:rPr>
        <w:t>,</w:t>
      </w:r>
      <w:r>
        <w:t xml:space="preserve"> os quais conseguem extrair os atributos musicais.</w:t>
      </w:r>
    </w:p>
    <w:p w14:paraId="129BFB9E" w14:textId="77777777" w:rsidR="00C679D5" w:rsidRDefault="00C679D5" w:rsidP="00BF30D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vida real</w:t>
      </w:r>
      <w:r w:rsidRPr="00C65639">
        <w:t>?</w:t>
      </w:r>
    </w:p>
    <w:p w14:paraId="051086BD" w14:textId="77777777" w:rsidR="00C679D5" w:rsidRDefault="00C679D5" w:rsidP="00BF30D2">
      <w:r>
        <w:tab/>
        <w:t>O principal objetivo dessa seção do trabalho foi classificar as atividades dos usuários (</w:t>
      </w:r>
      <w:r w:rsidRPr="00BE3559">
        <w:rPr>
          <w:i/>
        </w:rPr>
        <w:t>user-</w:t>
      </w:r>
      <w:proofErr w:type="spellStart"/>
      <w:r w:rsidRPr="00BE3559">
        <w:rPr>
          <w:i/>
        </w:rPr>
        <w:t>activity</w:t>
      </w:r>
      <w:proofErr w:type="spellEnd"/>
      <w:r>
        <w:t>) e relacionar às 8 atividades definidas com os dados obtidos dos sensores. Foram considerados os mesmos 19 usuários obtidos na filtragem apresentada na seção anterior.</w:t>
      </w:r>
    </w:p>
    <w:p w14:paraId="660DA5D3" w14:textId="77777777" w:rsidR="00C679D5" w:rsidRDefault="00C679D5" w:rsidP="00BF30D2">
      <w:r>
        <w:tab/>
        <w:t xml:space="preserve">A partir do aplicativo desenvolvido, foi possível obter os dados dos sensores utilizando o </w:t>
      </w:r>
      <w:r w:rsidRPr="00BE3559">
        <w:rPr>
          <w:i/>
        </w:rPr>
        <w:t xml:space="preserve">Funf Open </w:t>
      </w:r>
      <w:proofErr w:type="spellStart"/>
      <w:r w:rsidRPr="00BE3559">
        <w:rPr>
          <w:i/>
        </w:rPr>
        <w:t>Sensing</w:t>
      </w:r>
      <w:proofErr w:type="spellEnd"/>
      <w:r w:rsidRPr="00BE3559">
        <w:rPr>
          <w:i/>
        </w:rPr>
        <w:t xml:space="preserve"> Framework</w:t>
      </w:r>
      <w:r>
        <w:t>, e semelhante a classificação dos dados musicais com o contexto, para classificar as atividades dos usuários com os sensores foram utilizadas as técnicas de RBF e SVM.</w:t>
      </w:r>
    </w:p>
    <w:p w14:paraId="349F6D17" w14:textId="77777777" w:rsidR="00C679D5" w:rsidRDefault="00C679D5" w:rsidP="00BF30D2">
      <w:pPr>
        <w:pStyle w:val="Listas1"/>
      </w:pPr>
      <w:r w:rsidRPr="003534C8">
        <w:t>Como fatores pessoais se correlacionam com a previsibilidade do uso de músicas e da atividade do usuário para diferentes usuários</w:t>
      </w:r>
      <w:r>
        <w:t>?</w:t>
      </w:r>
    </w:p>
    <w:p w14:paraId="6328D23C" w14:textId="77777777" w:rsidR="00C679D5" w:rsidRDefault="00C679D5" w:rsidP="00BF30D2">
      <w:r>
        <w:tab/>
        <w:t xml:space="preserve">Com os resultados obtidos nas seções anteriores, essa seção busca determinar quais fatores do usuário são fortes indicadores de desempenho das duas tarefas. Foram considerados os mesmos 19 usuários obtidos na filtragem apresentada na seção anterior. </w:t>
      </w:r>
    </w:p>
    <w:p w14:paraId="3016418F" w14:textId="77777777" w:rsidR="00C679D5" w:rsidRPr="006E7D8D" w:rsidRDefault="00C679D5" w:rsidP="00BF30D2">
      <w:r>
        <w:tab/>
        <w:t xml:space="preserve">Antes dos usuários passarem a utilizar o sistema, foram realizadas algumas perguntas a eles, validando e obtendo informações prévias deles. Nessa seção foi utilizado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 AUC para determinar quais fatores dos usuários são indicadores de desempenho das duas tarefas.</w:t>
      </w:r>
    </w:p>
    <w:p w14:paraId="60DDC4CB" w14:textId="77777777" w:rsidR="00C679D5" w:rsidRDefault="00C679D5" w:rsidP="00BF30D2">
      <w:pPr>
        <w:pStyle w:val="Listas1"/>
      </w:pPr>
      <w:r>
        <w:lastRenderedPageBreak/>
        <w:t>Qual a base de treinamento e teste?</w:t>
      </w:r>
    </w:p>
    <w:p w14:paraId="36D38247" w14:textId="77777777" w:rsidR="00C679D5" w:rsidRPr="00A36DB8" w:rsidRDefault="00C679D5" w:rsidP="00BF30D2">
      <w:r>
        <w:tab/>
        <w:t>A partir do aplicativo desenvolvido, foram geradas uma base de treinamento e teste. Elas foram divididas em 3 partes, sendo elas: (i) relação música x contexto; (</w:t>
      </w:r>
      <w:proofErr w:type="spellStart"/>
      <w:r>
        <w:t>ii</w:t>
      </w:r>
      <w:proofErr w:type="spellEnd"/>
      <w:r>
        <w:t>) relação dos sensores x atividades; (</w:t>
      </w:r>
      <w:proofErr w:type="spellStart"/>
      <w:r>
        <w:t>iii</w:t>
      </w:r>
      <w:proofErr w:type="spellEnd"/>
      <w:r>
        <w:t>) e por último, os fatores extraídos dos usuários.</w:t>
      </w:r>
    </w:p>
    <w:p w14:paraId="6B39B229" w14:textId="77777777" w:rsidR="00C679D5" w:rsidRDefault="00C679D5" w:rsidP="00BF30D2">
      <w:pPr>
        <w:pStyle w:val="Listas1"/>
      </w:pPr>
      <w:r>
        <w:t>Quais os contextos utilizados?</w:t>
      </w:r>
    </w:p>
    <w:p w14:paraId="1F74BCF7" w14:textId="55773644" w:rsidR="00C679D5" w:rsidRDefault="00C679D5" w:rsidP="00BF30D2">
      <w:r>
        <w:tab/>
        <w:t>O trabalho revisado utiliza dos contextos comportamentais e de ambiente, e classificaram os fatores de uma preferência musical em 3 tipos (usuário, música e contexto). Eles são apresentados na Figura 7 abaixo.</w:t>
      </w:r>
    </w:p>
    <w:p w14:paraId="5969AEAF" w14:textId="465F6390" w:rsidR="00986C87" w:rsidRDefault="00986C87" w:rsidP="00BF30D2"/>
    <w:p w14:paraId="24CD5F5A" w14:textId="3EC53CF3" w:rsidR="00986C87" w:rsidRPr="00986C87" w:rsidRDefault="00986C87" w:rsidP="00BF30D2">
      <w:pPr>
        <w:pStyle w:val="Legenda"/>
      </w:pPr>
      <w:bookmarkStart w:id="58" w:name="_Toc55791215"/>
      <w:r w:rsidRPr="00986C87">
        <w:t xml:space="preserve">Figura </w:t>
      </w:r>
      <w:fldSimple w:instr=" SEQ Figura \* ARABIC ">
        <w:r w:rsidR="00033E87">
          <w:rPr>
            <w:noProof/>
          </w:rPr>
          <w:t>7</w:t>
        </w:r>
      </w:fldSimple>
      <w:r w:rsidRPr="00986C87">
        <w:t xml:space="preserve"> - Fatores da preferência musical</w:t>
      </w:r>
      <w:bookmarkEnd w:id="58"/>
    </w:p>
    <w:p w14:paraId="547B6C0B" w14:textId="62D496D3" w:rsidR="00986C87" w:rsidRPr="00986C87" w:rsidRDefault="00125BA5" w:rsidP="00BF30D2">
      <w:pPr>
        <w:pStyle w:val="Legenda"/>
        <w:rPr>
          <w:noProof/>
        </w:rPr>
      </w:pPr>
      <w:r>
        <w:rPr>
          <w:noProof/>
        </w:rPr>
        <w:pict w14:anchorId="2FC1ED96">
          <v:shape id="Diagrama 10" o:spid="_x0000_i1031" type="#_x0000_t75" style="width:6in;height:252.75pt;visibility:visible" o:gfxdata="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">
            <v:imagedata r:id="rId21" o:title="" cropleft="-9944f" cropright="-17710f"/>
            <o:lock v:ext="edit" aspectratio="f"/>
          </v:shape>
        </w:pict>
      </w:r>
    </w:p>
    <w:p w14:paraId="5EC3B40B" w14:textId="77777777" w:rsidR="00986C87" w:rsidRPr="00986C87" w:rsidRDefault="00986C87" w:rsidP="00BF30D2">
      <w:pPr>
        <w:pStyle w:val="Legenda"/>
      </w:pPr>
      <w:r w:rsidRPr="00986C87">
        <w:t>Fonte: Elaborado pelo autor (2020)</w:t>
      </w:r>
    </w:p>
    <w:p w14:paraId="4EEA98B3" w14:textId="77777777" w:rsidR="00E83151" w:rsidRDefault="00E83151" w:rsidP="00BF30D2">
      <w:pPr>
        <w:pStyle w:val="Listas1"/>
      </w:pPr>
      <w:r>
        <w:t>Como é obtido o contexto?</w:t>
      </w:r>
    </w:p>
    <w:p w14:paraId="18F0EE3C" w14:textId="77777777" w:rsidR="00E83151" w:rsidRPr="00FD637E" w:rsidRDefault="00E83151" w:rsidP="00BF30D2">
      <w:r>
        <w:tab/>
        <w:t>O contexto é obtido a partir do aplicativo desenvolvido, ele trouxe diversas informações sobre o dia a dia dos usuários, essas informações foram obtidas através de sensores e formulários que o usuário conseguia responder. Não é apresentado o contexto atual para o usuário.</w:t>
      </w:r>
    </w:p>
    <w:p w14:paraId="6DF03A27" w14:textId="77777777" w:rsidR="00E83151" w:rsidRDefault="00E83151" w:rsidP="00BF30D2">
      <w:pPr>
        <w:pStyle w:val="Listas1"/>
      </w:pPr>
      <w:r>
        <w:lastRenderedPageBreak/>
        <w:t>A recomendação atingiu as expectativas do usuário?</w:t>
      </w:r>
    </w:p>
    <w:p w14:paraId="33F3D983" w14:textId="77777777" w:rsidR="00E83151" w:rsidRPr="00413F67" w:rsidRDefault="00E83151" w:rsidP="00BF30D2">
      <w:r>
        <w:tab/>
        <w:t xml:space="preserve">O artigo revisado não desenvolveu um sistema de recomendação, apenas disponibilizou diversos dados estatísticos que auxiliariam o desenvolvimento de um </w:t>
      </w:r>
      <w:r w:rsidRPr="003D07A4">
        <w:rPr>
          <w:i/>
        </w:rPr>
        <w:t>RecSys</w:t>
      </w:r>
      <w:r>
        <w:t>. Por isso, não foi definido nenhum critério de qualidade ou técnicas de avaliação das recomendações. A base foi obtida através do aplicativo desenvolvido nesse trabalho, ela</w:t>
      </w:r>
      <w:bookmarkStart w:id="59" w:name="OLE_LINK1"/>
      <w:r>
        <w:t xml:space="preserve"> continha</w:t>
      </w:r>
      <w:bookmarkEnd w:id="59"/>
      <w:r>
        <w:t xml:space="preserve"> 48 usuários, que a partir de uma filtragem dos dados efetuada, passou para 19 nas respostas das questões.</w:t>
      </w:r>
    </w:p>
    <w:p w14:paraId="5A72AECA" w14:textId="7205347B" w:rsidR="00910C9E" w:rsidRDefault="00910C9E" w:rsidP="00BF30D2">
      <w:pPr>
        <w:pStyle w:val="Ttulo2"/>
      </w:pPr>
      <w:bookmarkStart w:id="60" w:name="_Toc55523364"/>
      <w:bookmarkStart w:id="61" w:name="_Toc55260947"/>
      <w:bookmarkStart w:id="62" w:name="_Toc55790197"/>
      <w:r w:rsidRPr="005F2713">
        <w:t>FUNCIONALIDADES DOS TRABALHOS INVESTIGADOS</w:t>
      </w:r>
      <w:bookmarkEnd w:id="60"/>
      <w:bookmarkEnd w:id="61"/>
      <w:bookmarkEnd w:id="62"/>
    </w:p>
    <w:p w14:paraId="7CA853DF" w14:textId="77777777" w:rsidR="00910C9E" w:rsidRDefault="00910C9E" w:rsidP="00BF30D2">
      <w:r>
        <w:tab/>
        <w:t xml:space="preserve">O </w:t>
      </w:r>
      <w:r>
        <w:fldChar w:fldCharType="begin"/>
      </w:r>
      <w:r>
        <w:instrText xml:space="preserve"> REF _Ref42381546 \h </w:instrText>
      </w:r>
      <w:r>
        <w:fldChar w:fldCharType="separate"/>
      </w:r>
      <w:r>
        <w:t xml:space="preserve">Quadro </w:t>
      </w:r>
      <w:r>
        <w:rPr>
          <w:noProof/>
        </w:rPr>
        <w:t>1</w:t>
      </w:r>
      <w:r>
        <w:fldChar w:fldCharType="end"/>
      </w:r>
      <w:r>
        <w:t xml:space="preserve"> apresenta a relação das funcionalidades dos 5 artigos revisados (2 indicados pelos avaliadores e 3 resultantes da revisão bibliográfica) e da proposta deste trabalho, focando em comparar apenas as funcionalidades utilizadas no desenvolvimento do sistema de recomendação. O Quadro 1 apresenta a seguinte legenda de símbolos:  </w:t>
      </w:r>
      <w:r>
        <w:rPr>
          <w:rFonts w:ascii="Segoe UI Emoji" w:hAnsi="Segoe UI Emoji" w:cs="Segoe UI Emoji"/>
        </w:rPr>
        <w:t>✔</w:t>
      </w:r>
      <w:r>
        <w:t xml:space="preserve"> caso possua, </w:t>
      </w:r>
      <w:r>
        <w:rPr>
          <w:rFonts w:ascii="Segoe UI Emoji" w:hAnsi="Segoe UI Emoji" w:cs="Segoe UI Emoji"/>
        </w:rPr>
        <w:t>❌</w:t>
      </w:r>
      <w:r>
        <w:t xml:space="preserve"> caso não possua.</w:t>
      </w:r>
    </w:p>
    <w:p w14:paraId="579B694C" w14:textId="0AA925EE" w:rsidR="00EF5CD4" w:rsidRPr="001659D1" w:rsidRDefault="00EF5CD4" w:rsidP="00BF30D2">
      <w:pPr>
        <w:pStyle w:val="Legenda"/>
      </w:pPr>
      <w:bookmarkStart w:id="63" w:name="_Toc55791192"/>
      <w:r w:rsidRPr="001659D1">
        <w:t xml:space="preserve">Quadro </w:t>
      </w:r>
      <w:fldSimple w:instr=" SEQ Quadro \* ARABIC ">
        <w:r w:rsidR="005B0A0A">
          <w:rPr>
            <w:noProof/>
          </w:rPr>
          <w:t>1</w:t>
        </w:r>
      </w:fldSimple>
      <w:r w:rsidRPr="001659D1">
        <w:t xml:space="preserve"> - Relação das funcionalidades desenvolvidas em cada artigo revisado</w:t>
      </w:r>
      <w:bookmarkEnd w:id="6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8"/>
        <w:gridCol w:w="1266"/>
        <w:gridCol w:w="1541"/>
        <w:gridCol w:w="1003"/>
        <w:gridCol w:w="1209"/>
        <w:gridCol w:w="1341"/>
        <w:gridCol w:w="1150"/>
      </w:tblGrid>
      <w:tr w:rsidR="007E2D77" w:rsidRPr="00902E83" w14:paraId="6BFC87E5" w14:textId="77777777" w:rsidTr="00C408F3">
        <w:tc>
          <w:tcPr>
            <w:tcW w:w="0" w:type="auto"/>
            <w:shd w:val="clear" w:color="auto" w:fill="auto"/>
          </w:tcPr>
          <w:p w14:paraId="7D279464" w14:textId="77777777" w:rsidR="00AC6E07" w:rsidRPr="00902E83" w:rsidRDefault="00AC6E07" w:rsidP="00BF30D2"/>
        </w:tc>
        <w:tc>
          <w:tcPr>
            <w:tcW w:w="0" w:type="auto"/>
            <w:shd w:val="clear" w:color="auto" w:fill="auto"/>
          </w:tcPr>
          <w:p w14:paraId="7274CC37"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Pr="00AC6E07">
              <w:rPr>
                <w:lang w:val="en-US"/>
              </w:rPr>
              <w:fldChar w:fldCharType="separate"/>
            </w:r>
            <w:r w:rsidRPr="00AC6E07">
              <w:rPr>
                <w:noProof/>
                <w:lang w:val="en-US"/>
              </w:rPr>
              <w:t>(TKALČIČ et al., 2019)</w:t>
            </w:r>
            <w:r w:rsidRPr="00AC6E07">
              <w:rPr>
                <w:lang w:val="en-US"/>
              </w:rPr>
              <w:fldChar w:fldCharType="end"/>
            </w:r>
          </w:p>
        </w:tc>
        <w:tc>
          <w:tcPr>
            <w:tcW w:w="0" w:type="auto"/>
            <w:shd w:val="clear" w:color="auto" w:fill="auto"/>
          </w:tcPr>
          <w:p w14:paraId="05CB5EF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Pr="00AC6E07">
              <w:rPr>
                <w:lang w:val="en-US"/>
              </w:rPr>
              <w:fldChar w:fldCharType="separate"/>
            </w:r>
            <w:r w:rsidRPr="00AC6E07">
              <w:rPr>
                <w:noProof/>
                <w:lang w:val="en-US"/>
              </w:rPr>
              <w:t>(VOLOKHIN; AGICHTEIN, 2018)</w:t>
            </w:r>
            <w:r w:rsidRPr="00AC6E07">
              <w:rPr>
                <w:lang w:val="en-US"/>
              </w:rPr>
              <w:fldChar w:fldCharType="end"/>
            </w:r>
          </w:p>
        </w:tc>
        <w:tc>
          <w:tcPr>
            <w:tcW w:w="0" w:type="auto"/>
            <w:shd w:val="clear" w:color="auto" w:fill="auto"/>
          </w:tcPr>
          <w:p w14:paraId="6607868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Pr="00AC6E07">
              <w:rPr>
                <w:lang w:val="en-US"/>
              </w:rPr>
              <w:fldChar w:fldCharType="separate"/>
            </w:r>
            <w:r w:rsidRPr="00AC6E07">
              <w:rPr>
                <w:noProof/>
                <w:lang w:val="en-US"/>
              </w:rPr>
              <w:t>(YANG; TENG, 2015)</w:t>
            </w:r>
            <w:r w:rsidRPr="00AC6E07">
              <w:rPr>
                <w:lang w:val="en-US"/>
              </w:rPr>
              <w:fldChar w:fldCharType="end"/>
            </w:r>
          </w:p>
        </w:tc>
        <w:tc>
          <w:tcPr>
            <w:tcW w:w="0" w:type="auto"/>
            <w:shd w:val="clear" w:color="auto" w:fill="auto"/>
          </w:tcPr>
          <w:p w14:paraId="49C167A6" w14:textId="77777777" w:rsidR="00AC6E07" w:rsidRDefault="00AC6E07" w:rsidP="00BF30D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0" w:type="auto"/>
            <w:shd w:val="clear" w:color="auto" w:fill="auto"/>
          </w:tcPr>
          <w:p w14:paraId="1BB22D63" w14:textId="77777777" w:rsidR="00AC6E07" w:rsidRDefault="00AC6E07" w:rsidP="00BF30D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0" w:type="auto"/>
            <w:shd w:val="clear" w:color="auto" w:fill="auto"/>
          </w:tcPr>
          <w:p w14:paraId="1D83FFE4" w14:textId="77777777" w:rsidR="00AC6E07" w:rsidRPr="00902E83" w:rsidRDefault="00AC6E07" w:rsidP="00BF30D2">
            <w:r>
              <w:t>Proposta</w:t>
            </w:r>
            <w:r w:rsidRPr="00902E83">
              <w:t xml:space="preserve"> des</w:t>
            </w:r>
            <w:r>
              <w:t>t</w:t>
            </w:r>
            <w:r w:rsidRPr="00902E83">
              <w:t>e trabalho</w:t>
            </w:r>
          </w:p>
        </w:tc>
      </w:tr>
      <w:tr w:rsidR="007E2D77" w:rsidRPr="00902E83" w14:paraId="2E6A13BC" w14:textId="77777777" w:rsidTr="00C408F3">
        <w:tc>
          <w:tcPr>
            <w:tcW w:w="0" w:type="auto"/>
            <w:shd w:val="clear" w:color="auto" w:fill="auto"/>
          </w:tcPr>
          <w:p w14:paraId="51F653A0" w14:textId="77777777" w:rsidR="00AC6E07" w:rsidRPr="00902E83" w:rsidRDefault="00AC6E07" w:rsidP="00BF30D2">
            <w:r>
              <w:t>Tem foco no entendimento do contexto para recomendações musicais?</w:t>
            </w:r>
          </w:p>
        </w:tc>
        <w:tc>
          <w:tcPr>
            <w:tcW w:w="0" w:type="auto"/>
            <w:shd w:val="clear" w:color="auto" w:fill="auto"/>
          </w:tcPr>
          <w:p w14:paraId="71F30FA4"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14AC03B6"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26171DC8"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5FDE5221"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F0198F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B567242" w14:textId="77777777" w:rsidR="00AC6E07" w:rsidRPr="00902E83" w:rsidRDefault="00AC6E07" w:rsidP="00BF30D2">
            <w:r w:rsidRPr="00AC6E07">
              <w:rPr>
                <w:rFonts w:ascii="Segoe UI Emoji" w:hAnsi="Segoe UI Emoji" w:cs="Segoe UI Emoji"/>
              </w:rPr>
              <w:t>✔</w:t>
            </w:r>
          </w:p>
        </w:tc>
      </w:tr>
      <w:tr w:rsidR="007E2D77" w:rsidRPr="00902E83" w14:paraId="55CE950C" w14:textId="77777777" w:rsidTr="00C408F3">
        <w:tc>
          <w:tcPr>
            <w:tcW w:w="0" w:type="auto"/>
            <w:shd w:val="clear" w:color="auto" w:fill="auto"/>
          </w:tcPr>
          <w:p w14:paraId="3683F142" w14:textId="77777777" w:rsidR="00AC6E07" w:rsidRPr="00902E83" w:rsidRDefault="00AC6E07" w:rsidP="00BF30D2">
            <w:r w:rsidRPr="00902E83">
              <w:t>O trabalho foi</w:t>
            </w:r>
            <w:r>
              <w:t>/será</w:t>
            </w:r>
            <w:r w:rsidRPr="00902E83">
              <w:t xml:space="preserve"> validado em um caso real?</w:t>
            </w:r>
          </w:p>
        </w:tc>
        <w:tc>
          <w:tcPr>
            <w:tcW w:w="0" w:type="auto"/>
            <w:shd w:val="clear" w:color="auto" w:fill="auto"/>
          </w:tcPr>
          <w:p w14:paraId="7ECB4245"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BA545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427070"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0E0429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66924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805E929" w14:textId="77777777" w:rsidR="00AC6E07" w:rsidRPr="00902E83" w:rsidRDefault="00AC6E07" w:rsidP="00BF30D2">
            <w:r w:rsidRPr="00AC6E07">
              <w:rPr>
                <w:rFonts w:ascii="Segoe UI Emoji" w:hAnsi="Segoe UI Emoji" w:cs="Segoe UI Emoji"/>
              </w:rPr>
              <w:t>✔</w:t>
            </w:r>
          </w:p>
        </w:tc>
      </w:tr>
      <w:tr w:rsidR="007E2D77" w:rsidRPr="00902E83" w14:paraId="10C8B032" w14:textId="77777777" w:rsidTr="00C408F3">
        <w:tc>
          <w:tcPr>
            <w:tcW w:w="0" w:type="auto"/>
            <w:shd w:val="clear" w:color="auto" w:fill="auto"/>
          </w:tcPr>
          <w:p w14:paraId="7138CE50" w14:textId="77777777" w:rsidR="00AC6E07" w:rsidRPr="00902E83" w:rsidRDefault="00AC6E07" w:rsidP="00BF30D2">
            <w:r w:rsidRPr="00902E83">
              <w:t xml:space="preserve">Utiliza do contexto </w:t>
            </w:r>
            <w:r>
              <w:t>comportamental</w:t>
            </w:r>
            <w:r w:rsidRPr="00902E83">
              <w:lastRenderedPageBreak/>
              <w:t>?</w:t>
            </w:r>
          </w:p>
        </w:tc>
        <w:tc>
          <w:tcPr>
            <w:tcW w:w="0" w:type="auto"/>
            <w:shd w:val="clear" w:color="auto" w:fill="auto"/>
          </w:tcPr>
          <w:p w14:paraId="2B4FD4EA" w14:textId="77777777" w:rsidR="00AC6E07" w:rsidRPr="00902E83" w:rsidRDefault="00AC6E07" w:rsidP="00BF30D2">
            <w:r w:rsidRPr="00AC6E07">
              <w:rPr>
                <w:rFonts w:ascii="Segoe UI Emoji" w:hAnsi="Segoe UI Emoji" w:cs="Segoe UI Emoji"/>
              </w:rPr>
              <w:lastRenderedPageBreak/>
              <w:t>✔</w:t>
            </w:r>
          </w:p>
        </w:tc>
        <w:tc>
          <w:tcPr>
            <w:tcW w:w="0" w:type="auto"/>
            <w:shd w:val="clear" w:color="auto" w:fill="auto"/>
          </w:tcPr>
          <w:p w14:paraId="30A7E69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4469AB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3AACA48"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A1EF78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10B1245" w14:textId="77777777" w:rsidR="00AC6E07" w:rsidRPr="00902E83" w:rsidRDefault="00AC6E07" w:rsidP="00BF30D2">
            <w:r w:rsidRPr="00AC6E07">
              <w:rPr>
                <w:rFonts w:ascii="Segoe UI Emoji" w:hAnsi="Segoe UI Emoji" w:cs="Segoe UI Emoji"/>
              </w:rPr>
              <w:t>✔</w:t>
            </w:r>
          </w:p>
        </w:tc>
      </w:tr>
      <w:tr w:rsidR="007E2D77" w:rsidRPr="00902E83" w14:paraId="4FD2A2F2" w14:textId="77777777" w:rsidTr="00C408F3">
        <w:tc>
          <w:tcPr>
            <w:tcW w:w="0" w:type="auto"/>
            <w:shd w:val="clear" w:color="auto" w:fill="auto"/>
          </w:tcPr>
          <w:p w14:paraId="7E1C1A71" w14:textId="77777777" w:rsidR="00AC6E07" w:rsidRPr="00902E83" w:rsidRDefault="00AC6E07" w:rsidP="00BF30D2">
            <w:r w:rsidRPr="00902E83">
              <w:t xml:space="preserve">Utiliza do contexto </w:t>
            </w:r>
            <w:r>
              <w:t>de ambiente</w:t>
            </w:r>
            <w:r w:rsidRPr="00902E83">
              <w:t>?</w:t>
            </w:r>
          </w:p>
        </w:tc>
        <w:tc>
          <w:tcPr>
            <w:tcW w:w="0" w:type="auto"/>
            <w:shd w:val="clear" w:color="auto" w:fill="auto"/>
          </w:tcPr>
          <w:p w14:paraId="172F6EA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1B5554A"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495B01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D90D1F3" w14:textId="77777777" w:rsidR="00AC6E07" w:rsidRDefault="00AC6E07" w:rsidP="00BF30D2">
            <w:r w:rsidRPr="00AC6E07">
              <w:rPr>
                <w:rFonts w:ascii="Segoe UI Emoji" w:hAnsi="Segoe UI Emoji" w:cs="Segoe UI Emoji"/>
              </w:rPr>
              <w:t>✔</w:t>
            </w:r>
          </w:p>
        </w:tc>
        <w:tc>
          <w:tcPr>
            <w:tcW w:w="0" w:type="auto"/>
            <w:shd w:val="clear" w:color="auto" w:fill="auto"/>
          </w:tcPr>
          <w:p w14:paraId="27D3134C" w14:textId="77777777" w:rsidR="00AC6E07" w:rsidRDefault="00AC6E07" w:rsidP="00BF30D2">
            <w:r w:rsidRPr="00AC6E07">
              <w:rPr>
                <w:rFonts w:ascii="Segoe UI Emoji" w:hAnsi="Segoe UI Emoji" w:cs="Segoe UI Emoji"/>
              </w:rPr>
              <w:t>❌</w:t>
            </w:r>
          </w:p>
        </w:tc>
        <w:tc>
          <w:tcPr>
            <w:tcW w:w="0" w:type="auto"/>
            <w:shd w:val="clear" w:color="auto" w:fill="auto"/>
          </w:tcPr>
          <w:p w14:paraId="6798110A" w14:textId="77777777" w:rsidR="00AC6E07" w:rsidRPr="00902E83" w:rsidRDefault="00AC6E07" w:rsidP="00BF30D2">
            <w:r w:rsidRPr="00AC6E07">
              <w:rPr>
                <w:rFonts w:ascii="Segoe UI Emoji" w:hAnsi="Segoe UI Emoji" w:cs="Segoe UI Emoji"/>
              </w:rPr>
              <w:t>✔</w:t>
            </w:r>
          </w:p>
        </w:tc>
      </w:tr>
      <w:tr w:rsidR="007E2D77" w:rsidRPr="00902E83" w14:paraId="53E06991" w14:textId="77777777" w:rsidTr="00C408F3">
        <w:tc>
          <w:tcPr>
            <w:tcW w:w="0" w:type="auto"/>
            <w:shd w:val="clear" w:color="auto" w:fill="auto"/>
          </w:tcPr>
          <w:p w14:paraId="5EC1F07C" w14:textId="77777777" w:rsidR="00AC6E07" w:rsidRPr="00902E83" w:rsidRDefault="00AC6E07" w:rsidP="00BF30D2">
            <w:r w:rsidRPr="00902E83">
              <w:t>Utiliza do contexto explicito?</w:t>
            </w:r>
          </w:p>
        </w:tc>
        <w:tc>
          <w:tcPr>
            <w:tcW w:w="0" w:type="auto"/>
            <w:shd w:val="clear" w:color="auto" w:fill="auto"/>
          </w:tcPr>
          <w:p w14:paraId="5133A55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5A710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9AE76B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50C9F78" w14:textId="77777777" w:rsidR="00AC6E07" w:rsidRDefault="00AC6E07" w:rsidP="00BF30D2">
            <w:r w:rsidRPr="00AC6E07">
              <w:rPr>
                <w:rFonts w:ascii="Segoe UI Emoji" w:hAnsi="Segoe UI Emoji" w:cs="Segoe UI Emoji"/>
              </w:rPr>
              <w:t>✔</w:t>
            </w:r>
          </w:p>
        </w:tc>
        <w:tc>
          <w:tcPr>
            <w:tcW w:w="0" w:type="auto"/>
            <w:shd w:val="clear" w:color="auto" w:fill="auto"/>
          </w:tcPr>
          <w:p w14:paraId="004EB4C3" w14:textId="77777777" w:rsidR="00AC6E07" w:rsidRDefault="00AC6E07" w:rsidP="00BF30D2">
            <w:r w:rsidRPr="00AC6E07">
              <w:rPr>
                <w:rFonts w:ascii="Segoe UI Emoji" w:hAnsi="Segoe UI Emoji" w:cs="Segoe UI Emoji"/>
              </w:rPr>
              <w:t>❌</w:t>
            </w:r>
          </w:p>
        </w:tc>
        <w:tc>
          <w:tcPr>
            <w:tcW w:w="0" w:type="auto"/>
            <w:shd w:val="clear" w:color="auto" w:fill="auto"/>
          </w:tcPr>
          <w:p w14:paraId="66793B2F" w14:textId="77777777" w:rsidR="00AC6E07" w:rsidRPr="00902E83" w:rsidRDefault="00AC6E07" w:rsidP="00BF30D2">
            <w:r w:rsidRPr="00AC6E07">
              <w:rPr>
                <w:rFonts w:ascii="Segoe UI Emoji" w:hAnsi="Segoe UI Emoji" w:cs="Segoe UI Emoji"/>
              </w:rPr>
              <w:t>✔</w:t>
            </w:r>
          </w:p>
        </w:tc>
      </w:tr>
      <w:tr w:rsidR="007E2D77" w:rsidRPr="00902E83" w14:paraId="4A88EEC4" w14:textId="77777777" w:rsidTr="00C408F3">
        <w:tc>
          <w:tcPr>
            <w:tcW w:w="0" w:type="auto"/>
            <w:shd w:val="clear" w:color="auto" w:fill="auto"/>
          </w:tcPr>
          <w:p w14:paraId="633ED2B0" w14:textId="77777777" w:rsidR="00AC6E07" w:rsidRPr="00902E83" w:rsidRDefault="00AC6E07" w:rsidP="00BF30D2">
            <w:r w:rsidRPr="00902E83">
              <w:t>Utiliza do contexto implícito?</w:t>
            </w:r>
          </w:p>
        </w:tc>
        <w:tc>
          <w:tcPr>
            <w:tcW w:w="0" w:type="auto"/>
            <w:shd w:val="clear" w:color="auto" w:fill="auto"/>
          </w:tcPr>
          <w:p w14:paraId="7C25A32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AF1A4C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34B3F6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8CB6B51" w14:textId="77777777" w:rsidR="00AC6E07" w:rsidRDefault="00AC6E07" w:rsidP="00BF30D2">
            <w:r w:rsidRPr="00AC6E07">
              <w:rPr>
                <w:rFonts w:ascii="Segoe UI Emoji" w:hAnsi="Segoe UI Emoji" w:cs="Segoe UI Emoji"/>
              </w:rPr>
              <w:t>✔</w:t>
            </w:r>
          </w:p>
        </w:tc>
        <w:tc>
          <w:tcPr>
            <w:tcW w:w="0" w:type="auto"/>
            <w:shd w:val="clear" w:color="auto" w:fill="auto"/>
          </w:tcPr>
          <w:p w14:paraId="5EE0DEA9" w14:textId="77777777" w:rsidR="00AC6E07" w:rsidRDefault="00AC6E07" w:rsidP="00BF30D2">
            <w:r w:rsidRPr="00AC6E07">
              <w:rPr>
                <w:rFonts w:ascii="Segoe UI Emoji" w:hAnsi="Segoe UI Emoji" w:cs="Segoe UI Emoji"/>
              </w:rPr>
              <w:t>❌</w:t>
            </w:r>
          </w:p>
        </w:tc>
        <w:tc>
          <w:tcPr>
            <w:tcW w:w="0" w:type="auto"/>
            <w:shd w:val="clear" w:color="auto" w:fill="auto"/>
          </w:tcPr>
          <w:p w14:paraId="73CAEA3C" w14:textId="77777777" w:rsidR="00AC6E07" w:rsidRPr="00902E83" w:rsidRDefault="00AC6E07" w:rsidP="00BF30D2">
            <w:r w:rsidRPr="00AC6E07">
              <w:rPr>
                <w:rFonts w:ascii="Segoe UI Emoji" w:hAnsi="Segoe UI Emoji" w:cs="Segoe UI Emoji"/>
              </w:rPr>
              <w:t>✔</w:t>
            </w:r>
          </w:p>
        </w:tc>
      </w:tr>
      <w:tr w:rsidR="007E2D77" w:rsidRPr="00902E83" w14:paraId="40B22200" w14:textId="77777777" w:rsidTr="00C408F3">
        <w:tc>
          <w:tcPr>
            <w:tcW w:w="0" w:type="auto"/>
            <w:shd w:val="clear" w:color="auto" w:fill="auto"/>
          </w:tcPr>
          <w:p w14:paraId="023CAF7F" w14:textId="77777777" w:rsidR="00AC6E07" w:rsidRDefault="00AC6E07" w:rsidP="00BF30D2">
            <w:commentRangeStart w:id="64"/>
            <w:r>
              <w:t xml:space="preserve">Utiliza do algoritmo </w:t>
            </w:r>
            <w:r w:rsidRPr="00AC6E07">
              <w:rPr>
                <w:i/>
              </w:rPr>
              <w:t>K-</w:t>
            </w:r>
            <w:proofErr w:type="spellStart"/>
            <w:r w:rsidRPr="00AC6E07">
              <w:rPr>
                <w:i/>
              </w:rPr>
              <w:t>Nearest</w:t>
            </w:r>
            <w:proofErr w:type="spellEnd"/>
            <w:r w:rsidRPr="00AC6E07">
              <w:rPr>
                <w:i/>
              </w:rPr>
              <w:t xml:space="preserve"> </w:t>
            </w:r>
            <w:proofErr w:type="spellStart"/>
            <w:r w:rsidRPr="00AC6E07">
              <w:rPr>
                <w:i/>
              </w:rPr>
              <w:t>Neighbors</w:t>
            </w:r>
            <w:proofErr w:type="spellEnd"/>
            <w:r w:rsidRPr="002A59B1">
              <w:t xml:space="preserve"> (</w:t>
            </w:r>
            <w:r w:rsidRPr="00AC6E07">
              <w:rPr>
                <w:i/>
              </w:rPr>
              <w:t>KNN</w:t>
            </w:r>
            <w:r w:rsidRPr="002A59B1">
              <w:t>)</w:t>
            </w:r>
            <w:r>
              <w:t xml:space="preserve"> para classificação?</w:t>
            </w:r>
          </w:p>
        </w:tc>
        <w:tc>
          <w:tcPr>
            <w:tcW w:w="0" w:type="auto"/>
            <w:shd w:val="clear" w:color="auto" w:fill="auto"/>
          </w:tcPr>
          <w:p w14:paraId="6D2549E4" w14:textId="77777777" w:rsidR="00AC6E07" w:rsidRDefault="00AC6E07" w:rsidP="00BF30D2">
            <w:r w:rsidRPr="00AC6E07">
              <w:rPr>
                <w:rFonts w:ascii="Segoe UI Emoji" w:hAnsi="Segoe UI Emoji" w:cs="Segoe UI Emoji"/>
              </w:rPr>
              <w:t>❌</w:t>
            </w:r>
          </w:p>
        </w:tc>
        <w:tc>
          <w:tcPr>
            <w:tcW w:w="0" w:type="auto"/>
            <w:shd w:val="clear" w:color="auto" w:fill="auto"/>
          </w:tcPr>
          <w:p w14:paraId="4A9096DB" w14:textId="77777777" w:rsidR="00AC6E07" w:rsidRDefault="00AC6E07" w:rsidP="00BF30D2">
            <w:r w:rsidRPr="00AC6E07">
              <w:rPr>
                <w:rFonts w:ascii="Segoe UI Emoji" w:hAnsi="Segoe UI Emoji" w:cs="Segoe UI Emoji"/>
              </w:rPr>
              <w:t>❌</w:t>
            </w:r>
          </w:p>
        </w:tc>
        <w:tc>
          <w:tcPr>
            <w:tcW w:w="0" w:type="auto"/>
            <w:shd w:val="clear" w:color="auto" w:fill="auto"/>
          </w:tcPr>
          <w:p w14:paraId="27F83709" w14:textId="77777777" w:rsidR="00AC6E07" w:rsidRDefault="00AC6E07" w:rsidP="00BF30D2">
            <w:r w:rsidRPr="00AC6E07">
              <w:rPr>
                <w:rFonts w:ascii="Segoe UI Emoji" w:hAnsi="Segoe UI Emoji" w:cs="Segoe UI Emoji"/>
              </w:rPr>
              <w:t>❌</w:t>
            </w:r>
          </w:p>
        </w:tc>
        <w:tc>
          <w:tcPr>
            <w:tcW w:w="0" w:type="auto"/>
            <w:shd w:val="clear" w:color="auto" w:fill="auto"/>
          </w:tcPr>
          <w:p w14:paraId="78642830" w14:textId="77777777" w:rsidR="00AC6E07" w:rsidRDefault="00AC6E07" w:rsidP="00BF30D2">
            <w:r w:rsidRPr="00AC6E07">
              <w:rPr>
                <w:rFonts w:ascii="Segoe UI Emoji" w:hAnsi="Segoe UI Emoji" w:cs="Segoe UI Emoji"/>
              </w:rPr>
              <w:t>✔</w:t>
            </w:r>
          </w:p>
        </w:tc>
        <w:tc>
          <w:tcPr>
            <w:tcW w:w="0" w:type="auto"/>
            <w:shd w:val="clear" w:color="auto" w:fill="auto"/>
          </w:tcPr>
          <w:p w14:paraId="3566A410" w14:textId="77777777" w:rsidR="00AC6E07" w:rsidRDefault="00AC6E07" w:rsidP="00BF30D2">
            <w:r w:rsidRPr="00AC6E07">
              <w:rPr>
                <w:rFonts w:ascii="Segoe UI Emoji" w:hAnsi="Segoe UI Emoji" w:cs="Segoe UI Emoji"/>
              </w:rPr>
              <w:t>✔</w:t>
            </w:r>
          </w:p>
        </w:tc>
        <w:tc>
          <w:tcPr>
            <w:tcW w:w="0" w:type="auto"/>
            <w:shd w:val="clear" w:color="auto" w:fill="auto"/>
          </w:tcPr>
          <w:p w14:paraId="3DB0BF92" w14:textId="77777777" w:rsidR="00AC6E07" w:rsidRDefault="00AC6E07" w:rsidP="00BF30D2">
            <w:r w:rsidRPr="00AC6E07">
              <w:rPr>
                <w:rFonts w:ascii="Segoe UI Emoji" w:hAnsi="Segoe UI Emoji" w:cs="Segoe UI Emoji"/>
              </w:rPr>
              <w:t>✔</w:t>
            </w:r>
            <w:commentRangeEnd w:id="64"/>
            <w:r>
              <w:rPr>
                <w:rStyle w:val="Refdecomentrio"/>
              </w:rPr>
              <w:commentReference w:id="64"/>
            </w:r>
          </w:p>
        </w:tc>
      </w:tr>
      <w:tr w:rsidR="007E2D77" w:rsidRPr="00902E83" w14:paraId="39F7F435" w14:textId="77777777" w:rsidTr="00C408F3">
        <w:tc>
          <w:tcPr>
            <w:tcW w:w="0" w:type="auto"/>
            <w:shd w:val="clear" w:color="auto" w:fill="auto"/>
          </w:tcPr>
          <w:p w14:paraId="0CCF2B4D" w14:textId="77777777" w:rsidR="00AC6E07" w:rsidRPr="00902E83" w:rsidRDefault="00AC6E07" w:rsidP="00BF30D2">
            <w:r>
              <w:t xml:space="preserve">Utiliza do algoritmo </w:t>
            </w:r>
            <w:proofErr w:type="spellStart"/>
            <w:r w:rsidRPr="00AC6E07">
              <w:rPr>
                <w:i/>
              </w:rPr>
              <w:t>Support</w:t>
            </w:r>
            <w:proofErr w:type="spellEnd"/>
            <w:r w:rsidRPr="00AC6E07">
              <w:rPr>
                <w:i/>
              </w:rPr>
              <w:t xml:space="preserve"> Vector </w:t>
            </w:r>
            <w:proofErr w:type="spellStart"/>
            <w:r w:rsidRPr="00AC6E07">
              <w:rPr>
                <w:i/>
              </w:rPr>
              <w:t>Machine</w:t>
            </w:r>
            <w:proofErr w:type="spellEnd"/>
            <w:r w:rsidRPr="002A59B1">
              <w:t xml:space="preserve"> (</w:t>
            </w:r>
            <w:r w:rsidRPr="00AC6E07">
              <w:rPr>
                <w:i/>
              </w:rPr>
              <w:t>SVM</w:t>
            </w:r>
            <w:r w:rsidRPr="002A59B1">
              <w:t>)</w:t>
            </w:r>
            <w:r>
              <w:t xml:space="preserve"> para classificação?</w:t>
            </w:r>
          </w:p>
        </w:tc>
        <w:tc>
          <w:tcPr>
            <w:tcW w:w="0" w:type="auto"/>
            <w:shd w:val="clear" w:color="auto" w:fill="auto"/>
          </w:tcPr>
          <w:p w14:paraId="02BCDF86" w14:textId="77777777" w:rsidR="00AC6E07" w:rsidRDefault="00AC6E07" w:rsidP="00BF30D2">
            <w:r w:rsidRPr="00AC6E07">
              <w:rPr>
                <w:rFonts w:ascii="Segoe UI Emoji" w:hAnsi="Segoe UI Emoji" w:cs="Segoe UI Emoji"/>
              </w:rPr>
              <w:t>❌</w:t>
            </w:r>
          </w:p>
        </w:tc>
        <w:tc>
          <w:tcPr>
            <w:tcW w:w="0" w:type="auto"/>
            <w:shd w:val="clear" w:color="auto" w:fill="auto"/>
          </w:tcPr>
          <w:p w14:paraId="22D7D426" w14:textId="77777777" w:rsidR="00AC6E07" w:rsidRDefault="00AC6E07" w:rsidP="00BF30D2">
            <w:r w:rsidRPr="00AC6E07">
              <w:rPr>
                <w:rFonts w:ascii="Segoe UI Emoji" w:hAnsi="Segoe UI Emoji" w:cs="Segoe UI Emoji"/>
              </w:rPr>
              <w:t>✔</w:t>
            </w:r>
          </w:p>
        </w:tc>
        <w:tc>
          <w:tcPr>
            <w:tcW w:w="0" w:type="auto"/>
            <w:shd w:val="clear" w:color="auto" w:fill="auto"/>
          </w:tcPr>
          <w:p w14:paraId="4CF27FB0" w14:textId="77777777" w:rsidR="00AC6E07" w:rsidRDefault="00AC6E07" w:rsidP="00BF30D2">
            <w:r w:rsidRPr="00AC6E07">
              <w:rPr>
                <w:rFonts w:ascii="Segoe UI Emoji" w:hAnsi="Segoe UI Emoji" w:cs="Segoe UI Emoji"/>
              </w:rPr>
              <w:t>✔</w:t>
            </w:r>
          </w:p>
        </w:tc>
        <w:tc>
          <w:tcPr>
            <w:tcW w:w="0" w:type="auto"/>
            <w:shd w:val="clear" w:color="auto" w:fill="auto"/>
          </w:tcPr>
          <w:p w14:paraId="0E19512A" w14:textId="77777777" w:rsidR="00AC6E07" w:rsidRDefault="00AC6E07" w:rsidP="00BF30D2">
            <w:r w:rsidRPr="00AC6E07">
              <w:rPr>
                <w:rFonts w:ascii="Segoe UI Emoji" w:hAnsi="Segoe UI Emoji" w:cs="Segoe UI Emoji"/>
              </w:rPr>
              <w:t>❌</w:t>
            </w:r>
          </w:p>
        </w:tc>
        <w:tc>
          <w:tcPr>
            <w:tcW w:w="0" w:type="auto"/>
            <w:shd w:val="clear" w:color="auto" w:fill="auto"/>
          </w:tcPr>
          <w:p w14:paraId="7C4B8402" w14:textId="77777777" w:rsidR="00AC6E07" w:rsidRDefault="00AC6E07" w:rsidP="00BF30D2">
            <w:r w:rsidRPr="00AC6E07">
              <w:rPr>
                <w:rFonts w:ascii="Segoe UI Emoji" w:hAnsi="Segoe UI Emoji" w:cs="Segoe UI Emoji"/>
              </w:rPr>
              <w:t>❌</w:t>
            </w:r>
          </w:p>
        </w:tc>
        <w:tc>
          <w:tcPr>
            <w:tcW w:w="0" w:type="auto"/>
            <w:shd w:val="clear" w:color="auto" w:fill="auto"/>
          </w:tcPr>
          <w:p w14:paraId="78143310" w14:textId="77777777" w:rsidR="00AC6E07" w:rsidRDefault="00AC6E07" w:rsidP="00BF30D2">
            <w:r w:rsidRPr="00AC6E07">
              <w:rPr>
                <w:rFonts w:ascii="Segoe UI Emoji" w:hAnsi="Segoe UI Emoji" w:cs="Segoe UI Emoji"/>
              </w:rPr>
              <w:t>❌</w:t>
            </w:r>
          </w:p>
        </w:tc>
      </w:tr>
      <w:tr w:rsidR="007E2D77" w:rsidRPr="00902E83" w14:paraId="74089344" w14:textId="77777777" w:rsidTr="00C408F3">
        <w:tc>
          <w:tcPr>
            <w:tcW w:w="0" w:type="auto"/>
            <w:shd w:val="clear" w:color="auto" w:fill="auto"/>
          </w:tcPr>
          <w:p w14:paraId="786077C8" w14:textId="77777777" w:rsidR="00AC6E07" w:rsidRDefault="00AC6E07" w:rsidP="00BF30D2">
            <w:r>
              <w:t xml:space="preserve">Utiliza do algoritmo </w:t>
            </w:r>
            <w:r w:rsidRPr="00AC6E07">
              <w:rPr>
                <w:i/>
              </w:rPr>
              <w:t xml:space="preserve">Radial </w:t>
            </w:r>
            <w:proofErr w:type="spellStart"/>
            <w:r w:rsidRPr="00AC6E07">
              <w:rPr>
                <w:i/>
              </w:rPr>
              <w:t>Basis</w:t>
            </w:r>
            <w:proofErr w:type="spellEnd"/>
            <w:r w:rsidRPr="00AC6E07">
              <w:rPr>
                <w:i/>
              </w:rPr>
              <w:t xml:space="preserve"> </w:t>
            </w:r>
            <w:proofErr w:type="spellStart"/>
            <w:r w:rsidRPr="00AC6E07">
              <w:rPr>
                <w:i/>
              </w:rPr>
              <w:t>Function</w:t>
            </w:r>
            <w:proofErr w:type="spellEnd"/>
            <w:r>
              <w:t xml:space="preserve"> (</w:t>
            </w:r>
            <w:r w:rsidRPr="00AC6E07">
              <w:rPr>
                <w:i/>
              </w:rPr>
              <w:t>RBF</w:t>
            </w:r>
            <w:r>
              <w:t>) para classificação?</w:t>
            </w:r>
          </w:p>
        </w:tc>
        <w:tc>
          <w:tcPr>
            <w:tcW w:w="0" w:type="auto"/>
            <w:shd w:val="clear" w:color="auto" w:fill="auto"/>
          </w:tcPr>
          <w:p w14:paraId="27E02E64" w14:textId="77777777" w:rsidR="00AC6E07" w:rsidRDefault="00AC6E07" w:rsidP="00BF30D2">
            <w:r w:rsidRPr="00AC6E07">
              <w:rPr>
                <w:rFonts w:ascii="Segoe UI Emoji" w:hAnsi="Segoe UI Emoji" w:cs="Segoe UI Emoji"/>
              </w:rPr>
              <w:t>❌</w:t>
            </w:r>
          </w:p>
        </w:tc>
        <w:tc>
          <w:tcPr>
            <w:tcW w:w="0" w:type="auto"/>
            <w:shd w:val="clear" w:color="auto" w:fill="auto"/>
          </w:tcPr>
          <w:p w14:paraId="5E607A2F" w14:textId="77777777" w:rsidR="00AC6E07" w:rsidRDefault="00AC6E07" w:rsidP="00BF30D2">
            <w:r w:rsidRPr="00AC6E07">
              <w:rPr>
                <w:rFonts w:ascii="Segoe UI Emoji" w:hAnsi="Segoe UI Emoji" w:cs="Segoe UI Emoji"/>
              </w:rPr>
              <w:t>❌</w:t>
            </w:r>
          </w:p>
        </w:tc>
        <w:tc>
          <w:tcPr>
            <w:tcW w:w="0" w:type="auto"/>
            <w:shd w:val="clear" w:color="auto" w:fill="auto"/>
          </w:tcPr>
          <w:p w14:paraId="363C3E55" w14:textId="77777777" w:rsidR="00AC6E07" w:rsidRDefault="00AC6E07" w:rsidP="00BF30D2">
            <w:r w:rsidRPr="00AC6E07">
              <w:rPr>
                <w:rFonts w:ascii="Segoe UI Emoji" w:hAnsi="Segoe UI Emoji" w:cs="Segoe UI Emoji"/>
              </w:rPr>
              <w:t>✔</w:t>
            </w:r>
          </w:p>
        </w:tc>
        <w:tc>
          <w:tcPr>
            <w:tcW w:w="0" w:type="auto"/>
            <w:shd w:val="clear" w:color="auto" w:fill="auto"/>
          </w:tcPr>
          <w:p w14:paraId="403013E0" w14:textId="77777777" w:rsidR="00AC6E07" w:rsidRDefault="00AC6E07" w:rsidP="00BF30D2">
            <w:r w:rsidRPr="00AC6E07">
              <w:rPr>
                <w:rFonts w:ascii="Segoe UI Emoji" w:hAnsi="Segoe UI Emoji" w:cs="Segoe UI Emoji"/>
              </w:rPr>
              <w:t>❌</w:t>
            </w:r>
          </w:p>
        </w:tc>
        <w:tc>
          <w:tcPr>
            <w:tcW w:w="0" w:type="auto"/>
            <w:shd w:val="clear" w:color="auto" w:fill="auto"/>
          </w:tcPr>
          <w:p w14:paraId="0F775FC8" w14:textId="77777777" w:rsidR="00AC6E07" w:rsidRDefault="00AC6E07" w:rsidP="00BF30D2">
            <w:r w:rsidRPr="00AC6E07">
              <w:rPr>
                <w:rFonts w:ascii="Segoe UI Emoji" w:hAnsi="Segoe UI Emoji" w:cs="Segoe UI Emoji"/>
              </w:rPr>
              <w:t>❌</w:t>
            </w:r>
          </w:p>
        </w:tc>
        <w:tc>
          <w:tcPr>
            <w:tcW w:w="0" w:type="auto"/>
            <w:shd w:val="clear" w:color="auto" w:fill="auto"/>
          </w:tcPr>
          <w:p w14:paraId="71A2223E" w14:textId="77777777" w:rsidR="00AC6E07" w:rsidRDefault="00AC6E07" w:rsidP="00BF30D2">
            <w:r w:rsidRPr="00AC6E07">
              <w:rPr>
                <w:rFonts w:ascii="Segoe UI Emoji" w:hAnsi="Segoe UI Emoji" w:cs="Segoe UI Emoji"/>
              </w:rPr>
              <w:t>❌</w:t>
            </w:r>
          </w:p>
        </w:tc>
      </w:tr>
      <w:tr w:rsidR="007E2D77" w:rsidRPr="00902E83" w14:paraId="6F0CCF1D" w14:textId="77777777" w:rsidTr="00C408F3">
        <w:tc>
          <w:tcPr>
            <w:tcW w:w="0" w:type="auto"/>
            <w:shd w:val="clear" w:color="auto" w:fill="auto"/>
          </w:tcPr>
          <w:p w14:paraId="08068387" w14:textId="77777777" w:rsidR="00AC6E07" w:rsidRDefault="00AC6E07" w:rsidP="00BF30D2">
            <w:r w:rsidRPr="00433FDA">
              <w:t xml:space="preserve">Utiliza o algoritmo </w:t>
            </w:r>
            <w:proofErr w:type="spellStart"/>
            <w:r w:rsidRPr="00AC6E07">
              <w:rPr>
                <w:i/>
              </w:rPr>
              <w:t>Random</w:t>
            </w:r>
            <w:proofErr w:type="spellEnd"/>
            <w:r w:rsidRPr="00AC6E07">
              <w:rPr>
                <w:i/>
              </w:rPr>
              <w:t xml:space="preserve"> Forest</w:t>
            </w:r>
            <w:r w:rsidRPr="005229A2">
              <w:t xml:space="preserve"> para </w:t>
            </w:r>
            <w:r>
              <w:t>classificação</w:t>
            </w:r>
            <w:r w:rsidRPr="00AC6E07">
              <w:rPr>
                <w:i/>
              </w:rPr>
              <w:t>?</w:t>
            </w:r>
          </w:p>
        </w:tc>
        <w:tc>
          <w:tcPr>
            <w:tcW w:w="0" w:type="auto"/>
            <w:shd w:val="clear" w:color="auto" w:fill="auto"/>
          </w:tcPr>
          <w:p w14:paraId="7CF09434" w14:textId="77777777" w:rsidR="00AC6E07" w:rsidRDefault="00AC6E07" w:rsidP="00BF30D2">
            <w:r w:rsidRPr="00AC6E07">
              <w:rPr>
                <w:rFonts w:ascii="Segoe UI Emoji" w:hAnsi="Segoe UI Emoji" w:cs="Segoe UI Emoji"/>
              </w:rPr>
              <w:t>✔</w:t>
            </w:r>
          </w:p>
        </w:tc>
        <w:tc>
          <w:tcPr>
            <w:tcW w:w="0" w:type="auto"/>
            <w:shd w:val="clear" w:color="auto" w:fill="auto"/>
          </w:tcPr>
          <w:p w14:paraId="347277A4" w14:textId="77777777" w:rsidR="00AC6E07" w:rsidRDefault="00AC6E07" w:rsidP="00BF30D2">
            <w:r w:rsidRPr="00AC6E07">
              <w:rPr>
                <w:rFonts w:ascii="Segoe UI Emoji" w:hAnsi="Segoe UI Emoji" w:cs="Segoe UI Emoji"/>
              </w:rPr>
              <w:t>❌</w:t>
            </w:r>
          </w:p>
        </w:tc>
        <w:tc>
          <w:tcPr>
            <w:tcW w:w="0" w:type="auto"/>
            <w:shd w:val="clear" w:color="auto" w:fill="auto"/>
          </w:tcPr>
          <w:p w14:paraId="2664A605" w14:textId="77777777" w:rsidR="00AC6E07" w:rsidRDefault="00AC6E07" w:rsidP="00BF30D2">
            <w:r w:rsidRPr="00AC6E07">
              <w:rPr>
                <w:rFonts w:ascii="Segoe UI Emoji" w:hAnsi="Segoe UI Emoji" w:cs="Segoe UI Emoji"/>
              </w:rPr>
              <w:t>❌</w:t>
            </w:r>
          </w:p>
        </w:tc>
        <w:tc>
          <w:tcPr>
            <w:tcW w:w="0" w:type="auto"/>
            <w:shd w:val="clear" w:color="auto" w:fill="auto"/>
          </w:tcPr>
          <w:p w14:paraId="7E41E6AE" w14:textId="77777777" w:rsidR="00AC6E07" w:rsidRDefault="00AC6E07" w:rsidP="00BF30D2">
            <w:r w:rsidRPr="00AC6E07">
              <w:rPr>
                <w:rFonts w:ascii="Segoe UI Emoji" w:hAnsi="Segoe UI Emoji" w:cs="Segoe UI Emoji"/>
              </w:rPr>
              <w:t>❌</w:t>
            </w:r>
          </w:p>
        </w:tc>
        <w:tc>
          <w:tcPr>
            <w:tcW w:w="0" w:type="auto"/>
            <w:shd w:val="clear" w:color="auto" w:fill="auto"/>
          </w:tcPr>
          <w:p w14:paraId="413B8B62" w14:textId="77777777" w:rsidR="00AC6E07" w:rsidRDefault="00AC6E07" w:rsidP="00BF30D2">
            <w:r w:rsidRPr="00AC6E07">
              <w:rPr>
                <w:rFonts w:ascii="Segoe UI Emoji" w:hAnsi="Segoe UI Emoji" w:cs="Segoe UI Emoji"/>
              </w:rPr>
              <w:t>❌</w:t>
            </w:r>
          </w:p>
        </w:tc>
        <w:tc>
          <w:tcPr>
            <w:tcW w:w="0" w:type="auto"/>
            <w:shd w:val="clear" w:color="auto" w:fill="auto"/>
          </w:tcPr>
          <w:p w14:paraId="245F1747" w14:textId="77777777" w:rsidR="00AC6E07" w:rsidRDefault="00AC6E07" w:rsidP="00BF30D2">
            <w:r w:rsidRPr="00AC6E07">
              <w:rPr>
                <w:rFonts w:ascii="Segoe UI Emoji" w:hAnsi="Segoe UI Emoji" w:cs="Segoe UI Emoji"/>
              </w:rPr>
              <w:t>❌</w:t>
            </w:r>
          </w:p>
        </w:tc>
      </w:tr>
      <w:tr w:rsidR="007E2D77" w:rsidRPr="00433FDA" w14:paraId="6F387222" w14:textId="77777777" w:rsidTr="00C408F3">
        <w:tc>
          <w:tcPr>
            <w:tcW w:w="0" w:type="auto"/>
            <w:shd w:val="clear" w:color="auto" w:fill="auto"/>
          </w:tcPr>
          <w:p w14:paraId="597280F2" w14:textId="77777777" w:rsidR="00AC6E07" w:rsidRPr="00433FDA" w:rsidRDefault="00AC6E07" w:rsidP="00BF30D2">
            <w:r w:rsidRPr="00433FDA">
              <w:lastRenderedPageBreak/>
              <w:t xml:space="preserve">Utiliza o algoritmo </w:t>
            </w:r>
            <w:proofErr w:type="spellStart"/>
            <w:r w:rsidRPr="00AC6E07">
              <w:rPr>
                <w:i/>
              </w:rPr>
              <w:t>Gradient</w:t>
            </w:r>
            <w:proofErr w:type="spellEnd"/>
            <w:r w:rsidRPr="00AC6E07">
              <w:rPr>
                <w:i/>
              </w:rPr>
              <w:t xml:space="preserve"> </w:t>
            </w:r>
            <w:proofErr w:type="spellStart"/>
            <w:r w:rsidRPr="00AC6E07">
              <w:rPr>
                <w:i/>
              </w:rPr>
              <w:t>Boosting</w:t>
            </w:r>
            <w:proofErr w:type="spellEnd"/>
            <w:r w:rsidRPr="005229A2">
              <w:t xml:space="preserve"> para </w:t>
            </w:r>
            <w:r>
              <w:t>classificação</w:t>
            </w:r>
            <w:r w:rsidRPr="00AC6E07">
              <w:rPr>
                <w:i/>
              </w:rPr>
              <w:t>?</w:t>
            </w:r>
          </w:p>
        </w:tc>
        <w:tc>
          <w:tcPr>
            <w:tcW w:w="0" w:type="auto"/>
            <w:shd w:val="clear" w:color="auto" w:fill="auto"/>
          </w:tcPr>
          <w:p w14:paraId="18C9B608"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0D591CE3"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2EB5EAFC"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14049A12" w14:textId="77777777" w:rsidR="00AC6E07" w:rsidRDefault="00AC6E07" w:rsidP="00BF30D2">
            <w:r w:rsidRPr="00AC6E07">
              <w:rPr>
                <w:rFonts w:ascii="Segoe UI Emoji" w:hAnsi="Segoe UI Emoji" w:cs="Segoe UI Emoji"/>
              </w:rPr>
              <w:t>❌</w:t>
            </w:r>
          </w:p>
        </w:tc>
        <w:tc>
          <w:tcPr>
            <w:tcW w:w="0" w:type="auto"/>
            <w:shd w:val="clear" w:color="auto" w:fill="auto"/>
          </w:tcPr>
          <w:p w14:paraId="0F9753D2" w14:textId="77777777" w:rsidR="00AC6E07" w:rsidRDefault="00AC6E07" w:rsidP="00BF30D2">
            <w:r w:rsidRPr="00AC6E07">
              <w:rPr>
                <w:rFonts w:ascii="Segoe UI Emoji" w:hAnsi="Segoe UI Emoji" w:cs="Segoe UI Emoji"/>
              </w:rPr>
              <w:t>❌</w:t>
            </w:r>
          </w:p>
        </w:tc>
        <w:tc>
          <w:tcPr>
            <w:tcW w:w="0" w:type="auto"/>
            <w:shd w:val="clear" w:color="auto" w:fill="auto"/>
          </w:tcPr>
          <w:p w14:paraId="3B776A5E" w14:textId="77777777" w:rsidR="00AC6E07" w:rsidRPr="00433FDA" w:rsidRDefault="00AC6E07" w:rsidP="00BF30D2">
            <w:r w:rsidRPr="00AC6E07">
              <w:rPr>
                <w:rFonts w:ascii="Segoe UI Emoji" w:hAnsi="Segoe UI Emoji" w:cs="Segoe UI Emoji"/>
              </w:rPr>
              <w:t>❌</w:t>
            </w:r>
          </w:p>
        </w:tc>
      </w:tr>
    </w:tbl>
    <w:p w14:paraId="10AB1118" w14:textId="71D59A48" w:rsidR="00986C87" w:rsidRDefault="001659D1" w:rsidP="00BF30D2">
      <w:pPr>
        <w:pStyle w:val="Legenda"/>
        <w:rPr>
          <w:noProof/>
        </w:rPr>
      </w:pPr>
      <w:r w:rsidRPr="004D6111">
        <w:t>Fonte: Elaborado pelo autor (</w:t>
      </w:r>
      <w:r w:rsidRPr="00210C75">
        <w:t>2020)</w:t>
      </w:r>
    </w:p>
    <w:p w14:paraId="6DB1F2FD" w14:textId="48CD400B" w:rsidR="00986C87" w:rsidRDefault="00C408F3" w:rsidP="00BF30D2">
      <w:r>
        <w:tab/>
        <w:t xml:space="preserve">A definição dos algoritmos apresentados no </w:t>
      </w:r>
      <w:r>
        <w:fldChar w:fldCharType="begin"/>
      </w:r>
      <w:r>
        <w:instrText xml:space="preserve"> REF _Ref42381546 \h </w:instrText>
      </w:r>
      <w:r>
        <w:fldChar w:fldCharType="separate"/>
      </w:r>
      <w:r>
        <w:t xml:space="preserve">Quadro </w:t>
      </w:r>
      <w:r>
        <w:rPr>
          <w:noProof/>
        </w:rPr>
        <w:t>1</w:t>
      </w:r>
      <w:r>
        <w:fldChar w:fldCharType="end"/>
      </w:r>
      <w:r>
        <w:t xml:space="preserve">, na coluna da proposta desse trabalho, foi atualizada a partir das conclusões apresentadas na capitulo </w:t>
      </w:r>
      <w:r>
        <w:fldChar w:fldCharType="begin"/>
      </w:r>
      <w:r>
        <w:instrText xml:space="preserve"> REF _Ref55524703 \r \h </w:instrText>
      </w:r>
      <w:r>
        <w:fldChar w:fldCharType="separate"/>
      </w:r>
      <w:r>
        <w:t>2.6</w:t>
      </w:r>
      <w:r>
        <w:fldChar w:fldCharType="end"/>
      </w:r>
      <w:r>
        <w:t>. Onde é apresentado o algoritmo de classificação e o motivo da escolha.</w:t>
      </w:r>
    </w:p>
    <w:p w14:paraId="03197AB8" w14:textId="15DF236B" w:rsidR="009C3085" w:rsidRDefault="009C3085" w:rsidP="00BF30D2">
      <w:pPr>
        <w:pStyle w:val="Ttulo2"/>
      </w:pPr>
      <w:bookmarkStart w:id="65" w:name="_Toc55523365"/>
      <w:bookmarkStart w:id="66" w:name="_Ref55524691"/>
      <w:bookmarkStart w:id="67" w:name="_Ref55524703"/>
      <w:bookmarkStart w:id="68" w:name="_Toc55260948"/>
      <w:bookmarkStart w:id="69" w:name="_Toc55790198"/>
      <w:r>
        <w:t>Conclusões dos trabalhos revisados</w:t>
      </w:r>
      <w:bookmarkEnd w:id="65"/>
      <w:bookmarkEnd w:id="66"/>
      <w:bookmarkEnd w:id="67"/>
      <w:bookmarkEnd w:id="68"/>
      <w:bookmarkEnd w:id="69"/>
    </w:p>
    <w:p w14:paraId="03858BD8" w14:textId="77777777" w:rsidR="009C3085" w:rsidRDefault="009C3085" w:rsidP="00BF30D2">
      <w:r>
        <w:tab/>
        <w:t>Após a revisão dos 5 trabalhos estudados em relação a proposta deste trabalho, foi identificado que nenhum deles apresentou o algoritmo utilizado na recomendação. Foram apresentados algoritmos de classificação (</w:t>
      </w:r>
      <w:r>
        <w:rPr>
          <w:i/>
        </w:rPr>
        <w:t xml:space="preserve">KNN, </w:t>
      </w:r>
      <w:r w:rsidRPr="00C302A1">
        <w:rPr>
          <w:i/>
        </w:rPr>
        <w:t>SVM</w:t>
      </w:r>
      <w:r>
        <w:t xml:space="preserve">, </w:t>
      </w:r>
      <w:proofErr w:type="spellStart"/>
      <w:r w:rsidRPr="00433FDA">
        <w:rPr>
          <w:i/>
        </w:rPr>
        <w:t>Random</w:t>
      </w:r>
      <w:proofErr w:type="spellEnd"/>
      <w:r w:rsidRPr="00433FDA">
        <w:rPr>
          <w:i/>
        </w:rPr>
        <w:t xml:space="preserve"> Forest</w:t>
      </w:r>
      <w:r>
        <w:rPr>
          <w:i/>
        </w:rPr>
        <w:t>, etc.</w:t>
      </w:r>
      <w:r>
        <w:t>), métricas de avaliação de resultados (</w:t>
      </w:r>
      <w:r w:rsidRPr="00C302A1">
        <w:rPr>
          <w:i/>
        </w:rPr>
        <w:t>AUC</w:t>
      </w:r>
      <w:r>
        <w:t xml:space="preserve">, </w:t>
      </w:r>
      <w:r w:rsidRPr="00DF364E">
        <w:rPr>
          <w:i/>
        </w:rPr>
        <w:t xml:space="preserve">Root </w:t>
      </w:r>
      <w:proofErr w:type="spellStart"/>
      <w:r w:rsidRPr="00DF364E">
        <w:rPr>
          <w:i/>
        </w:rPr>
        <w:t>Mean</w:t>
      </w:r>
      <w:proofErr w:type="spellEnd"/>
      <w:r w:rsidRPr="00DF364E">
        <w:rPr>
          <w:i/>
        </w:rPr>
        <w:t xml:space="preserve"> </w:t>
      </w:r>
      <w:proofErr w:type="spellStart"/>
      <w:r w:rsidRPr="00DF364E">
        <w:rPr>
          <w:i/>
        </w:rPr>
        <w:t>Squared</w:t>
      </w:r>
      <w:proofErr w:type="spellEnd"/>
      <w:r w:rsidRPr="00DF364E">
        <w:rPr>
          <w:i/>
        </w:rPr>
        <w:t xml:space="preserve"> </w:t>
      </w:r>
      <w:proofErr w:type="spellStart"/>
      <w:r w:rsidRPr="00DF364E">
        <w:rPr>
          <w:i/>
        </w:rPr>
        <w:t>Error</w:t>
      </w:r>
      <w:proofErr w:type="spellEnd"/>
      <w:r>
        <w:rPr>
          <w:i/>
        </w:rPr>
        <w:t xml:space="preserve">, </w:t>
      </w:r>
      <w:proofErr w:type="spellStart"/>
      <w:r>
        <w:rPr>
          <w:i/>
        </w:rPr>
        <w:t>Mean</w:t>
      </w:r>
      <w:proofErr w:type="spellEnd"/>
      <w:r>
        <w:rPr>
          <w:i/>
        </w:rPr>
        <w:t xml:space="preserve"> </w:t>
      </w:r>
      <w:proofErr w:type="spellStart"/>
      <w:r>
        <w:rPr>
          <w:i/>
        </w:rPr>
        <w:t>Reciprocal</w:t>
      </w:r>
      <w:proofErr w:type="spellEnd"/>
      <w:r>
        <w:rPr>
          <w:i/>
        </w:rPr>
        <w:t xml:space="preserve"> Rank</w:t>
      </w:r>
      <w:r w:rsidRPr="007020CB">
        <w:t xml:space="preserve">, </w:t>
      </w:r>
      <w:r>
        <w:t>etc.</w:t>
      </w:r>
      <w:r w:rsidRPr="007020CB">
        <w:t>)</w:t>
      </w:r>
      <w:r>
        <w:t xml:space="preserve">, porém em nenhum momento foram apresentados os algoritmos de recomendação como </w:t>
      </w:r>
      <w:r w:rsidRPr="00C302A1">
        <w:rPr>
          <w:i/>
        </w:rPr>
        <w:t xml:space="preserve">Matrix </w:t>
      </w:r>
      <w:proofErr w:type="spellStart"/>
      <w:r w:rsidRPr="00C302A1">
        <w:rPr>
          <w:i/>
        </w:rPr>
        <w:t>Factorization</w:t>
      </w:r>
      <w:proofErr w:type="spellEnd"/>
      <w:r w:rsidRPr="00E250F5">
        <w:t xml:space="preserve"> </w:t>
      </w:r>
      <w:r>
        <w:t>(</w:t>
      </w:r>
      <w:r w:rsidRPr="00C302A1">
        <w:rPr>
          <w:i/>
        </w:rPr>
        <w:t>SVD</w:t>
      </w:r>
      <w:r w:rsidRPr="00C302A1">
        <w:t xml:space="preserve">, </w:t>
      </w:r>
      <w:proofErr w:type="spellStart"/>
      <w:r w:rsidRPr="00C302A1">
        <w:rPr>
          <w:i/>
        </w:rPr>
        <w:t>Neighborhood</w:t>
      </w:r>
      <w:proofErr w:type="spellEnd"/>
      <w:r w:rsidRPr="00C302A1">
        <w:t xml:space="preserve"> </w:t>
      </w:r>
      <w:r w:rsidRPr="00C302A1">
        <w:rPr>
          <w:i/>
        </w:rPr>
        <w:t>SVD</w:t>
      </w:r>
      <w:r w:rsidRPr="00C302A1">
        <w:t xml:space="preserve">, </w:t>
      </w:r>
      <w:proofErr w:type="spellStart"/>
      <w:r w:rsidRPr="00C302A1">
        <w:rPr>
          <w:i/>
        </w:rPr>
        <w:t>Deep</w:t>
      </w:r>
      <w:proofErr w:type="spellEnd"/>
      <w:r w:rsidRPr="00C302A1">
        <w:rPr>
          <w:i/>
        </w:rPr>
        <w:t>-Learning MF</w:t>
      </w:r>
      <w:r w:rsidRPr="00C302A1">
        <w:t>, etc.</w:t>
      </w:r>
      <w:r>
        <w:t xml:space="preserve">) ou algoritmos de </w:t>
      </w:r>
      <w:r w:rsidRPr="00C302A1">
        <w:rPr>
          <w:i/>
        </w:rPr>
        <w:t xml:space="preserve">Tensor </w:t>
      </w:r>
      <w:proofErr w:type="spellStart"/>
      <w:r w:rsidRPr="00C302A1">
        <w:rPr>
          <w:i/>
        </w:rPr>
        <w:t>Factorization</w:t>
      </w:r>
      <w:proofErr w:type="spellEnd"/>
      <w:r w:rsidRPr="00C302A1">
        <w:rPr>
          <w:i/>
        </w:rPr>
        <w:t xml:space="preserve"> </w:t>
      </w:r>
      <w:r w:rsidRPr="00C302A1">
        <w:t>(</w:t>
      </w:r>
      <w:r w:rsidRPr="00C302A1">
        <w:rPr>
          <w:i/>
        </w:rPr>
        <w:t xml:space="preserve">Tensor </w:t>
      </w:r>
      <w:proofErr w:type="spellStart"/>
      <w:r w:rsidRPr="00C302A1">
        <w:rPr>
          <w:i/>
        </w:rPr>
        <w:t>Decomposition</w:t>
      </w:r>
      <w:proofErr w:type="spellEnd"/>
      <w:r w:rsidRPr="00C302A1">
        <w:t xml:space="preserve">, </w:t>
      </w:r>
      <w:proofErr w:type="spellStart"/>
      <w:r w:rsidRPr="00C302A1">
        <w:rPr>
          <w:i/>
        </w:rPr>
        <w:t>Nonnegative</w:t>
      </w:r>
      <w:proofErr w:type="spellEnd"/>
      <w:r w:rsidRPr="00C302A1">
        <w:rPr>
          <w:i/>
        </w:rPr>
        <w:t xml:space="preserve"> Tensor </w:t>
      </w:r>
      <w:proofErr w:type="spellStart"/>
      <w:r w:rsidRPr="00C302A1">
        <w:rPr>
          <w:i/>
        </w:rPr>
        <w:t>Factorization</w:t>
      </w:r>
      <w:proofErr w:type="spellEnd"/>
      <w:r w:rsidRPr="00C302A1">
        <w:t>, etc.)</w:t>
      </w:r>
      <w:r>
        <w:t xml:space="preserve">, os quais são os algoritmos utilizados para realizar a recomendações nos </w:t>
      </w:r>
      <w:r w:rsidRPr="00C302A1">
        <w:rPr>
          <w:i/>
        </w:rPr>
        <w:t>RecSys</w:t>
      </w:r>
      <w:r w:rsidRPr="004F127B">
        <w:t>.</w:t>
      </w:r>
    </w:p>
    <w:p w14:paraId="40FE50DF" w14:textId="33A61039" w:rsidR="00C679D5" w:rsidRDefault="009C3085" w:rsidP="00BF30D2">
      <w:r>
        <w:tab/>
        <w:t xml:space="preserve">Os algoritmos escolhidos para realizar a classificação foram os mais utilizados nos trabalhos, o KNN e SVM, os quais apareceram em 2 artigos. Porém o uso do SVM foi descartado, devido ao seu algoritmo tradicional estar mais voltado para a classificação de classes binárias </w:t>
      </w:r>
      <w:r>
        <w:fldChar w:fldCharType="begin" w:fldLock="1"/>
      </w:r>
      <w:r>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fldChar w:fldCharType="separate"/>
      </w:r>
      <w:r w:rsidRPr="00266AAF">
        <w:rPr>
          <w:noProof/>
        </w:rPr>
        <w:t>(RÄTSCH, 2004)</w:t>
      </w:r>
      <w:r>
        <w:fldChar w:fldCharType="end"/>
      </w:r>
      <w:r>
        <w:t>. Portanto, nesse trabalho escolheu-se usar o algoritmo KNN.</w:t>
      </w:r>
    </w:p>
    <w:p w14:paraId="36BEF794" w14:textId="4AF6B81E" w:rsidR="00E9306B" w:rsidRPr="008739F4" w:rsidRDefault="00E9306B" w:rsidP="00BF30D2">
      <w:pPr>
        <w:pStyle w:val="Ttulo1"/>
      </w:pPr>
      <w:bookmarkStart w:id="70" w:name="_Toc55523366"/>
      <w:bookmarkStart w:id="71" w:name="_Toc55260949"/>
      <w:bookmarkStart w:id="72" w:name="_Toc55790199"/>
      <w:r w:rsidRPr="008739F4">
        <w:lastRenderedPageBreak/>
        <w:t>COLETA DO CONTEXTO DOS USU</w:t>
      </w:r>
      <w:r>
        <w:t>á</w:t>
      </w:r>
      <w:r w:rsidRPr="008739F4">
        <w:t>RIOS</w:t>
      </w:r>
      <w:bookmarkEnd w:id="70"/>
      <w:bookmarkEnd w:id="71"/>
      <w:bookmarkEnd w:id="72"/>
    </w:p>
    <w:p w14:paraId="572CB079" w14:textId="56889373" w:rsidR="00E9306B" w:rsidRDefault="00E9306B" w:rsidP="00BF30D2">
      <w:r w:rsidRPr="007C31E3">
        <w:tab/>
      </w:r>
      <w:r>
        <w:t xml:space="preserve">A partir da revisão bibliográfica realizada, foi possível conhecer alguns sistemas e modelos que utilizam do contexto para realizar as recomendações musicais, tornando realizável entender certas lacunas que não foram analisadas nessa área de pesquisa e, no fim, desenvolvendo um sistema de </w:t>
      </w:r>
      <w:r w:rsidRPr="00182F9A">
        <w:t>recomendação chamado LORS (</w:t>
      </w:r>
      <w:proofErr w:type="spellStart"/>
      <w:r w:rsidRPr="00182F9A">
        <w:t>Loewe’s</w:t>
      </w:r>
      <w:proofErr w:type="spellEnd"/>
      <w:r w:rsidRPr="00182F9A">
        <w:t xml:space="preserve"> </w:t>
      </w:r>
      <w:proofErr w:type="spellStart"/>
      <w:r w:rsidRPr="00182F9A">
        <w:t>Recommender</w:t>
      </w:r>
      <w:proofErr w:type="spellEnd"/>
      <w:r w:rsidRPr="00182F9A">
        <w:t xml:space="preserve"> System)</w:t>
      </w:r>
      <w:r>
        <w:t xml:space="preserve">. </w:t>
      </w:r>
    </w:p>
    <w:p w14:paraId="55CEC7A3" w14:textId="39960EFF" w:rsidR="00826DC8" w:rsidRPr="00302C79" w:rsidRDefault="00826DC8" w:rsidP="00BF30D2">
      <w:pPr>
        <w:pStyle w:val="Legenda"/>
      </w:pPr>
      <w:bookmarkStart w:id="73" w:name="_Ref55785081"/>
      <w:bookmarkStart w:id="74" w:name="_Toc55791216"/>
      <w:r w:rsidRPr="00302C79">
        <w:t xml:space="preserve">Figura </w:t>
      </w:r>
      <w:fldSimple w:instr=" SEQ Figura \* ARABIC ">
        <w:r w:rsidR="00033E87">
          <w:rPr>
            <w:noProof/>
          </w:rPr>
          <w:t>8</w:t>
        </w:r>
      </w:fldSimple>
      <w:bookmarkEnd w:id="73"/>
      <w:r w:rsidRPr="00302C79">
        <w:t xml:space="preserve"> - Etapas do desenvolvimento do sistema de recomendação musical</w:t>
      </w:r>
      <w:bookmarkEnd w:id="74"/>
    </w:p>
    <w:p w14:paraId="508D8E26" w14:textId="1DAEAE8C" w:rsidR="00826DC8" w:rsidRPr="00302C79" w:rsidRDefault="00125BA5" w:rsidP="00BF30D2">
      <w:pPr>
        <w:pStyle w:val="Legenda"/>
      </w:pPr>
      <w:r>
        <w:rPr>
          <w:noProof/>
        </w:rPr>
        <w:pict w14:anchorId="2D4DD344">
          <v:shape id="Diagrama 11" o:spid="_x0000_i1032" type="#_x0000_t75" style="width:432.75pt;height:17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">
            <v:imagedata r:id="rId22" o:title=""/>
            <o:lock v:ext="edit" aspectratio="f"/>
          </v:shape>
        </w:pict>
      </w:r>
    </w:p>
    <w:p w14:paraId="04C921AB" w14:textId="5CD2B541" w:rsidR="002771E2" w:rsidRPr="00302C79" w:rsidRDefault="00826DC8" w:rsidP="00BF30D2">
      <w:pPr>
        <w:pStyle w:val="Legenda"/>
      </w:pPr>
      <w:r w:rsidRPr="00302C79">
        <w:t>Fonte: Elaborado pelo autor (2020)</w:t>
      </w:r>
    </w:p>
    <w:p w14:paraId="3BE5030C" w14:textId="6B650E10" w:rsidR="00246CD2" w:rsidRDefault="00826DC8" w:rsidP="00BF30D2">
      <w:r>
        <w:tab/>
        <w:t>LORS utiliza de uma análise recorrente do contexto, para realizar as recomendações. Esse modelo será apresentado com mais detalhes nas seções a seguir. Suas etapas de desenvolvimento são apresentadas na</w:t>
      </w:r>
      <w:r w:rsidR="004150F1">
        <w:t xml:space="preserve"> </w:t>
      </w:r>
      <w:r w:rsidR="009A6ED8">
        <w:fldChar w:fldCharType="begin"/>
      </w:r>
      <w:r w:rsidR="009A6ED8">
        <w:instrText xml:space="preserve"> REF _Ref55785081 \h </w:instrText>
      </w:r>
      <w:r w:rsidR="009A6ED8">
        <w:fldChar w:fldCharType="separate"/>
      </w:r>
      <w:r w:rsidR="009A6ED8" w:rsidRPr="00302C79">
        <w:rPr>
          <w:bCs/>
        </w:rPr>
        <w:t xml:space="preserve">Figura </w:t>
      </w:r>
      <w:r w:rsidR="009A6ED8" w:rsidRPr="00302C79">
        <w:rPr>
          <w:bCs/>
          <w:noProof/>
        </w:rPr>
        <w:t>8</w:t>
      </w:r>
      <w:r w:rsidR="009A6ED8">
        <w:fldChar w:fldCharType="end"/>
      </w:r>
      <w:r>
        <w:t>.</w:t>
      </w:r>
    </w:p>
    <w:p w14:paraId="17216684" w14:textId="79527D14" w:rsidR="0085627B" w:rsidRDefault="0085627B" w:rsidP="00BF30D2">
      <w:pPr>
        <w:pStyle w:val="Ttulo2"/>
      </w:pPr>
      <w:bookmarkStart w:id="75" w:name="_Toc55523367"/>
      <w:bookmarkStart w:id="76" w:name="_Toc55260950"/>
      <w:bookmarkStart w:id="77" w:name="_Toc55790200"/>
      <w:r>
        <w:t>Contexto</w:t>
      </w:r>
      <w:bookmarkEnd w:id="75"/>
      <w:bookmarkEnd w:id="76"/>
      <w:bookmarkEnd w:id="77"/>
    </w:p>
    <w:p w14:paraId="7766A706" w14:textId="77777777" w:rsidR="0085627B" w:rsidRDefault="0085627B"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ntexto pode ser definido por:</w:t>
      </w:r>
    </w:p>
    <w:p w14:paraId="38227F8D" w14:textId="77777777" w:rsidR="0085627B" w:rsidRDefault="0085627B" w:rsidP="00BF30D2">
      <w:pPr>
        <w:pStyle w:val="Citao"/>
      </w:pPr>
      <w:commentRangeStart w:id="78"/>
      <w:r>
        <w:t>O c</w:t>
      </w:r>
      <w:r w:rsidRPr="00B54E54">
        <w:t>onjunto de circunstâncias inter-relacionadas de cuja tessitura se depreende determinado fato ou situação; circunstância(s), conjuntura, situação.</w:t>
      </w:r>
      <w:commentRangeEnd w:id="78"/>
      <w:r>
        <w:rPr>
          <w:rStyle w:val="Refdecomentrio"/>
          <w:iCs/>
        </w:rPr>
        <w:commentReference w:id="78"/>
      </w:r>
    </w:p>
    <w:p w14:paraId="1E840D21" w14:textId="7FB1809B" w:rsidR="0085627B" w:rsidRDefault="0085627B" w:rsidP="00BF30D2">
      <w:r>
        <w:tab/>
        <w:t xml:space="preserve">Um sistema de recomendação busca encontrar os melhores itens para um devido fim, geralmente, baseado em dados históricos para a produzir. </w:t>
      </w:r>
      <w:r>
        <w:fldChar w:fldCharType="begin" w:fldLock="1"/>
      </w:r>
      <w:r w:rsidR="0055316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EE2360">
        <w:rPr>
          <w:noProof/>
        </w:rPr>
        <w:t>(DIETMAR et al., 2010)</w:t>
      </w:r>
      <w:r>
        <w:fldChar w:fldCharType="end"/>
      </w:r>
      <w:r>
        <w:t xml:space="preserve"> Observa-se que, com o entendimento do contexto, ou conforme a definição das “circunstâncias que levaram a certos fatos ou situações”, auxiliar as recomendações, aumentando o número de </w:t>
      </w:r>
      <w:r>
        <w:lastRenderedPageBreak/>
        <w:t>dados disponíveis para realizar uma classificação e/ou filtro, já não é mais um problema. A</w:t>
      </w:r>
      <w:r w:rsidR="001E0B80">
        <w:t xml:space="preserve"> </w:t>
      </w:r>
      <w:r w:rsidR="001E0B80">
        <w:fldChar w:fldCharType="begin"/>
      </w:r>
      <w:r w:rsidR="001E0B80">
        <w:instrText xml:space="preserve"> REF _Ref55791879 \h </w:instrText>
      </w:r>
      <w:r w:rsidR="001E0B80">
        <w:fldChar w:fldCharType="separate"/>
      </w:r>
      <w:r w:rsidR="001E0B80" w:rsidRPr="009444DD">
        <w:t xml:space="preserve">Figura </w:t>
      </w:r>
      <w:r w:rsidR="001E0B80">
        <w:rPr>
          <w:noProof/>
        </w:rPr>
        <w:t>9</w:t>
      </w:r>
      <w:r w:rsidR="001E0B80">
        <w:fldChar w:fldCharType="end"/>
      </w:r>
      <w:r w:rsidR="001E0B80">
        <w:t xml:space="preserve"> </w:t>
      </w:r>
      <w:r>
        <w:t>apresenta uma visão macro dos contextos que serão considerados no projeto.</w:t>
      </w:r>
    </w:p>
    <w:p w14:paraId="11B62DC6" w14:textId="47590E08" w:rsidR="0085627B" w:rsidRPr="009444DD" w:rsidRDefault="0085627B" w:rsidP="00BF30D2">
      <w:pPr>
        <w:pStyle w:val="Legenda"/>
      </w:pPr>
      <w:bookmarkStart w:id="79" w:name="_Ref55791879"/>
      <w:bookmarkStart w:id="80" w:name="_Toc55791217"/>
      <w:r w:rsidRPr="009444DD">
        <w:t xml:space="preserve">Figura </w:t>
      </w:r>
      <w:fldSimple w:instr=" SEQ Figura \* ARABIC ">
        <w:r w:rsidR="00033E87">
          <w:rPr>
            <w:noProof/>
          </w:rPr>
          <w:t>9</w:t>
        </w:r>
      </w:fldSimple>
      <w:bookmarkEnd w:id="79"/>
      <w:r w:rsidRPr="009444DD">
        <w:t xml:space="preserve"> - Apresentação dos contextos estudados no trabalho</w:t>
      </w:r>
      <w:bookmarkEnd w:id="80"/>
    </w:p>
    <w:p w14:paraId="1ED9731A" w14:textId="5B9A9084" w:rsidR="0085627B" w:rsidRPr="009444DD" w:rsidRDefault="00125BA5" w:rsidP="00BF30D2">
      <w:pPr>
        <w:pStyle w:val="Legenda"/>
        <w:rPr>
          <w:noProof/>
        </w:rPr>
      </w:pPr>
      <w:r>
        <w:rPr>
          <w:noProof/>
        </w:rPr>
        <w:pict w14:anchorId="7FC249EA">
          <v:shape id="Diagrama 8" o:spid="_x0000_i1033" type="#_x0000_t75" style="width:6in;height:20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">
            <v:imagedata r:id="rId23" o:title="" croptop="-792f" cropbottom="-808f" cropleft="-35730f" cropright="-35571f"/>
            <o:lock v:ext="edit" aspectratio="f"/>
          </v:shape>
        </w:pict>
      </w:r>
    </w:p>
    <w:p w14:paraId="781C08F4" w14:textId="3DAC64C1" w:rsidR="0085627B" w:rsidRDefault="0085627B" w:rsidP="00BF30D2">
      <w:pPr>
        <w:pStyle w:val="Legenda"/>
        <w:rPr>
          <w:noProof/>
        </w:rPr>
      </w:pPr>
      <w:r w:rsidRPr="009444DD">
        <w:t>Fonte: Elaborado pelo autor (2020)</w:t>
      </w:r>
    </w:p>
    <w:p w14:paraId="7259DC79" w14:textId="1DAEF540" w:rsidR="009444DD" w:rsidRDefault="009444DD" w:rsidP="00BF30D2">
      <w:pPr>
        <w:pStyle w:val="Ttulo3"/>
      </w:pPr>
      <w:bookmarkStart w:id="81" w:name="_Ref48855940"/>
      <w:bookmarkStart w:id="82" w:name="_Toc55523368"/>
      <w:bookmarkStart w:id="83" w:name="_Toc55260951"/>
      <w:bookmarkStart w:id="84" w:name="_Toc55790201"/>
      <w:r w:rsidRPr="008849DE">
        <w:t>O que é o contexto comportamental?</w:t>
      </w:r>
      <w:bookmarkEnd w:id="81"/>
      <w:bookmarkEnd w:id="82"/>
      <w:bookmarkEnd w:id="83"/>
      <w:bookmarkEnd w:id="84"/>
    </w:p>
    <w:p w14:paraId="7C6C0CA8" w14:textId="77777777" w:rsidR="009444DD" w:rsidRDefault="009444DD"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mportamento pode ser tido por:</w:t>
      </w:r>
    </w:p>
    <w:p w14:paraId="582E8F3A" w14:textId="77777777" w:rsidR="009444DD" w:rsidRDefault="009444DD" w:rsidP="00BF30D2">
      <w:pPr>
        <w:pStyle w:val="Citao"/>
      </w:pPr>
      <w:r w:rsidRPr="00A5596A">
        <w:t>Qualquer ação ou reação do organismo ou parte dele</w:t>
      </w:r>
      <w:r>
        <w:t>.</w:t>
      </w:r>
    </w:p>
    <w:p w14:paraId="5C5E3956" w14:textId="4FC3F9AC" w:rsidR="001A59A5" w:rsidRDefault="009444DD" w:rsidP="00BF30D2">
      <w:r>
        <w:tab/>
        <w:t xml:space="preserve">A partir da definição de contexto, surgiu um levantamento das possíveis ações a serem registradas em um sistema baseado no </w:t>
      </w:r>
      <w:r w:rsidRPr="003D3A2A">
        <w:rPr>
          <w:i/>
        </w:rPr>
        <w:t>app</w:t>
      </w:r>
      <w:r>
        <w:t xml:space="preserve"> Spotify, a fim de as colocar</w:t>
      </w:r>
      <w:commentRangeStart w:id="85"/>
      <w:r>
        <w:t xml:space="preserve"> no questionário</w:t>
      </w:r>
      <w:commentRangeEnd w:id="85"/>
      <w:r>
        <w:rPr>
          <w:rStyle w:val="Refdecomentrio"/>
        </w:rPr>
        <w:commentReference w:id="85"/>
      </w:r>
      <w:commentRangeStart w:id="86"/>
      <w:commentRangeEnd w:id="86"/>
      <w:r>
        <w:rPr>
          <w:rStyle w:val="Refdecomentrio"/>
        </w:rPr>
        <w:commentReference w:id="86"/>
      </w:r>
      <w:r>
        <w:t>. Esse estudo trouxe a seguinte lista de ações:</w:t>
      </w:r>
    </w:p>
    <w:p w14:paraId="4B163D01" w14:textId="0D88313A" w:rsidR="001A59A5" w:rsidRDefault="001A59A5" w:rsidP="00BF30D2">
      <w:pPr>
        <w:pStyle w:val="PargrafodaLista"/>
        <w:numPr>
          <w:ilvl w:val="0"/>
          <w:numId w:val="37"/>
        </w:numPr>
      </w:pPr>
      <w:r>
        <w:t xml:space="preserve">Passar / Voltar </w:t>
      </w:r>
      <w:r w:rsidRPr="001A59A5">
        <w:fldChar w:fldCharType="begin"/>
      </w:r>
      <w:r w:rsidRPr="001A59A5">
        <w:instrText xml:space="preserve"> QUOTE </w:instrText>
      </w:r>
      <w:r w:rsidR="00620EC1">
        <w:rPr>
          <w:position w:val="-20"/>
        </w:rPr>
        <w:pict w14:anchorId="5212CD89">
          <v:shape id="_x0000_i1034"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instrText xml:space="preserve"> </w:instrText>
      </w:r>
      <w:r w:rsidRPr="001A59A5">
        <w:fldChar w:fldCharType="separate"/>
      </w:r>
      <w:r w:rsidR="00620EC1">
        <w:rPr>
          <w:position w:val="-20"/>
        </w:rPr>
        <w:pict w14:anchorId="7097E063">
          <v:shape id="_x0000_i1035"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fldChar w:fldCharType="end"/>
      </w:r>
      <w:r>
        <w:t xml:space="preserve"> músicas</w:t>
      </w:r>
    </w:p>
    <w:p w14:paraId="2F2F2F1F" w14:textId="77777777" w:rsidR="001A59A5" w:rsidRDefault="001A59A5" w:rsidP="00BF30D2">
      <w:pPr>
        <w:pStyle w:val="PargrafodaLista"/>
        <w:numPr>
          <w:ilvl w:val="0"/>
          <w:numId w:val="37"/>
        </w:numPr>
      </w:pPr>
      <w:r>
        <w:t>Escolher músicas preferidas</w:t>
      </w:r>
    </w:p>
    <w:p w14:paraId="6C2A83CC" w14:textId="77777777" w:rsidR="001A59A5" w:rsidRDefault="001A59A5" w:rsidP="00BF30D2">
      <w:pPr>
        <w:pStyle w:val="PargrafodaLista"/>
        <w:numPr>
          <w:ilvl w:val="0"/>
          <w:numId w:val="37"/>
        </w:numPr>
      </w:pPr>
      <w:r>
        <w:t>Definir a atividade</w:t>
      </w:r>
    </w:p>
    <w:p w14:paraId="2C4E18B2" w14:textId="1B88DA47" w:rsidR="001A59A5" w:rsidRDefault="001A59A5" w:rsidP="00BF30D2">
      <w:pPr>
        <w:pStyle w:val="PargrafodaLista"/>
        <w:numPr>
          <w:ilvl w:val="0"/>
          <w:numId w:val="37"/>
        </w:numPr>
      </w:pPr>
      <w:r>
        <w:t>Definir o humor</w:t>
      </w:r>
    </w:p>
    <w:p w14:paraId="44D6CFE5" w14:textId="075D2589" w:rsidR="001F4A06" w:rsidRDefault="001F4A06" w:rsidP="00BF30D2">
      <w:pPr>
        <w:pStyle w:val="Ttulo3"/>
      </w:pPr>
      <w:bookmarkStart w:id="87" w:name="_Toc55523369"/>
      <w:bookmarkStart w:id="88" w:name="_Toc55260952"/>
      <w:bookmarkStart w:id="89" w:name="_Toc55790202"/>
      <w:r w:rsidRPr="008849DE">
        <w:t>O que é o contexto</w:t>
      </w:r>
      <w:r>
        <w:t xml:space="preserve"> de</w:t>
      </w:r>
      <w:r w:rsidRPr="008849DE">
        <w:t xml:space="preserve"> ambiente?</w:t>
      </w:r>
      <w:bookmarkEnd w:id="87"/>
      <w:bookmarkEnd w:id="88"/>
      <w:bookmarkEnd w:id="89"/>
    </w:p>
    <w:p w14:paraId="7FF258A2" w14:textId="77777777" w:rsidR="001F4A06" w:rsidRDefault="001F4A06"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ambiente pode ser tido por:</w:t>
      </w:r>
    </w:p>
    <w:p w14:paraId="0F3F33E5" w14:textId="77777777" w:rsidR="001F4A06" w:rsidRDefault="001F4A06" w:rsidP="00BF30D2">
      <w:pPr>
        <w:pStyle w:val="Citao"/>
      </w:pPr>
      <w:commentRangeStart w:id="90"/>
      <w:r w:rsidRPr="00CF31B0">
        <w:lastRenderedPageBreak/>
        <w:t>Conjunto de condições físicas, biológicas e químicas que rodeiam os seres vivos e as coisas</w:t>
      </w:r>
      <w:r>
        <w:t>.</w:t>
      </w:r>
      <w:commentRangeEnd w:id="90"/>
      <w:r>
        <w:rPr>
          <w:rStyle w:val="Refdecomentrio"/>
          <w:iCs/>
        </w:rPr>
        <w:commentReference w:id="90"/>
      </w:r>
    </w:p>
    <w:p w14:paraId="06B6812E" w14:textId="77777777" w:rsidR="001F4A06" w:rsidRPr="00A5596A" w:rsidRDefault="001F4A06" w:rsidP="00BF30D2">
      <w:r>
        <w:tab/>
        <w:t>Pela citação acima, sucedeu-se pesquisas de sensores e informações que pudessem representar essas condições. A partir da análise dos contextos levantados, a análise expôs três possíveis contextos de ambiente a ser representados na aplicação, determinados por: (i) Localização; (</w:t>
      </w:r>
      <w:proofErr w:type="spellStart"/>
      <w:r>
        <w:t>ii</w:t>
      </w:r>
      <w:proofErr w:type="spellEnd"/>
      <w:r>
        <w:t>) Clima e; (</w:t>
      </w:r>
      <w:proofErr w:type="spellStart"/>
      <w:r>
        <w:t>iii</w:t>
      </w:r>
      <w:proofErr w:type="spellEnd"/>
      <w:r>
        <w:t>) Reprodução musical em grupo / individual. Com finalidade de explicitar o produto, o protótipo explorará apenas o serviço de localização.</w:t>
      </w:r>
    </w:p>
    <w:p w14:paraId="228682E7" w14:textId="58B7D77B" w:rsidR="001F4A06" w:rsidRDefault="001F4A06" w:rsidP="00BF30D2">
      <w:pPr>
        <w:pStyle w:val="Ttulo3"/>
      </w:pPr>
      <w:bookmarkStart w:id="91" w:name="_Toc55523370"/>
      <w:bookmarkStart w:id="92" w:name="_Toc55260953"/>
      <w:bookmarkStart w:id="93" w:name="_Toc55790203"/>
      <w:r w:rsidRPr="008849DE">
        <w:t xml:space="preserve">Como </w:t>
      </w:r>
      <w:r>
        <w:t>serão</w:t>
      </w:r>
      <w:r w:rsidRPr="008849DE">
        <w:t xml:space="preserve"> obtido</w:t>
      </w:r>
      <w:r>
        <w:t>s</w:t>
      </w:r>
      <w:r w:rsidRPr="008849DE">
        <w:t xml:space="preserve"> os contextos?</w:t>
      </w:r>
      <w:bookmarkEnd w:id="91"/>
      <w:bookmarkEnd w:id="92"/>
      <w:bookmarkEnd w:id="93"/>
    </w:p>
    <w:p w14:paraId="1D588C72" w14:textId="77777777" w:rsidR="001F4A06" w:rsidRDefault="001F4A06" w:rsidP="00BF30D2">
      <w:r>
        <w:tab/>
        <w:t xml:space="preserve">Obter-se-á os contextos no </w:t>
      </w:r>
      <w:r>
        <w:rPr>
          <w:i/>
        </w:rPr>
        <w:t>LORS</w:t>
      </w:r>
      <w:r>
        <w:t xml:space="preserve"> a partir da captura de formulários e eventos de um </w:t>
      </w:r>
      <w:proofErr w:type="spellStart"/>
      <w:r w:rsidRPr="00EF2AEE">
        <w:rPr>
          <w:i/>
        </w:rPr>
        <w:t>webapp</w:t>
      </w:r>
      <w:proofErr w:type="spellEnd"/>
      <w:r>
        <w:t>, aplicados, por conjuntura, de duas maneiras: (i) explicitamente, para o usuário cadastrar o que está fazendo. Ex.: emoções, atividades e localização. (</w:t>
      </w:r>
      <w:proofErr w:type="spellStart"/>
      <w:r>
        <w:t>ii</w:t>
      </w:r>
      <w:proofErr w:type="spellEnd"/>
      <w:r>
        <w:t>) implicitamente, adquirido através das ações do usuário realizadas no aplicativo como</w:t>
      </w:r>
      <w:r w:rsidRPr="001A18FD">
        <w:t xml:space="preserve"> os componentes do </w:t>
      </w:r>
      <w:proofErr w:type="spellStart"/>
      <w:r w:rsidRPr="001C332F">
        <w:rPr>
          <w:i/>
        </w:rPr>
        <w:t>webapp</w:t>
      </w:r>
      <w:proofErr w:type="spellEnd"/>
      <w:r>
        <w:t>. Ex.: botão passar de música.</w:t>
      </w:r>
    </w:p>
    <w:p w14:paraId="6910B18D" w14:textId="77777777" w:rsidR="001F4A06" w:rsidRDefault="001F4A06" w:rsidP="00BF30D2">
      <w:r>
        <w:tab/>
        <w:t>São poucas as ações que auxiliam no entendimento do contexto e que podem ser obtidas implicitamente, isso devido às limitações dos sensores e dados disponíveis na aplicação desenvolvida. Por isso, o sistema deste trabalho contará com informações dispostas de maneira explícita e implícita, sendo elas:</w:t>
      </w:r>
    </w:p>
    <w:p w14:paraId="40785AA5" w14:textId="77777777" w:rsidR="001F4A06" w:rsidRDefault="001F4A06" w:rsidP="00BF30D2">
      <w:pPr>
        <w:pStyle w:val="Listas1"/>
      </w:pPr>
      <w:r>
        <w:t xml:space="preserve">Informações adquiridas de maneira implícita: </w:t>
      </w:r>
    </w:p>
    <w:p w14:paraId="643A3F69" w14:textId="77777777" w:rsidR="001F4A06" w:rsidRDefault="001F4A06" w:rsidP="00BF30D2">
      <w:pPr>
        <w:pStyle w:val="PargrafodaLista"/>
        <w:numPr>
          <w:ilvl w:val="1"/>
          <w:numId w:val="38"/>
        </w:numPr>
      </w:pPr>
      <w:r>
        <w:t>localização</w:t>
      </w:r>
    </w:p>
    <w:p w14:paraId="299F8653" w14:textId="77777777" w:rsidR="001F4A06" w:rsidRDefault="001F4A06" w:rsidP="00BF30D2">
      <w:pPr>
        <w:pStyle w:val="PargrafodaLista"/>
        <w:numPr>
          <w:ilvl w:val="1"/>
          <w:numId w:val="38"/>
        </w:numPr>
      </w:pPr>
      <w:r>
        <w:t xml:space="preserve">ações sobre os componentes do </w:t>
      </w:r>
      <w:proofErr w:type="spellStart"/>
      <w:r w:rsidRPr="00F56039">
        <w:rPr>
          <w:i/>
        </w:rPr>
        <w:t>web</w:t>
      </w:r>
      <w:commentRangeStart w:id="94"/>
      <w:r w:rsidRPr="00F56039">
        <w:rPr>
          <w:i/>
        </w:rPr>
        <w:t>app</w:t>
      </w:r>
      <w:commentRangeEnd w:id="94"/>
      <w:proofErr w:type="spellEnd"/>
      <w:r w:rsidRPr="00F56039">
        <w:rPr>
          <w:rStyle w:val="Refdecomentrio"/>
          <w:i/>
          <w:iCs w:val="0"/>
        </w:rPr>
        <w:commentReference w:id="94"/>
      </w:r>
    </w:p>
    <w:p w14:paraId="67F0D632" w14:textId="77777777" w:rsidR="001F4A06" w:rsidRDefault="001F4A06" w:rsidP="00BF30D2">
      <w:pPr>
        <w:pStyle w:val="PargrafodaLista"/>
        <w:numPr>
          <w:ilvl w:val="1"/>
          <w:numId w:val="38"/>
        </w:numPr>
      </w:pPr>
      <w:r>
        <w:t>tempo</w:t>
      </w:r>
    </w:p>
    <w:p w14:paraId="1D563746" w14:textId="77777777" w:rsidR="001F4A06" w:rsidRDefault="001F4A06" w:rsidP="00BF30D2">
      <w:pPr>
        <w:pStyle w:val="PargrafodaLista"/>
        <w:numPr>
          <w:ilvl w:val="1"/>
          <w:numId w:val="38"/>
        </w:numPr>
      </w:pPr>
      <w:r>
        <w:t>músicas preferidas</w:t>
      </w:r>
    </w:p>
    <w:p w14:paraId="0F933C9E" w14:textId="77777777" w:rsidR="001F4A06" w:rsidRDefault="001F4A06" w:rsidP="00BF30D2">
      <w:pPr>
        <w:pStyle w:val="Listas1"/>
      </w:pPr>
      <w:r>
        <w:t xml:space="preserve">Informações adquiridas de maneira explícita: </w:t>
      </w:r>
    </w:p>
    <w:p w14:paraId="1E89381E" w14:textId="77777777" w:rsidR="001F4A06" w:rsidRDefault="001F4A06" w:rsidP="00BF30D2">
      <w:pPr>
        <w:pStyle w:val="PargrafodaLista"/>
        <w:numPr>
          <w:ilvl w:val="1"/>
          <w:numId w:val="38"/>
        </w:numPr>
      </w:pPr>
      <w:commentRangeStart w:id="95"/>
      <w:commentRangeStart w:id="96"/>
      <w:r>
        <w:t>localização</w:t>
      </w:r>
      <w:commentRangeEnd w:id="95"/>
      <w:r>
        <w:rPr>
          <w:rStyle w:val="Refdecomentrio"/>
        </w:rPr>
        <w:commentReference w:id="95"/>
      </w:r>
      <w:commentRangeEnd w:id="96"/>
      <w:r>
        <w:rPr>
          <w:rStyle w:val="Refdecomentrio"/>
        </w:rPr>
        <w:commentReference w:id="96"/>
      </w:r>
    </w:p>
    <w:p w14:paraId="113A8BA7" w14:textId="77777777" w:rsidR="001F4A06" w:rsidRDefault="001F4A06" w:rsidP="00BF30D2">
      <w:pPr>
        <w:pStyle w:val="PargrafodaLista"/>
        <w:numPr>
          <w:ilvl w:val="1"/>
          <w:numId w:val="38"/>
        </w:numPr>
      </w:pPr>
      <w:r>
        <w:t>humor</w:t>
      </w:r>
    </w:p>
    <w:p w14:paraId="0E0C345A" w14:textId="77777777" w:rsidR="001F4A06" w:rsidRDefault="001F4A06" w:rsidP="00BF30D2">
      <w:pPr>
        <w:pStyle w:val="PargrafodaLista"/>
        <w:numPr>
          <w:ilvl w:val="1"/>
          <w:numId w:val="38"/>
        </w:numPr>
      </w:pPr>
      <w:r>
        <w:t>atividade</w:t>
      </w:r>
    </w:p>
    <w:p w14:paraId="05411A65" w14:textId="77777777" w:rsidR="001F4A06" w:rsidRDefault="001F4A06" w:rsidP="00BF30D2">
      <w:pPr>
        <w:pStyle w:val="PargrafodaLista"/>
        <w:numPr>
          <w:ilvl w:val="1"/>
          <w:numId w:val="38"/>
        </w:numPr>
      </w:pPr>
      <w:r>
        <w:t>músicas preferidas</w:t>
      </w:r>
    </w:p>
    <w:p w14:paraId="2D9E42EC" w14:textId="77777777" w:rsidR="001F4A06" w:rsidRDefault="001F4A06" w:rsidP="00BF30D2">
      <w:r>
        <w:tab/>
        <w:t>Os dados de localização implícitos são os de latitude e longitude do usuário; eles foram salvos na aplicação - devido ao tempo limitado para o desenvolvimento, o dado não foi utilizado. Logo, o tempo implícito é a data e hora do evento, registrado para, no futuro, poder ser aplicado um modelo sequencial junto ao KNN.</w:t>
      </w:r>
    </w:p>
    <w:p w14:paraId="2B7A3459" w14:textId="358C359D" w:rsidR="001F4A06" w:rsidRDefault="001F4A06" w:rsidP="00BF30D2">
      <w:pPr>
        <w:pStyle w:val="Ttulo3"/>
      </w:pPr>
      <w:bookmarkStart w:id="97" w:name="_Ref42462937"/>
      <w:bookmarkStart w:id="98" w:name="_Toc55523371"/>
      <w:bookmarkStart w:id="99" w:name="_Toc55260954"/>
      <w:bookmarkStart w:id="100" w:name="_Toc55790204"/>
      <w:r>
        <w:lastRenderedPageBreak/>
        <w:t>O que são as ações do usuário?</w:t>
      </w:r>
      <w:bookmarkEnd w:id="97"/>
      <w:bookmarkEnd w:id="98"/>
      <w:bookmarkEnd w:id="99"/>
      <w:bookmarkEnd w:id="100"/>
    </w:p>
    <w:p w14:paraId="391063F0" w14:textId="5C5AA3B7" w:rsidR="001F4A06" w:rsidRDefault="001F4A06" w:rsidP="00BF30D2">
      <w:r>
        <w:tab/>
        <w:t xml:space="preserve">As ações do usuário trazem diversas informações referentes ao que ele está vivendo (auxiliando o entendimento do seu ambiente e a validação da acuracidade das recomendações feitas, por exemplo). São elas que demonstrarão ao sistema, através das músicas recomendadas, o gosto do usuário, se são de um determinado estilo musical ou de outro. Cada ação terá um nível de importância, a qual será obtida pelas respostas do questionário. As possíveis ações a serem executadas pelo usuário estão listadas na seção </w:t>
      </w:r>
      <w:r>
        <w:fldChar w:fldCharType="begin"/>
      </w:r>
      <w:r>
        <w:instrText xml:space="preserve"> REF _Ref48855940 \r \h </w:instrText>
      </w:r>
      <w:r>
        <w:fldChar w:fldCharType="separate"/>
      </w:r>
      <w:r>
        <w:t>3.1.1</w:t>
      </w:r>
      <w:r>
        <w:fldChar w:fldCharType="end"/>
      </w:r>
      <w:r>
        <w:t>.</w:t>
      </w:r>
    </w:p>
    <w:p w14:paraId="3B1E45A7" w14:textId="28E8EA76" w:rsidR="00A424AD" w:rsidRDefault="00A424AD" w:rsidP="00BF30D2">
      <w:pPr>
        <w:pStyle w:val="Ttulo2"/>
      </w:pPr>
      <w:bookmarkStart w:id="101" w:name="_Toc55523372"/>
      <w:bookmarkStart w:id="102" w:name="_Toc55260955"/>
      <w:bookmarkStart w:id="103" w:name="_Toc55790205"/>
      <w:r>
        <w:t>Pesquisa com usuários sobre recomendação musical</w:t>
      </w:r>
      <w:bookmarkEnd w:id="101"/>
      <w:bookmarkEnd w:id="102"/>
      <w:r>
        <w:t xml:space="preserve"> (QUESTIONÁRIO)</w:t>
      </w:r>
      <w:bookmarkEnd w:id="103"/>
    </w:p>
    <w:p w14:paraId="127617DB" w14:textId="77777777" w:rsidR="00246CD2" w:rsidRDefault="00A424AD" w:rsidP="00BF30D2">
      <w:r>
        <w:tab/>
        <w:t xml:space="preserve">Criou-se um questionário com perguntas expostas que permitiram conhecer melhor os usuários que utilizarão a aplicação. Sendo assim, todas as questões permitem entender suas preferências, atividades, dentre outros fatores. As perguntas do questionário estão listadas no </w:t>
      </w:r>
      <w:r>
        <w:fldChar w:fldCharType="begin"/>
      </w:r>
      <w:r>
        <w:instrText xml:space="preserve"> REF _Ref48857312 \h </w:instrText>
      </w:r>
      <w:r>
        <w:fldChar w:fldCharType="separate"/>
      </w:r>
      <w:r>
        <w:t xml:space="preserve">Quadro </w:t>
      </w:r>
      <w:r>
        <w:rPr>
          <w:noProof/>
        </w:rPr>
        <w:t>2</w:t>
      </w:r>
      <w:r>
        <w:fldChar w:fldCharType="end"/>
      </w:r>
      <w:r>
        <w:t>:</w:t>
      </w:r>
    </w:p>
    <w:p w14:paraId="147B5A43" w14:textId="77777777" w:rsidR="009C7D76" w:rsidRDefault="009C7D76" w:rsidP="00BF30D2"/>
    <w:p w14:paraId="43128074" w14:textId="64EE285E" w:rsidR="009C7D76" w:rsidRPr="00E76BCB" w:rsidRDefault="009C7D76" w:rsidP="00BF30D2">
      <w:pPr>
        <w:pStyle w:val="Legenda"/>
      </w:pPr>
      <w:bookmarkStart w:id="104" w:name="_Toc55791193"/>
      <w:r w:rsidRPr="00E76BCB">
        <w:t xml:space="preserve">Quadro </w:t>
      </w:r>
      <w:fldSimple w:instr=" SEQ Quadro \* ARABIC ">
        <w:r w:rsidR="005B0A0A">
          <w:rPr>
            <w:noProof/>
          </w:rPr>
          <w:t>2</w:t>
        </w:r>
      </w:fldSimple>
      <w:r w:rsidRPr="00E76BCB">
        <w:t xml:space="preserve"> - Perguntas e respostas disponibilizadas a um certo público através dos formulários do Google.</w:t>
      </w:r>
      <w:bookmarkEnd w:id="10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4531"/>
      </w:tblGrid>
      <w:tr w:rsidR="007F66FF" w:rsidRPr="00064C0B" w14:paraId="550D50FC" w14:textId="77777777" w:rsidTr="006C3E1C">
        <w:tc>
          <w:tcPr>
            <w:tcW w:w="4531" w:type="dxa"/>
            <w:shd w:val="clear" w:color="auto" w:fill="D9D9D9"/>
          </w:tcPr>
          <w:p w14:paraId="1CAE1DD6" w14:textId="77777777" w:rsidR="003907BA" w:rsidRPr="00210C75" w:rsidRDefault="003907BA" w:rsidP="00BF30D2">
            <w:r w:rsidRPr="00210C75">
              <w:t>Pergunta</w:t>
            </w:r>
          </w:p>
        </w:tc>
        <w:tc>
          <w:tcPr>
            <w:tcW w:w="4531" w:type="dxa"/>
            <w:shd w:val="clear" w:color="auto" w:fill="D9D9D9"/>
          </w:tcPr>
          <w:p w14:paraId="5EBB5DE0" w14:textId="77777777" w:rsidR="003907BA" w:rsidRPr="00210C75" w:rsidRDefault="003907BA" w:rsidP="00BF30D2">
            <w:r w:rsidRPr="00210C75">
              <w:t>Possíveis respostas</w:t>
            </w:r>
          </w:p>
        </w:tc>
      </w:tr>
      <w:tr w:rsidR="007F66FF" w:rsidRPr="00125BA5" w14:paraId="6007869C" w14:textId="77777777" w:rsidTr="006C3E1C">
        <w:tc>
          <w:tcPr>
            <w:tcW w:w="4531" w:type="dxa"/>
            <w:shd w:val="clear" w:color="auto" w:fill="auto"/>
          </w:tcPr>
          <w:p w14:paraId="7AE8C1FD" w14:textId="77777777" w:rsidR="003907BA" w:rsidRDefault="003907BA" w:rsidP="00BF30D2">
            <w:r w:rsidRPr="00505BB9">
              <w:t>1.</w:t>
            </w:r>
            <w:r>
              <w:t xml:space="preserve"> </w:t>
            </w:r>
            <w:r w:rsidRPr="00505BB9">
              <w:t>Qual o aplicativo / reprodutor de música você utiliza atualmente?</w:t>
            </w:r>
          </w:p>
        </w:tc>
        <w:tc>
          <w:tcPr>
            <w:tcW w:w="4531" w:type="dxa"/>
            <w:shd w:val="clear" w:color="auto" w:fill="auto"/>
          </w:tcPr>
          <w:p w14:paraId="4E66FD12" w14:textId="77777777" w:rsidR="003907BA" w:rsidRPr="006C3E1C" w:rsidRDefault="003907BA" w:rsidP="00BF30D2">
            <w:pPr>
              <w:rPr>
                <w:lang w:val="en-US"/>
              </w:rPr>
            </w:pPr>
            <w:r w:rsidRPr="006C3E1C">
              <w:rPr>
                <w:lang w:val="en-US"/>
              </w:rPr>
              <w:t xml:space="preserve">Spotify, </w:t>
            </w:r>
            <w:r w:rsidRPr="006C3E1C">
              <w:rPr>
                <w:lang w:val="en-US"/>
              </w:rPr>
              <w:tab/>
              <w:t xml:space="preserve">Deezer, </w:t>
            </w:r>
            <w:proofErr w:type="spellStart"/>
            <w:r w:rsidRPr="006C3E1C">
              <w:rPr>
                <w:lang w:val="en-US"/>
              </w:rPr>
              <w:t>Youtube</w:t>
            </w:r>
            <w:proofErr w:type="spellEnd"/>
            <w:r w:rsidRPr="006C3E1C">
              <w:rPr>
                <w:lang w:val="en-US"/>
              </w:rPr>
              <w:t xml:space="preserve"> Music, TIDAL, Apple Music, Google Play Music, </w:t>
            </w:r>
            <w:proofErr w:type="spellStart"/>
            <w:r w:rsidRPr="006C3E1C">
              <w:rPr>
                <w:lang w:val="en-US"/>
              </w:rPr>
              <w:t>Rádio</w:t>
            </w:r>
            <w:proofErr w:type="spellEnd"/>
            <w:r w:rsidRPr="006C3E1C">
              <w:rPr>
                <w:lang w:val="en-US"/>
              </w:rPr>
              <w:t xml:space="preserve"> Outro, qual?</w:t>
            </w:r>
          </w:p>
        </w:tc>
      </w:tr>
      <w:tr w:rsidR="007F66FF" w:rsidRPr="008774E9" w14:paraId="4B895D21" w14:textId="77777777" w:rsidTr="006C3E1C">
        <w:tc>
          <w:tcPr>
            <w:tcW w:w="4531" w:type="dxa"/>
            <w:shd w:val="clear" w:color="auto" w:fill="auto"/>
          </w:tcPr>
          <w:p w14:paraId="1BC3FE2B" w14:textId="77777777" w:rsidR="003907BA" w:rsidRPr="008774E9" w:rsidRDefault="003907BA" w:rsidP="00BF30D2">
            <w:r w:rsidRPr="008774E9">
              <w:t>2.</w:t>
            </w:r>
            <w:r>
              <w:t xml:space="preserve"> </w:t>
            </w:r>
            <w:r w:rsidRPr="008774E9">
              <w:t>Você acha que as recomendações musicais realizadas via software poderiam ser melhoradas?</w:t>
            </w:r>
          </w:p>
        </w:tc>
        <w:tc>
          <w:tcPr>
            <w:tcW w:w="4531" w:type="dxa"/>
            <w:shd w:val="clear" w:color="auto" w:fill="auto"/>
          </w:tcPr>
          <w:p w14:paraId="48FA75E3" w14:textId="77777777" w:rsidR="003907BA" w:rsidRPr="008774E9" w:rsidRDefault="003907BA" w:rsidP="00BF30D2">
            <w:r>
              <w:t>Sim, não</w:t>
            </w:r>
          </w:p>
        </w:tc>
      </w:tr>
      <w:tr w:rsidR="007F66FF" w:rsidRPr="008774E9" w14:paraId="77F5F23E" w14:textId="77777777" w:rsidTr="006C3E1C">
        <w:tc>
          <w:tcPr>
            <w:tcW w:w="4531" w:type="dxa"/>
            <w:shd w:val="clear" w:color="auto" w:fill="auto"/>
          </w:tcPr>
          <w:p w14:paraId="6FC6A8C1" w14:textId="77777777" w:rsidR="003907BA" w:rsidRPr="008774E9" w:rsidRDefault="003907BA" w:rsidP="00BF30D2">
            <w:r w:rsidRPr="00BA1951">
              <w:t>3.</w:t>
            </w:r>
            <w:r>
              <w:t xml:space="preserve"> </w:t>
            </w:r>
            <w:r w:rsidRPr="00BA1951">
              <w:t>Você acredita que o contexto poderia melhorar essas recomendações?</w:t>
            </w:r>
          </w:p>
        </w:tc>
        <w:tc>
          <w:tcPr>
            <w:tcW w:w="4531" w:type="dxa"/>
            <w:shd w:val="clear" w:color="auto" w:fill="auto"/>
          </w:tcPr>
          <w:p w14:paraId="3344F84A" w14:textId="77777777" w:rsidR="003907BA" w:rsidRPr="008774E9" w:rsidRDefault="003907BA" w:rsidP="00BF30D2">
            <w:r>
              <w:t>Sim, não</w:t>
            </w:r>
          </w:p>
        </w:tc>
      </w:tr>
      <w:tr w:rsidR="007F66FF" w:rsidRPr="008774E9" w14:paraId="63DEB21F" w14:textId="77777777" w:rsidTr="006C3E1C">
        <w:tc>
          <w:tcPr>
            <w:tcW w:w="4531" w:type="dxa"/>
            <w:shd w:val="clear" w:color="auto" w:fill="auto"/>
          </w:tcPr>
          <w:p w14:paraId="315B19AE" w14:textId="77777777" w:rsidR="003907BA" w:rsidRPr="008774E9" w:rsidRDefault="003907BA" w:rsidP="00BF30D2">
            <w:r w:rsidRPr="004A4AF1">
              <w:t>4.</w:t>
            </w:r>
            <w:r>
              <w:t xml:space="preserve"> </w:t>
            </w:r>
            <w:r w:rsidRPr="004A4AF1">
              <w:t>Em quais atividades você costuma ouvir música?</w:t>
            </w:r>
          </w:p>
        </w:tc>
        <w:tc>
          <w:tcPr>
            <w:tcW w:w="4531" w:type="dxa"/>
            <w:shd w:val="clear" w:color="auto" w:fill="auto"/>
          </w:tcPr>
          <w:p w14:paraId="0EF4E415" w14:textId="77777777" w:rsidR="003907BA" w:rsidRPr="008774E9" w:rsidRDefault="003907BA" w:rsidP="00BF30D2">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7F66FF" w:rsidRPr="008774E9" w14:paraId="0EFDB2B7" w14:textId="77777777" w:rsidTr="006C3E1C">
        <w:tc>
          <w:tcPr>
            <w:tcW w:w="4531" w:type="dxa"/>
            <w:shd w:val="clear" w:color="auto" w:fill="auto"/>
          </w:tcPr>
          <w:p w14:paraId="71644DD0" w14:textId="77777777" w:rsidR="003907BA" w:rsidRPr="008774E9" w:rsidRDefault="003907BA" w:rsidP="00BF30D2">
            <w:r w:rsidRPr="002D33DD">
              <w:t>5.</w:t>
            </w:r>
            <w:r>
              <w:t xml:space="preserve"> </w:t>
            </w:r>
            <w:r w:rsidRPr="002D33DD">
              <w:t xml:space="preserve">Em quais lugares você costuma ouvir </w:t>
            </w:r>
            <w:r w:rsidRPr="002D33DD">
              <w:lastRenderedPageBreak/>
              <w:t>músicas?</w:t>
            </w:r>
          </w:p>
        </w:tc>
        <w:tc>
          <w:tcPr>
            <w:tcW w:w="4531" w:type="dxa"/>
            <w:shd w:val="clear" w:color="auto" w:fill="auto"/>
          </w:tcPr>
          <w:p w14:paraId="300A1CC0" w14:textId="77777777" w:rsidR="003907BA" w:rsidRPr="008774E9" w:rsidRDefault="003907BA" w:rsidP="00BF30D2">
            <w:r>
              <w:lastRenderedPageBreak/>
              <w:t xml:space="preserve">Academia, Bar, Biblioteca, Casa, </w:t>
            </w:r>
            <w:proofErr w:type="gramStart"/>
            <w:r>
              <w:t>Com</w:t>
            </w:r>
            <w:proofErr w:type="gramEnd"/>
            <w:r>
              <w:t xml:space="preserve"> os </w:t>
            </w:r>
            <w:r>
              <w:lastRenderedPageBreak/>
              <w:t>amigos, Escola, Festa, Praia, Restaurante, Trabalho, Outro, qual?</w:t>
            </w:r>
          </w:p>
        </w:tc>
      </w:tr>
      <w:tr w:rsidR="007F66FF" w:rsidRPr="008774E9" w14:paraId="02AD2A3C" w14:textId="77777777" w:rsidTr="006C3E1C">
        <w:tc>
          <w:tcPr>
            <w:tcW w:w="4531" w:type="dxa"/>
            <w:shd w:val="clear" w:color="auto" w:fill="auto"/>
          </w:tcPr>
          <w:p w14:paraId="35BDDC77" w14:textId="77777777" w:rsidR="003907BA" w:rsidRPr="008774E9" w:rsidRDefault="003907BA" w:rsidP="00BF30D2">
            <w:r w:rsidRPr="0011471A">
              <w:lastRenderedPageBreak/>
              <w:t>6.</w:t>
            </w:r>
            <w:r>
              <w:t xml:space="preserve"> </w:t>
            </w:r>
            <w:r w:rsidRPr="0011471A">
              <w:t>Você costuma ouvir música quando está:</w:t>
            </w:r>
          </w:p>
        </w:tc>
        <w:tc>
          <w:tcPr>
            <w:tcW w:w="4531" w:type="dxa"/>
            <w:shd w:val="clear" w:color="auto" w:fill="auto"/>
          </w:tcPr>
          <w:p w14:paraId="4FBF8DBB" w14:textId="77777777" w:rsidR="003907BA" w:rsidRPr="008774E9" w:rsidRDefault="003907BA" w:rsidP="00BF30D2">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7F66FF" w:rsidRPr="008774E9" w14:paraId="52907DB7" w14:textId="77777777" w:rsidTr="006C3E1C">
        <w:tc>
          <w:tcPr>
            <w:tcW w:w="4531" w:type="dxa"/>
            <w:shd w:val="clear" w:color="auto" w:fill="auto"/>
          </w:tcPr>
          <w:p w14:paraId="4839F778" w14:textId="77777777" w:rsidR="003907BA" w:rsidRPr="008774E9" w:rsidRDefault="003907BA" w:rsidP="00BF30D2">
            <w:r w:rsidRPr="001A536D">
              <w:t>7.</w:t>
            </w:r>
            <w:r>
              <w:t xml:space="preserve"> </w:t>
            </w:r>
            <w:r w:rsidRPr="001A536D">
              <w:t>O que costuma te influenciar na escolha da música?</w:t>
            </w:r>
          </w:p>
        </w:tc>
        <w:tc>
          <w:tcPr>
            <w:tcW w:w="4531" w:type="dxa"/>
            <w:shd w:val="clear" w:color="auto" w:fill="auto"/>
          </w:tcPr>
          <w:p w14:paraId="72D78EDC" w14:textId="77777777" w:rsidR="003907BA" w:rsidRPr="008774E9" w:rsidRDefault="003907BA" w:rsidP="00BF30D2">
            <w:r w:rsidRPr="001A536D">
              <w:t>Atividades, Clima, Grupo / Individual, Horário do dia, Humor, Localização, Outro, Qual?</w:t>
            </w:r>
          </w:p>
        </w:tc>
      </w:tr>
      <w:tr w:rsidR="007F66FF" w:rsidRPr="008774E9" w14:paraId="342065D2" w14:textId="77777777" w:rsidTr="006C3E1C">
        <w:tc>
          <w:tcPr>
            <w:tcW w:w="4531" w:type="dxa"/>
            <w:shd w:val="clear" w:color="auto" w:fill="auto"/>
          </w:tcPr>
          <w:p w14:paraId="0C33AF9F" w14:textId="77777777" w:rsidR="003907BA" w:rsidRPr="008774E9" w:rsidRDefault="003907BA" w:rsidP="00BF30D2">
            <w:r w:rsidRPr="00FC3EB1">
              <w:t>8.</w:t>
            </w:r>
            <w:r>
              <w:t xml:space="preserve"> </w:t>
            </w:r>
            <w:r w:rsidRPr="00FC3EB1">
              <w:t>O que você faz quando gosta ou não de uma música?</w:t>
            </w:r>
          </w:p>
        </w:tc>
        <w:tc>
          <w:tcPr>
            <w:tcW w:w="4531" w:type="dxa"/>
            <w:shd w:val="clear" w:color="auto" w:fill="auto"/>
          </w:tcPr>
          <w:p w14:paraId="35E52DF2" w14:textId="77777777" w:rsidR="003907BA" w:rsidRPr="008774E9" w:rsidRDefault="003907BA" w:rsidP="00BF30D2">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7F66FF" w:rsidRPr="008774E9" w14:paraId="3B4A878C" w14:textId="77777777" w:rsidTr="006C3E1C">
        <w:tc>
          <w:tcPr>
            <w:tcW w:w="4531" w:type="dxa"/>
            <w:shd w:val="clear" w:color="auto" w:fill="auto"/>
          </w:tcPr>
          <w:p w14:paraId="59EEF903" w14:textId="77777777" w:rsidR="003907BA" w:rsidRPr="00FC3EB1" w:rsidRDefault="003907BA" w:rsidP="00BF30D2">
            <w:r w:rsidRPr="006F7C5B">
              <w:t>9.</w:t>
            </w:r>
            <w:r>
              <w:t xml:space="preserve"> </w:t>
            </w:r>
            <w:r w:rsidRPr="006F7C5B">
              <w:t>As músicas que você escuta sozinho são diferentes das que escuta com os amigos?</w:t>
            </w:r>
          </w:p>
        </w:tc>
        <w:tc>
          <w:tcPr>
            <w:tcW w:w="4531" w:type="dxa"/>
            <w:shd w:val="clear" w:color="auto" w:fill="auto"/>
          </w:tcPr>
          <w:p w14:paraId="3FD3CC1F" w14:textId="77777777" w:rsidR="003907BA" w:rsidRPr="008774E9" w:rsidRDefault="003907BA" w:rsidP="00BF30D2">
            <w:r>
              <w:t>Sim, não</w:t>
            </w:r>
          </w:p>
        </w:tc>
      </w:tr>
      <w:tr w:rsidR="007F66FF" w:rsidRPr="008774E9" w14:paraId="796ECE2F" w14:textId="77777777" w:rsidTr="006C3E1C">
        <w:tc>
          <w:tcPr>
            <w:tcW w:w="4531" w:type="dxa"/>
            <w:shd w:val="clear" w:color="auto" w:fill="auto"/>
          </w:tcPr>
          <w:p w14:paraId="353EC7DF" w14:textId="77777777" w:rsidR="003907BA" w:rsidRPr="00FC3EB1" w:rsidRDefault="003907BA" w:rsidP="00BF30D2">
            <w:r w:rsidRPr="00722B09">
              <w:t>10.</w:t>
            </w:r>
            <w:r>
              <w:t xml:space="preserve"> </w:t>
            </w:r>
            <w:r w:rsidRPr="00722B09">
              <w:t>Quanto tempo por semana você escuta música?</w:t>
            </w:r>
          </w:p>
        </w:tc>
        <w:tc>
          <w:tcPr>
            <w:tcW w:w="4531" w:type="dxa"/>
            <w:shd w:val="clear" w:color="auto" w:fill="auto"/>
          </w:tcPr>
          <w:p w14:paraId="448690D3" w14:textId="77777777" w:rsidR="003907BA" w:rsidRPr="008774E9" w:rsidRDefault="003907BA" w:rsidP="00BF30D2">
            <w:r>
              <w:t>Menos que 5 horas, de 5 a 10 horas, de 11 a 30 horas, de 31 a 50 horas, mais que 50 horas</w:t>
            </w:r>
          </w:p>
        </w:tc>
      </w:tr>
      <w:tr w:rsidR="007F66FF" w:rsidRPr="008774E9" w14:paraId="497D7364" w14:textId="77777777" w:rsidTr="006C3E1C">
        <w:tc>
          <w:tcPr>
            <w:tcW w:w="4531" w:type="dxa"/>
            <w:shd w:val="clear" w:color="auto" w:fill="auto"/>
          </w:tcPr>
          <w:p w14:paraId="2AE8D19E" w14:textId="77777777" w:rsidR="003907BA" w:rsidRPr="00722B09" w:rsidRDefault="003907BA" w:rsidP="00BF30D2">
            <w:r w:rsidRPr="00D05002">
              <w:t>11.</w:t>
            </w:r>
            <w:r>
              <w:t xml:space="preserve"> </w:t>
            </w:r>
            <w:r w:rsidRPr="00D05002">
              <w:t>Quais são os gêneros musicais que gosta de escutar?</w:t>
            </w:r>
          </w:p>
        </w:tc>
        <w:tc>
          <w:tcPr>
            <w:tcW w:w="4531" w:type="dxa"/>
            <w:shd w:val="clear" w:color="auto" w:fill="auto"/>
          </w:tcPr>
          <w:p w14:paraId="40BE6DA5" w14:textId="77777777" w:rsidR="003907BA" w:rsidRDefault="003907BA" w:rsidP="00BF30D2">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4812536" w14:textId="77777777" w:rsidR="003907BA" w:rsidRDefault="003907BA" w:rsidP="00BF30D2"/>
        </w:tc>
      </w:tr>
      <w:tr w:rsidR="007F66FF" w:rsidRPr="008774E9" w14:paraId="46595DC9" w14:textId="77777777" w:rsidTr="006C3E1C">
        <w:tc>
          <w:tcPr>
            <w:tcW w:w="4531" w:type="dxa"/>
            <w:shd w:val="clear" w:color="auto" w:fill="auto"/>
          </w:tcPr>
          <w:p w14:paraId="6CC096F2" w14:textId="77777777" w:rsidR="003907BA" w:rsidRPr="00D05002" w:rsidRDefault="003907BA" w:rsidP="00BF30D2">
            <w:r w:rsidRPr="00953CD3">
              <w:t>12.</w:t>
            </w:r>
            <w:r>
              <w:t xml:space="preserve"> </w:t>
            </w:r>
            <w:r w:rsidRPr="00953CD3">
              <w:t>Gostaria de participar de uma pesquisa que visa melhorar a recomendação musical?</w:t>
            </w:r>
          </w:p>
        </w:tc>
        <w:tc>
          <w:tcPr>
            <w:tcW w:w="4531" w:type="dxa"/>
            <w:shd w:val="clear" w:color="auto" w:fill="auto"/>
          </w:tcPr>
          <w:p w14:paraId="336BB707" w14:textId="77777777" w:rsidR="003907BA" w:rsidRDefault="003907BA" w:rsidP="00BF30D2">
            <w:r w:rsidRPr="004453EE">
              <w:t>Sim, não</w:t>
            </w:r>
          </w:p>
        </w:tc>
      </w:tr>
      <w:tr w:rsidR="007F66FF" w:rsidRPr="008774E9" w14:paraId="4777A8DB" w14:textId="77777777" w:rsidTr="006C3E1C">
        <w:tc>
          <w:tcPr>
            <w:tcW w:w="4531" w:type="dxa"/>
            <w:shd w:val="clear" w:color="auto" w:fill="auto"/>
          </w:tcPr>
          <w:p w14:paraId="6D6FC47B" w14:textId="77777777" w:rsidR="003907BA" w:rsidRPr="00953CD3" w:rsidRDefault="003907BA" w:rsidP="00BF30D2">
            <w:r w:rsidRPr="003B54D7">
              <w:t>13.</w:t>
            </w:r>
            <w:r>
              <w:t xml:space="preserve"> </w:t>
            </w:r>
            <w:r w:rsidRPr="003B54D7">
              <w:t>Sua idade</w:t>
            </w:r>
          </w:p>
        </w:tc>
        <w:tc>
          <w:tcPr>
            <w:tcW w:w="4531" w:type="dxa"/>
            <w:shd w:val="clear" w:color="auto" w:fill="auto"/>
          </w:tcPr>
          <w:p w14:paraId="73D18211" w14:textId="77777777" w:rsidR="003907BA" w:rsidRDefault="003907BA" w:rsidP="00BF30D2"/>
        </w:tc>
      </w:tr>
      <w:tr w:rsidR="007F66FF" w:rsidRPr="008774E9" w14:paraId="3745DD7F" w14:textId="77777777" w:rsidTr="006C3E1C">
        <w:tc>
          <w:tcPr>
            <w:tcW w:w="4531" w:type="dxa"/>
            <w:shd w:val="clear" w:color="auto" w:fill="auto"/>
          </w:tcPr>
          <w:p w14:paraId="5495BBF0" w14:textId="77777777" w:rsidR="003907BA" w:rsidRPr="00953CD3" w:rsidRDefault="003907BA" w:rsidP="00BF30D2">
            <w:r w:rsidRPr="003B54D7">
              <w:t>14.</w:t>
            </w:r>
            <w:r>
              <w:t xml:space="preserve"> </w:t>
            </w:r>
            <w:r w:rsidRPr="003B54D7">
              <w:t>Dicas e sugestões?</w:t>
            </w:r>
          </w:p>
        </w:tc>
        <w:tc>
          <w:tcPr>
            <w:tcW w:w="4531" w:type="dxa"/>
            <w:shd w:val="clear" w:color="auto" w:fill="auto"/>
          </w:tcPr>
          <w:p w14:paraId="0F57D2FD" w14:textId="77777777" w:rsidR="003907BA" w:rsidRDefault="003907BA" w:rsidP="00BF30D2"/>
        </w:tc>
      </w:tr>
    </w:tbl>
    <w:p w14:paraId="48F39D57" w14:textId="6EC2E9F6" w:rsidR="009C7D76" w:rsidRDefault="00E76BCB" w:rsidP="00BF30D2">
      <w:pPr>
        <w:pStyle w:val="Legenda"/>
      </w:pPr>
      <w:r w:rsidRPr="009444DD">
        <w:t>Fonte: Elaborado pelo autor (2020)</w:t>
      </w:r>
    </w:p>
    <w:p w14:paraId="14BC209E" w14:textId="034857F6" w:rsidR="00E76BCB" w:rsidRDefault="00E76BCB" w:rsidP="00BF30D2">
      <w:pPr>
        <w:pStyle w:val="Ttulo3"/>
      </w:pPr>
      <w:bookmarkStart w:id="105" w:name="_Toc55523373"/>
      <w:bookmarkStart w:id="106" w:name="_Toc55260956"/>
      <w:bookmarkStart w:id="107" w:name="_Toc55790206"/>
      <w:r>
        <w:t>Pré-teste do questionário</w:t>
      </w:r>
      <w:bookmarkEnd w:id="105"/>
      <w:bookmarkEnd w:id="106"/>
      <w:bookmarkEnd w:id="107"/>
    </w:p>
    <w:p w14:paraId="2B7B874A" w14:textId="77777777" w:rsidR="00255769" w:rsidRDefault="00E76BCB" w:rsidP="00BF30D2">
      <w:r>
        <w:lastRenderedPageBreak/>
        <w:tab/>
        <w:t>Com as perguntas do questionário definidas, deu-se o início de uma validação para garantir que elas fizessem sentido. O pré-teste foi feito enviando as indagações para 5 pessoas, responsáveis por analisar as inquirições e avaliar a dificuldade de entendimento de cada uma delas. O intuito é garantir que o público que recebesse o questionário posteriormente - o qual não está dentro do contexto do trabalho - também conseguisse responder as perguntas com a completa compreensão delas. As melhorias levantadas foram referentes a utilizar uma linguagem mais simples nas perguntas e respostas, explicar o que é contexto e melhorar a descrição do questionário.</w:t>
      </w:r>
      <w:bookmarkStart w:id="108" w:name="_Toc55523374"/>
      <w:bookmarkStart w:id="109" w:name="_Toc55260957"/>
    </w:p>
    <w:p w14:paraId="5613120B" w14:textId="3AA3382C" w:rsidR="00255769" w:rsidRDefault="00255769" w:rsidP="00BF30D2">
      <w:pPr>
        <w:pStyle w:val="Ttulo3"/>
      </w:pPr>
      <w:bookmarkStart w:id="110" w:name="_Toc55790207"/>
      <w:r>
        <w:t>Resultados do questionário</w:t>
      </w:r>
      <w:bookmarkEnd w:id="108"/>
      <w:bookmarkEnd w:id="109"/>
      <w:bookmarkEnd w:id="110"/>
    </w:p>
    <w:p w14:paraId="34A81034" w14:textId="77777777" w:rsidR="00255769" w:rsidRDefault="00255769" w:rsidP="00BF30D2">
      <w:r>
        <w:tab/>
        <w:t>Com um alcance maior do que 1000 pessoas, sendo 800 funcionários da CWI, que possuem acesso ao Slack, 200 pessoas alcançadas através do Instagram e demais divulgações que tiveram, o questionário teve uma adesão de 222 respostas. O público respondente tinha entre 14 e 71 anos e um gosto musical bem diversificado, foram obtidos em torno de 60 estilos musicais, sendo o mais votado o Rock, com 181 marcações.</w:t>
      </w:r>
    </w:p>
    <w:p w14:paraId="42F542DE" w14:textId="63B2B583" w:rsidR="00255769" w:rsidRDefault="00255769" w:rsidP="00BF30D2">
      <w:r>
        <w:tab/>
        <w:t>O questionário foi aberto no dia 6 de julho de 2020, no mesmo dia que, publicado no Instagram, fora demonstrado ao público. No decorrer de duas semanas, outras redes sociais participaram da pesquisa, como WhatsApp, Slack (empresarial), Twitter e Facebook. O seu fechamento aconteceu no dia 18 de julho de 2020, somando o total de 12 dias em que o ele ficou aberto.</w:t>
      </w:r>
      <w:r w:rsidR="009313B3">
        <w:rPr>
          <w:rStyle w:val="Refdenotaderodap"/>
        </w:rPr>
        <w:footnoteReference w:id="2"/>
      </w:r>
    </w:p>
    <w:p w14:paraId="74F62D7B" w14:textId="0C4CA573" w:rsidR="00223F2E" w:rsidRDefault="00223F2E" w:rsidP="00BF30D2">
      <w:r>
        <w:tab/>
        <w:t>Dos dispositivos (ou aplicativos) utilizados para realizar a reprodução das músicas, com 168 respostas, o Spotify foi o mais escolhido das opções. Em segundo lugar ficou o Youtube com 103 respostas (variadas entre 86 no Youtube Music, e 17 tratando sobre o Youtube clássico).</w:t>
      </w:r>
    </w:p>
    <w:p w14:paraId="233BBADA" w14:textId="77777777" w:rsidR="00223F2E" w:rsidRDefault="00223F2E" w:rsidP="00BF30D2">
      <w:r>
        <w:lastRenderedPageBreak/>
        <w:tab/>
        <w:t>A pergunta “</w:t>
      </w:r>
      <w:r w:rsidRPr="001B2E39">
        <w:t>Você acha que as recomendações musicais realizadas via software poderiam ser melhoradas?</w:t>
      </w:r>
      <w:r>
        <w:t>” trouxe uma visão clara sobre o espaço para esse trabalho evoluir nas técnicas de recomendação musical. Enquanto aquela que dizia “</w:t>
      </w:r>
      <w:r w:rsidRPr="0033089C">
        <w:t>Você acredita que o contexto poderia melhorar essas recomendações?</w:t>
      </w:r>
      <w:r>
        <w:t>” mostrou se havia lugar nesse contexto do usuário para evoluir tais técnicas. Com 95% para a primeira e 96% para a segunda pergunta de respostas marcadas como “sim”, foi possível verificar que esse trabalho pode agregar qualidade às recomendações musicais, segundo a opinião dos respondentes.</w:t>
      </w:r>
    </w:p>
    <w:p w14:paraId="457BF7B7" w14:textId="77777777" w:rsidR="00223F2E" w:rsidRDefault="00223F2E" w:rsidP="00BF30D2">
      <w:r>
        <w:tab/>
        <w:t>Para aperfeiçoar a visão do trabalho das características de maior importância, usou-se três indagações, que são: “</w:t>
      </w:r>
      <w:r w:rsidRPr="00710204">
        <w:t>Em quais atividades você costuma ouvir música?</w:t>
      </w:r>
      <w:r>
        <w:t>”, “</w:t>
      </w:r>
      <w:r w:rsidRPr="00710204">
        <w:t>Em quais lugares você costuma ouvir músicas?</w:t>
      </w:r>
      <w:r>
        <w:t>” e “</w:t>
      </w:r>
      <w:r w:rsidRPr="00710204">
        <w:t>Você costuma ouvir música quando está:</w:t>
      </w:r>
      <w:r>
        <w:t>”. Com elas, apareceram novas características (a partir do campo “outro”), como “Tomando banho”, obteve-se características que mais influenciam os usuários na escolha de uma música, como “Trabalhando”, a atividade mais votada com 74%.</w:t>
      </w:r>
    </w:p>
    <w:p w14:paraId="3FDAFC00" w14:textId="77777777" w:rsidR="00223F2E" w:rsidRDefault="00223F2E" w:rsidP="00BF30D2">
      <w:r>
        <w:tab/>
        <w:t>Visando entender o comportamento do público, as questões “</w:t>
      </w:r>
      <w:r w:rsidRPr="00D26EEE">
        <w:t>O que costuma te influenciar na escolha da música?</w:t>
      </w:r>
      <w:r>
        <w:t>” e “</w:t>
      </w:r>
      <w:r w:rsidRPr="00D26EEE">
        <w:t>O que você faz quando gosta ou não de uma música?</w:t>
      </w:r>
      <w:r>
        <w:t xml:space="preserve">” foram importantíssimas. Dessa maneira, não há tanta dificuldade em compreender as características mais importantes a serem consideradas no modelo e ordem da aplicação, isso é, Humor e Atividades, as quais estão presentes no questionário do </w:t>
      </w:r>
      <w:r w:rsidRPr="00AB3F6D">
        <w:rPr>
          <w:i/>
        </w:rPr>
        <w:t>plugin</w:t>
      </w:r>
      <w:r>
        <w:t>.</w:t>
      </w:r>
    </w:p>
    <w:p w14:paraId="6F25FF71" w14:textId="42C03231" w:rsidR="003907BA" w:rsidRDefault="00223F2E" w:rsidP="00BF30D2">
      <w:r>
        <w:tab/>
        <w:t>A pergunta “</w:t>
      </w:r>
      <w:r w:rsidRPr="00D26EEE">
        <w:t>As músicas que você escuta sozinho são diferentes das que escuta com os amigos?</w:t>
      </w:r>
      <w:r>
        <w:t xml:space="preserve">” foi desenvolvida para realizar uma avaliação se a </w:t>
      </w:r>
      <w:proofErr w:type="spellStart"/>
      <w:r w:rsidRPr="006813F3">
        <w:rPr>
          <w:i/>
        </w:rPr>
        <w:t>feature</w:t>
      </w:r>
      <w:proofErr w:type="spellEnd"/>
      <w:r>
        <w:t xml:space="preserve"> “amigos ou sozinho” seria desenvolvida. Devido ao tempo disponível para desenvolvimento, ela acabou não sendo utilizada.</w:t>
      </w:r>
    </w:p>
    <w:p w14:paraId="1FC576D5" w14:textId="4A15D604" w:rsidR="000F4A34" w:rsidRDefault="000F4A34" w:rsidP="00BF30D2">
      <w:r>
        <w:tab/>
        <w:t>Para obter um conhecimento da intensidade musical do público que lidamos relacionada ao tempo (estritamente necessário), compôs-se de “</w:t>
      </w:r>
      <w:r w:rsidRPr="00E164B4">
        <w:t>Quanto tempo por semana você escuta música?</w:t>
      </w:r>
      <w:r>
        <w:t xml:space="preserve">”. Deu para entender que não era um público intenso; nas respostas, mais de 50% ouvia de 0 a 10horas por semana. </w:t>
      </w:r>
    </w:p>
    <w:p w14:paraId="756C88B1" w14:textId="77777777" w:rsidR="000F4A34" w:rsidRDefault="000F4A34" w:rsidP="00BF30D2">
      <w:r>
        <w:lastRenderedPageBreak/>
        <w:tab/>
        <w:t xml:space="preserve"> Um </w:t>
      </w:r>
      <w:proofErr w:type="spellStart"/>
      <w:r w:rsidRPr="00C045CD">
        <w:t>Cold</w:t>
      </w:r>
      <w:proofErr w:type="spellEnd"/>
      <w:r w:rsidRPr="00C045CD">
        <w:t xml:space="preserve"> Start</w:t>
      </w:r>
      <w:r>
        <w:rPr>
          <w:rStyle w:val="Refdenotaderodap"/>
        </w:rPr>
        <w:footnoteReference w:id="3"/>
      </w:r>
      <w:r>
        <w:t xml:space="preserve"> precisaria ser construído na aplicação. Então, “</w:t>
      </w:r>
      <w:r w:rsidRPr="00E164B4">
        <w:t>Quais são os gêneros musicais que gosta de escutar?</w:t>
      </w:r>
      <w:r>
        <w:t xml:space="preserve">” seria a melhor opção, caso o objetivo seja colocar as principais respostas ao </w:t>
      </w:r>
      <w:r w:rsidRPr="00390662">
        <w:t>plugin</w:t>
      </w:r>
      <w:r>
        <w:t xml:space="preserve">. A </w:t>
      </w:r>
      <w:proofErr w:type="spellStart"/>
      <w:r w:rsidRPr="00E54780">
        <w:rPr>
          <w:i/>
        </w:rPr>
        <w:t>feature</w:t>
      </w:r>
      <w:proofErr w:type="spellEnd"/>
      <w:r>
        <w:t xml:space="preserve"> será desenrolada nos desenvolvimentos futuros do projeto.</w:t>
      </w:r>
    </w:p>
    <w:p w14:paraId="5FC4DACC" w14:textId="77777777" w:rsidR="000F4A34" w:rsidRDefault="000F4A34" w:rsidP="00BF30D2">
      <w:r>
        <w:tab/>
        <w:t>Respeitando a privacidade do público, foi feito a pergunta “</w:t>
      </w:r>
      <w:r w:rsidRPr="00C049E1">
        <w:t>Gostaria de participar de uma pesquisa que visa melhorar a recomendação musical?</w:t>
      </w:r>
      <w:r>
        <w:t xml:space="preserve">”, filtrando assim, somente os usuários que aceitaram enviar o convite para participar do </w:t>
      </w:r>
      <w:r w:rsidRPr="003E5C3C">
        <w:rPr>
          <w:i/>
        </w:rPr>
        <w:t>plugin</w:t>
      </w:r>
      <w:r>
        <w:t>.</w:t>
      </w:r>
    </w:p>
    <w:p w14:paraId="2CC551A0" w14:textId="7EEE1FC8" w:rsidR="00157AF8" w:rsidRDefault="000F4A34" w:rsidP="00BF30D2">
      <w:r>
        <w:tab/>
        <w:t>A pergunta “</w:t>
      </w:r>
      <w:r w:rsidRPr="00C049E1">
        <w:t>Sua idade</w:t>
      </w:r>
      <w:r>
        <w:t>” foi feita para obter conhecimento da faixa de idade da aplicação e, assim, desenvolver as facilidades visuais necessárias conforme a idade. Durante o envio do questionário, o escopo do trabalho estava em aberto - por isso, a pergunta “</w:t>
      </w:r>
      <w:r w:rsidRPr="00C049E1">
        <w:t>Dicas e sugestões?</w:t>
      </w:r>
      <w:r>
        <w:t>”. Assim, obteve-se ideias do público para aplicar no trabalho, como a resposta “</w:t>
      </w:r>
      <w:r w:rsidRPr="002D745F">
        <w:t>Opções de respostas meio confusas</w:t>
      </w:r>
      <w:r>
        <w:t>” que ao recebê-la, entrou-se em contato para retirar a dúvida e aperfeiçoar o questionário.</w:t>
      </w:r>
    </w:p>
    <w:p w14:paraId="28D939FF" w14:textId="302314E7" w:rsidR="00157AF8" w:rsidRDefault="00157AF8" w:rsidP="00BF30D2">
      <w:pPr>
        <w:pStyle w:val="Ttulo2"/>
      </w:pPr>
      <w:bookmarkStart w:id="111" w:name="_Toc55523375"/>
      <w:bookmarkStart w:id="112" w:name="_Toc55260958"/>
      <w:bookmarkStart w:id="113" w:name="_Toc55790208"/>
      <w:r>
        <w:t>Desenvolvimento Do plugin</w:t>
      </w:r>
      <w:bookmarkEnd w:id="111"/>
      <w:bookmarkEnd w:id="112"/>
      <w:bookmarkEnd w:id="113"/>
    </w:p>
    <w:p w14:paraId="7D09F1F5" w14:textId="77777777" w:rsidR="00157AF8" w:rsidRDefault="00157AF8" w:rsidP="00BF30D2">
      <w:r>
        <w:tab/>
        <w:t>Para obter os dados dos usuários, o projeto apresenta uma aplicação web</w:t>
      </w:r>
      <w:r w:rsidR="00E03A37">
        <w:rPr>
          <w:rStyle w:val="Refdenotaderodap"/>
        </w:rPr>
        <w:footnoteReference w:id="4"/>
      </w:r>
      <w:r>
        <w:t xml:space="preserve"> que utilizava do SDK Web do Spotify para reprodução das músicas e captura dos eventos gerados pelo usuário.</w:t>
      </w:r>
      <w:r w:rsidR="00E03A37">
        <w:t xml:space="preserve"> </w:t>
      </w:r>
    </w:p>
    <w:p w14:paraId="7D65C521" w14:textId="212C2155" w:rsidR="00AD4EB2" w:rsidRDefault="00AD4EB2" w:rsidP="00BF30D2">
      <w:pPr>
        <w:pStyle w:val="Legenda"/>
      </w:pPr>
      <w:bookmarkStart w:id="114" w:name="_Toc55791218"/>
      <w:r>
        <w:lastRenderedPageBreak/>
        <w:t xml:space="preserve">Figura </w:t>
      </w:r>
      <w:fldSimple w:instr=" SEQ Figura \* ARABIC ">
        <w:r w:rsidR="00033E87">
          <w:rPr>
            <w:noProof/>
          </w:rPr>
          <w:t>10</w:t>
        </w:r>
      </w:fldSimple>
      <w:r>
        <w:t xml:space="preserve"> - </w:t>
      </w:r>
      <w:r w:rsidRPr="00641C9D">
        <w:t>A esquerda, tela introdutória da aplicação</w:t>
      </w:r>
      <w:r>
        <w:t>.</w:t>
      </w:r>
      <w:r w:rsidRPr="00641C9D">
        <w:t xml:space="preserve"> </w:t>
      </w:r>
      <w:r>
        <w:t>A</w:t>
      </w:r>
      <w:r w:rsidRPr="00641C9D">
        <w:t xml:space="preserve"> direita, tela de login da aplicação</w:t>
      </w:r>
      <w:bookmarkEnd w:id="114"/>
    </w:p>
    <w:tbl>
      <w:tblPr>
        <w:tblW w:w="0" w:type="auto"/>
        <w:jc w:val="center"/>
        <w:tblLook w:val="04A0" w:firstRow="1" w:lastRow="0" w:firstColumn="1" w:lastColumn="0" w:noHBand="0" w:noVBand="1"/>
      </w:tblPr>
      <w:tblGrid>
        <w:gridCol w:w="3400"/>
        <w:gridCol w:w="5888"/>
      </w:tblGrid>
      <w:tr w:rsidR="007F66FF" w14:paraId="2AEFA6DF" w14:textId="77777777" w:rsidTr="006C3E1C">
        <w:trPr>
          <w:jc w:val="center"/>
        </w:trPr>
        <w:tc>
          <w:tcPr>
            <w:tcW w:w="3400" w:type="dxa"/>
            <w:shd w:val="clear" w:color="auto" w:fill="auto"/>
          </w:tcPr>
          <w:p w14:paraId="44487DF2" w14:textId="543DA5CA" w:rsidR="00AD4EB2" w:rsidRDefault="00125BA5" w:rsidP="00BF30D2">
            <w:r>
              <w:rPr>
                <w:noProof/>
              </w:rPr>
              <w:pict w14:anchorId="31426774">
                <v:shape id="Imagem 12" o:spid="_x0000_i1036" type="#_x0000_t75" style="width:141pt;height:327pt;visibility:visible;mso-wrap-style:square">
                  <v:imagedata r:id="rId25" o:title="" croptop="1993f" cropbottom="3111f"/>
                </v:shape>
              </w:pict>
            </w:r>
          </w:p>
        </w:tc>
        <w:tc>
          <w:tcPr>
            <w:tcW w:w="5888" w:type="dxa"/>
            <w:shd w:val="clear" w:color="auto" w:fill="auto"/>
          </w:tcPr>
          <w:p w14:paraId="2C14899A" w14:textId="72112763" w:rsidR="00AD4EB2" w:rsidRDefault="00125BA5" w:rsidP="00BF30D2">
            <w:r>
              <w:rPr>
                <w:noProof/>
              </w:rPr>
              <w:pict w14:anchorId="5B87A22F">
                <v:shape id="Imagem 13" o:spid="_x0000_i1037" type="#_x0000_t75" style="width:166.5pt;height:327pt;visibility:visible;mso-wrap-style:square">
                  <v:imagedata r:id="rId26" o:title="" croptop="2353f" cropbottom="3566f"/>
                </v:shape>
              </w:pict>
            </w:r>
          </w:p>
        </w:tc>
      </w:tr>
    </w:tbl>
    <w:p w14:paraId="2C2EBC34" w14:textId="77777777" w:rsidR="0065684E" w:rsidRPr="004713D0" w:rsidRDefault="0065684E" w:rsidP="00BF30D2">
      <w:pPr>
        <w:pStyle w:val="Legenda"/>
      </w:pPr>
      <w:r w:rsidRPr="00D17147">
        <w:t>Fonte: Elaborado pelo autor (2020)</w:t>
      </w:r>
    </w:p>
    <w:p w14:paraId="3E5E1650" w14:textId="3496EDF0" w:rsidR="00A85103" w:rsidRPr="0041211D" w:rsidRDefault="00A85103" w:rsidP="00BF30D2">
      <w:pPr>
        <w:pStyle w:val="Ttulo3"/>
      </w:pPr>
      <w:bookmarkStart w:id="115" w:name="_Toc55260959"/>
      <w:bookmarkStart w:id="116" w:name="_Toc55523376"/>
      <w:bookmarkStart w:id="117" w:name="_Toc55790209"/>
      <w:r>
        <w:t>Telas da aplicação</w:t>
      </w:r>
      <w:bookmarkEnd w:id="115"/>
      <w:r>
        <w:t xml:space="preserve"> (</w:t>
      </w:r>
      <w:r w:rsidRPr="00390E18">
        <w:rPr>
          <w:i/>
        </w:rPr>
        <w:t>plugin</w:t>
      </w:r>
      <w:r>
        <w:t>)</w:t>
      </w:r>
      <w:bookmarkEnd w:id="116"/>
      <w:bookmarkEnd w:id="117"/>
    </w:p>
    <w:p w14:paraId="3A8AD640" w14:textId="522043E5" w:rsidR="00A85103" w:rsidRDefault="00A85103" w:rsidP="00BF30D2">
      <w:r>
        <w:tab/>
        <w:t xml:space="preserve">A aplicação é dividida em 5 telas, iniciada na </w:t>
      </w:r>
      <w:r>
        <w:fldChar w:fldCharType="begin"/>
      </w:r>
      <w:r>
        <w:instrText xml:space="preserve"> REF _Ref54973492 \h </w:instrText>
      </w:r>
      <w:r>
        <w:fldChar w:fldCharType="separate"/>
      </w:r>
      <w:r>
        <w:t xml:space="preserve">Figura </w:t>
      </w:r>
      <w:r>
        <w:rPr>
          <w:noProof/>
        </w:rPr>
        <w:t>10</w:t>
      </w:r>
      <w:r>
        <w:fldChar w:fldCharType="end"/>
      </w:r>
      <w:r w:rsidR="005E2F01">
        <w:t xml:space="preserve"> a esquerda</w:t>
      </w:r>
      <w:r>
        <w:t xml:space="preserve">, a qual apresenta instruções para os usuários de como utilizar a aplicação e terminada na segunda tela. É representada pela </w:t>
      </w:r>
      <w:r w:rsidR="005E2F01">
        <w:fldChar w:fldCharType="begin"/>
      </w:r>
      <w:r w:rsidR="005E2F01">
        <w:instrText xml:space="preserve"> REF _Ref54973492 \h </w:instrText>
      </w:r>
      <w:r w:rsidR="005E2F01">
        <w:fldChar w:fldCharType="separate"/>
      </w:r>
      <w:r w:rsidR="005E2F01">
        <w:t xml:space="preserve">Figura </w:t>
      </w:r>
      <w:r w:rsidR="005E2F01">
        <w:rPr>
          <w:noProof/>
        </w:rPr>
        <w:t>10</w:t>
      </w:r>
      <w:r w:rsidR="005E2F01">
        <w:fldChar w:fldCharType="end"/>
      </w:r>
      <w:r w:rsidR="005E2F01">
        <w:t xml:space="preserve"> a direita</w:t>
      </w:r>
      <w:r>
        <w:t>, disponibilizando opções de login no Spotify.</w:t>
      </w:r>
    </w:p>
    <w:p w14:paraId="30B5EF3E" w14:textId="4C0381FD" w:rsidR="00AD4EB2" w:rsidRDefault="00A85103" w:rsidP="00BF30D2">
      <w:r>
        <w:tab/>
        <w:t xml:space="preserve">A </w:t>
      </w:r>
      <w:r w:rsidR="00C768E8">
        <w:fldChar w:fldCharType="begin"/>
      </w:r>
      <w:r w:rsidR="00C768E8">
        <w:instrText xml:space="preserve"> REF _Ref55791972 \h </w:instrText>
      </w:r>
      <w:r w:rsidR="00C768E8">
        <w:fldChar w:fldCharType="separate"/>
      </w:r>
      <w:r w:rsidR="00C768E8">
        <w:t xml:space="preserve">Figura </w:t>
      </w:r>
      <w:r w:rsidR="00C768E8">
        <w:rPr>
          <w:noProof/>
        </w:rPr>
        <w:t>11</w:t>
      </w:r>
      <w:r w:rsidR="00C768E8">
        <w:fldChar w:fldCharType="end"/>
      </w:r>
      <w:r w:rsidR="00C768E8">
        <w:t xml:space="preserve"> a esquerda </w:t>
      </w:r>
      <w:r>
        <w:t>apresenta o cadastro do contexto na aplicação. O processo é dividido em três etapas: (i) “Como você está se sentindo nesse momento?”; (</w:t>
      </w:r>
      <w:proofErr w:type="spellStart"/>
      <w:r>
        <w:t>ii</w:t>
      </w:r>
      <w:proofErr w:type="spellEnd"/>
      <w:r>
        <w:t>) “</w:t>
      </w:r>
      <w:r w:rsidRPr="004E768F">
        <w:t>O que você está fazendo nesse momento?</w:t>
      </w:r>
      <w:r>
        <w:t>”; (</w:t>
      </w:r>
      <w:proofErr w:type="spellStart"/>
      <w:r>
        <w:t>iii</w:t>
      </w:r>
      <w:proofErr w:type="spellEnd"/>
      <w:r>
        <w:t>) “</w:t>
      </w:r>
      <w:r w:rsidRPr="004E768F">
        <w:t>Onde você está nesse momento?</w:t>
      </w:r>
      <w:r>
        <w:t>”. Essas perguntas tornaram realizável entender o contexto atual do usuário naquele período por serem solicitadas a cada 30min.</w:t>
      </w:r>
    </w:p>
    <w:p w14:paraId="1B74E19F" w14:textId="3F57F826" w:rsidR="008512F9" w:rsidRDefault="008512F9" w:rsidP="00BF30D2">
      <w:pPr>
        <w:pStyle w:val="Legenda"/>
      </w:pPr>
      <w:bookmarkStart w:id="118" w:name="_Ref55791972"/>
      <w:bookmarkStart w:id="119" w:name="_Toc55791219"/>
      <w:r>
        <w:lastRenderedPageBreak/>
        <w:t xml:space="preserve">Figura </w:t>
      </w:r>
      <w:fldSimple w:instr=" SEQ Figura \* ARABIC ">
        <w:r w:rsidR="00033E87">
          <w:rPr>
            <w:noProof/>
          </w:rPr>
          <w:t>11</w:t>
        </w:r>
      </w:fldSimple>
      <w:bookmarkEnd w:id="118"/>
      <w:r>
        <w:t xml:space="preserve"> - </w:t>
      </w:r>
      <w:r w:rsidRPr="005D78C8">
        <w:rPr>
          <w:noProof/>
        </w:rPr>
        <w:t>A esquerda, tela de preenchimento do contexto</w:t>
      </w:r>
      <w:r w:rsidR="000F3363">
        <w:rPr>
          <w:noProof/>
        </w:rPr>
        <w:t>.</w:t>
      </w:r>
      <w:r w:rsidRPr="005D78C8">
        <w:rPr>
          <w:noProof/>
        </w:rPr>
        <w:t xml:space="preserve"> A direita, tela da lista de dispositivos do Spotify</w:t>
      </w:r>
      <w:bookmarkEnd w:id="119"/>
    </w:p>
    <w:tbl>
      <w:tblPr>
        <w:tblW w:w="0" w:type="auto"/>
        <w:tblLook w:val="04A0" w:firstRow="1" w:lastRow="0" w:firstColumn="1" w:lastColumn="0" w:noHBand="0" w:noVBand="1"/>
      </w:tblPr>
      <w:tblGrid>
        <w:gridCol w:w="4531"/>
        <w:gridCol w:w="4531"/>
      </w:tblGrid>
      <w:tr w:rsidR="007F66FF" w14:paraId="5E3C762D" w14:textId="77777777" w:rsidTr="006C3E1C">
        <w:tc>
          <w:tcPr>
            <w:tcW w:w="4531" w:type="dxa"/>
            <w:shd w:val="clear" w:color="auto" w:fill="auto"/>
          </w:tcPr>
          <w:p w14:paraId="2165615E" w14:textId="5930EBC8" w:rsidR="008512F9" w:rsidRDefault="00125BA5" w:rsidP="00BF30D2">
            <w:r>
              <w:rPr>
                <w:noProof/>
              </w:rPr>
              <w:pict w14:anchorId="4C7FAD87">
                <v:shape id="Imagem 14" o:spid="_x0000_i1038" type="#_x0000_t75" style="width:168pt;height:330.75pt;visibility:visible;mso-wrap-style:square">
                  <v:imagedata r:id="rId27" o:title="" croptop="2232f" cropbottom="3641f"/>
                </v:shape>
              </w:pict>
            </w:r>
          </w:p>
        </w:tc>
        <w:tc>
          <w:tcPr>
            <w:tcW w:w="4531" w:type="dxa"/>
            <w:shd w:val="clear" w:color="auto" w:fill="auto"/>
          </w:tcPr>
          <w:p w14:paraId="495508B9" w14:textId="1FB5F9FC" w:rsidR="008512F9" w:rsidRDefault="00125BA5" w:rsidP="00BF30D2">
            <w:r>
              <w:rPr>
                <w:noProof/>
              </w:rPr>
              <w:pict w14:anchorId="6A321E01">
                <v:shape id="Imagem 15" o:spid="_x0000_i1039" type="#_x0000_t75" style="width:157.5pt;height:330.75pt;visibility:visible;mso-wrap-style:square">
                  <v:imagedata r:id="rId28" o:title="" croptop="2110f"/>
                </v:shape>
              </w:pict>
            </w:r>
          </w:p>
        </w:tc>
      </w:tr>
    </w:tbl>
    <w:p w14:paraId="7D24E180" w14:textId="77777777" w:rsidR="000A02D3" w:rsidRPr="004713D0" w:rsidRDefault="000A02D3" w:rsidP="00BF30D2">
      <w:pPr>
        <w:pStyle w:val="Legenda"/>
      </w:pPr>
      <w:r w:rsidRPr="00D17147">
        <w:t>Fonte: Elaborado pelo autor (2020)</w:t>
      </w:r>
    </w:p>
    <w:p w14:paraId="27700D6C" w14:textId="3BE8032F" w:rsidR="00C53247" w:rsidRDefault="00C53247" w:rsidP="00BF30D2">
      <w:r>
        <w:tab/>
        <w:t xml:space="preserve">Para realizar a reprodução musical, é necessário exigir do Spotify que reproduza as músicas no </w:t>
      </w:r>
      <w:r w:rsidRPr="0026762C">
        <w:rPr>
          <w:i/>
        </w:rPr>
        <w:t>plugin</w:t>
      </w:r>
      <w:r>
        <w:t>. Tendo isso em mente, foi criado a tela apresentada na</w:t>
      </w:r>
      <w:r w:rsidR="00EC2ADA">
        <w:t xml:space="preserve"> </w:t>
      </w:r>
      <w:r w:rsidR="00EC2ADA">
        <w:fldChar w:fldCharType="begin"/>
      </w:r>
      <w:r w:rsidR="00EC2ADA">
        <w:instrText xml:space="preserve"> REF _Ref55791972 \h </w:instrText>
      </w:r>
      <w:r w:rsidR="00EC2ADA">
        <w:fldChar w:fldCharType="separate"/>
      </w:r>
      <w:r w:rsidR="00EC2ADA">
        <w:t xml:space="preserve">Figura </w:t>
      </w:r>
      <w:r w:rsidR="00EC2ADA">
        <w:rPr>
          <w:noProof/>
        </w:rPr>
        <w:t>11</w:t>
      </w:r>
      <w:r w:rsidR="00EC2ADA">
        <w:fldChar w:fldCharType="end"/>
      </w:r>
      <w:r w:rsidR="00EC2ADA">
        <w:t xml:space="preserve"> a direita</w:t>
      </w:r>
      <w:r>
        <w:t xml:space="preserve">, contando com um botão “USAR PLUGIN PARA TOCAR MÚSICAS” que, ao ser pressionado, habilita a reprodução no </w:t>
      </w:r>
      <w:r w:rsidRPr="0026762C">
        <w:rPr>
          <w:i/>
        </w:rPr>
        <w:t>plugin</w:t>
      </w:r>
      <w:r>
        <w:t>.</w:t>
      </w:r>
    </w:p>
    <w:p w14:paraId="10BFABD3" w14:textId="04B7E4D2" w:rsidR="00C53247" w:rsidRDefault="00C53247" w:rsidP="00BF30D2">
      <w:r>
        <w:tab/>
        <w:t>Por fim, a</w:t>
      </w:r>
      <w:r w:rsidR="00B17F37">
        <w:t xml:space="preserve"> </w:t>
      </w:r>
      <w:r w:rsidR="00B17F37">
        <w:fldChar w:fldCharType="begin"/>
      </w:r>
      <w:r w:rsidR="00B17F37">
        <w:instrText xml:space="preserve"> REF _Ref55792028 \h </w:instrText>
      </w:r>
      <w:r w:rsidR="00B17F37">
        <w:fldChar w:fldCharType="separate"/>
      </w:r>
      <w:r w:rsidR="00B17F37">
        <w:t xml:space="preserve">Figura </w:t>
      </w:r>
      <w:r w:rsidR="00B17F37">
        <w:rPr>
          <w:noProof/>
        </w:rPr>
        <w:t>12</w:t>
      </w:r>
      <w:r w:rsidR="00B17F37">
        <w:fldChar w:fldCharType="end"/>
      </w:r>
      <w:r w:rsidR="00B17F37">
        <w:t xml:space="preserve"> a esquerda </w:t>
      </w:r>
      <w:r>
        <w:t>exibi a tela principal suscitada. Nela, é realizado toda a interação do usuário no período em que ele está ouvindo as músicas; as possíveis interações estão listadas abaixo.</w:t>
      </w:r>
    </w:p>
    <w:p w14:paraId="242F6AFC" w14:textId="77777777" w:rsidR="00C53247" w:rsidRDefault="00C53247" w:rsidP="00BF30D2">
      <w:pPr>
        <w:pStyle w:val="PargrafodaLista"/>
        <w:numPr>
          <w:ilvl w:val="0"/>
          <w:numId w:val="40"/>
        </w:numPr>
      </w:pPr>
      <w:r>
        <w:t>Gostar da música</w:t>
      </w:r>
    </w:p>
    <w:p w14:paraId="4A281B44" w14:textId="77777777" w:rsidR="00C53247" w:rsidRDefault="00C53247" w:rsidP="00BF30D2">
      <w:pPr>
        <w:pStyle w:val="PargrafodaLista"/>
        <w:numPr>
          <w:ilvl w:val="0"/>
          <w:numId w:val="40"/>
        </w:numPr>
      </w:pPr>
      <w:r>
        <w:t>Não gostar da música</w:t>
      </w:r>
    </w:p>
    <w:p w14:paraId="7FAAD1BF" w14:textId="77777777" w:rsidR="00C53247" w:rsidRDefault="00C53247" w:rsidP="00BF30D2">
      <w:pPr>
        <w:pStyle w:val="PargrafodaLista"/>
        <w:numPr>
          <w:ilvl w:val="0"/>
          <w:numId w:val="40"/>
        </w:numPr>
      </w:pPr>
      <w:r>
        <w:t>Passar / Voltar música</w:t>
      </w:r>
    </w:p>
    <w:p w14:paraId="573D889E" w14:textId="77777777" w:rsidR="00C53247" w:rsidRDefault="00C53247" w:rsidP="00BF30D2">
      <w:pPr>
        <w:pStyle w:val="PargrafodaLista"/>
        <w:numPr>
          <w:ilvl w:val="0"/>
          <w:numId w:val="40"/>
        </w:numPr>
      </w:pPr>
      <w:r>
        <w:t>Buscar música</w:t>
      </w:r>
    </w:p>
    <w:p w14:paraId="6EAEF587" w14:textId="77777777" w:rsidR="00C53247" w:rsidRDefault="00C53247" w:rsidP="00BF30D2">
      <w:pPr>
        <w:pStyle w:val="PargrafodaLista"/>
        <w:numPr>
          <w:ilvl w:val="0"/>
          <w:numId w:val="40"/>
        </w:numPr>
      </w:pPr>
      <w:r>
        <w:t>Pausar / Tocar música</w:t>
      </w:r>
    </w:p>
    <w:p w14:paraId="490E3DF8" w14:textId="2EE6B8AE" w:rsidR="00C53247" w:rsidRDefault="00C53247" w:rsidP="00BF30D2">
      <w:r>
        <w:tab/>
        <w:t xml:space="preserve">Ao clicar no botão “gostei”, é salvo a informação de que o usuário gostou da música naquele contexto, assim como no oposto. “não gostei” faria o programa entender que a pessoa </w:t>
      </w:r>
      <w:r>
        <w:lastRenderedPageBreak/>
        <w:t>possuidora do produto, a que tivesse a conta, não apreciou aquele determinado estilo musical no contexto em si. Ele seria levado à tela de busca de música (</w:t>
      </w:r>
      <w:r w:rsidR="001E3FAD">
        <w:fldChar w:fldCharType="begin"/>
      </w:r>
      <w:r w:rsidR="001E3FAD">
        <w:instrText xml:space="preserve"> REF _Ref55792028 \h </w:instrText>
      </w:r>
      <w:r w:rsidR="001E3FAD">
        <w:fldChar w:fldCharType="separate"/>
      </w:r>
      <w:r w:rsidR="001E3FAD">
        <w:t xml:space="preserve">Figura </w:t>
      </w:r>
      <w:r w:rsidR="001E3FAD">
        <w:rPr>
          <w:noProof/>
        </w:rPr>
        <w:t>12</w:t>
      </w:r>
      <w:r w:rsidR="001E3FAD">
        <w:fldChar w:fldCharType="end"/>
      </w:r>
      <w:r w:rsidR="001E3FAD">
        <w:t xml:space="preserve"> a direta</w:t>
      </w:r>
      <w:r>
        <w:t>), para apresentar uma música que se identifique melhor com o momento.</w:t>
      </w:r>
    </w:p>
    <w:p w14:paraId="34004681" w14:textId="4542ED53" w:rsidR="007E0393" w:rsidRDefault="007E0393" w:rsidP="00BF30D2">
      <w:pPr>
        <w:pStyle w:val="Legenda"/>
      </w:pPr>
      <w:bookmarkStart w:id="120" w:name="_Ref55792028"/>
      <w:bookmarkStart w:id="121" w:name="_Toc55791220"/>
      <w:r>
        <w:t xml:space="preserve">Figura </w:t>
      </w:r>
      <w:fldSimple w:instr=" SEQ Figura \* ARABIC ">
        <w:r w:rsidR="00033E87">
          <w:rPr>
            <w:noProof/>
          </w:rPr>
          <w:t>12</w:t>
        </w:r>
      </w:fldSimple>
      <w:bookmarkEnd w:id="120"/>
      <w:r>
        <w:t xml:space="preserve"> - </w:t>
      </w:r>
      <w:r w:rsidRPr="003E1190">
        <w:rPr>
          <w:noProof/>
        </w:rPr>
        <w:t>A esquerda, tela principal, a qual apresenta a música sendo reproduzida ao usuário</w:t>
      </w:r>
      <w:r>
        <w:rPr>
          <w:noProof/>
        </w:rPr>
        <w:t xml:space="preserve">. </w:t>
      </w:r>
      <w:r w:rsidRPr="003E1190">
        <w:rPr>
          <w:noProof/>
        </w:rPr>
        <w:t>A direita, tela de busca de músicas que encaixem melhor no momento</w:t>
      </w:r>
      <w:bookmarkEnd w:id="12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7F66FF" w14:paraId="6FDE476B" w14:textId="77777777" w:rsidTr="006C3E1C">
        <w:tc>
          <w:tcPr>
            <w:tcW w:w="4606" w:type="dxa"/>
            <w:tcBorders>
              <w:top w:val="nil"/>
              <w:left w:val="nil"/>
              <w:bottom w:val="nil"/>
              <w:right w:val="nil"/>
            </w:tcBorders>
            <w:shd w:val="clear" w:color="auto" w:fill="auto"/>
          </w:tcPr>
          <w:p w14:paraId="6F2EB7D4" w14:textId="50E24082" w:rsidR="007E0393" w:rsidRDefault="00125BA5" w:rsidP="00BF30D2">
            <w:r>
              <w:rPr>
                <w:noProof/>
              </w:rPr>
              <w:pict w14:anchorId="45BBCE32">
                <v:shape id="Imagem 17" o:spid="_x0000_i1040" type="#_x0000_t75" style="width:210pt;height:455.25pt;visibility:visible;mso-wrap-style:square">
                  <v:imagedata r:id="rId29" o:title=""/>
                </v:shape>
              </w:pict>
            </w:r>
          </w:p>
        </w:tc>
        <w:tc>
          <w:tcPr>
            <w:tcW w:w="4606" w:type="dxa"/>
            <w:tcBorders>
              <w:top w:val="nil"/>
              <w:left w:val="nil"/>
              <w:bottom w:val="nil"/>
              <w:right w:val="nil"/>
            </w:tcBorders>
            <w:shd w:val="clear" w:color="auto" w:fill="auto"/>
          </w:tcPr>
          <w:p w14:paraId="6E4F362D" w14:textId="5EC382EB" w:rsidR="007E0393" w:rsidRDefault="00125BA5" w:rsidP="00BF30D2">
            <w:r>
              <w:rPr>
                <w:noProof/>
              </w:rPr>
              <w:pict w14:anchorId="6CD9133A">
                <v:shape id="Imagem 16" o:spid="_x0000_i1041" type="#_x0000_t75" style="width:216.75pt;height:453.75pt;visibility:visible;mso-wrap-style:square">
                  <v:imagedata r:id="rId30" o:title="" croptop="2273f" cropbottom="-21f"/>
                </v:shape>
              </w:pict>
            </w:r>
          </w:p>
        </w:tc>
      </w:tr>
    </w:tbl>
    <w:p w14:paraId="45093EA2" w14:textId="77777777" w:rsidR="00D31312" w:rsidRPr="004713D0" w:rsidRDefault="00D31312" w:rsidP="00BF30D2">
      <w:pPr>
        <w:pStyle w:val="Legenda"/>
      </w:pPr>
      <w:r w:rsidRPr="00D17147">
        <w:t>Fonte: Elaborado pelo autor (2020)</w:t>
      </w:r>
    </w:p>
    <w:p w14:paraId="599A9384" w14:textId="1CA0F500" w:rsidR="00E619E4" w:rsidRDefault="009A064B" w:rsidP="00BF30D2">
      <w:r>
        <w:tab/>
        <w:t xml:space="preserve">A ação de buscar música, de ter a opção em relação a um tempo específico, o levaria para a tela apresentada na </w:t>
      </w:r>
      <w:r w:rsidR="00FE1445">
        <w:fldChar w:fldCharType="begin"/>
      </w:r>
      <w:r w:rsidR="00FE1445">
        <w:instrText xml:space="preserve"> REF _Ref55792028 \h </w:instrText>
      </w:r>
      <w:r w:rsidR="00FE1445">
        <w:fldChar w:fldCharType="separate"/>
      </w:r>
      <w:r w:rsidR="00FE1445">
        <w:t xml:space="preserve">Figura </w:t>
      </w:r>
      <w:r w:rsidR="00FE1445">
        <w:rPr>
          <w:noProof/>
        </w:rPr>
        <w:t>12</w:t>
      </w:r>
      <w:r w:rsidR="00FE1445">
        <w:fldChar w:fldCharType="end"/>
      </w:r>
      <w:r w:rsidR="00FE1445">
        <w:t xml:space="preserve"> a direta</w:t>
      </w:r>
      <w:r>
        <w:t>, possibilitando o cliente a apresentar uma música que se enquadre ao melhor conteúdo musical de acordo com seu contexto. Ao selecionar as composições e clicar em próximo, é salvo as informações de sua relação.</w:t>
      </w:r>
      <w:bookmarkStart w:id="122" w:name="_Toc55523377"/>
      <w:bookmarkStart w:id="123" w:name="_Toc55260960"/>
    </w:p>
    <w:p w14:paraId="554A46C4" w14:textId="2A6741E4" w:rsidR="0062198D" w:rsidRDefault="0062198D" w:rsidP="00BF30D2">
      <w:pPr>
        <w:pStyle w:val="Ttulo3"/>
      </w:pPr>
      <w:bookmarkStart w:id="124" w:name="_Toc55790210"/>
      <w:r>
        <w:t>Tecnologias utilizadas no desenvolvimento</w:t>
      </w:r>
      <w:bookmarkEnd w:id="122"/>
      <w:bookmarkEnd w:id="123"/>
      <w:bookmarkEnd w:id="124"/>
    </w:p>
    <w:p w14:paraId="1D89AF10" w14:textId="77777777" w:rsidR="0062198D" w:rsidRDefault="0062198D" w:rsidP="00BF30D2">
      <w:r>
        <w:lastRenderedPageBreak/>
        <w:tab/>
        <w:t>Para desenvolver a aplicação web, utilizou-se a biblioteca</w:t>
      </w:r>
      <w:r w:rsidRPr="00393A4C">
        <w:rPr>
          <w:i/>
        </w:rPr>
        <w:t xml:space="preserve"> </w:t>
      </w:r>
      <w:proofErr w:type="spellStart"/>
      <w:r w:rsidRPr="0026762C">
        <w:rPr>
          <w:i/>
        </w:rPr>
        <w:t>React</w:t>
      </w:r>
      <w:proofErr w:type="spellEnd"/>
      <w:r>
        <w:t xml:space="preserve"> como auxílio na construção de componentes e interfaces. Com o desígnio de estilizar os componentes e páginas do </w:t>
      </w:r>
      <w:proofErr w:type="spellStart"/>
      <w:r w:rsidRPr="0026762C">
        <w:t>React</w:t>
      </w:r>
      <w:proofErr w:type="spellEnd"/>
      <w:r>
        <w:t xml:space="preserve">, houve a necessidade do </w:t>
      </w:r>
      <w:r w:rsidRPr="00390E18">
        <w:rPr>
          <w:i/>
        </w:rPr>
        <w:t>framework</w:t>
      </w:r>
      <w:r>
        <w:t xml:space="preserve"> Material ui, por estilos prontos baseados no Material (interface do Android) que possuía.</w:t>
      </w:r>
    </w:p>
    <w:p w14:paraId="460DCBD5" w14:textId="77777777" w:rsidR="0062198D" w:rsidRDefault="0062198D" w:rsidP="00BF30D2">
      <w:r>
        <w:tab/>
        <w:t xml:space="preserve">O </w:t>
      </w:r>
      <w:r w:rsidRPr="0026762C">
        <w:t xml:space="preserve">Google </w:t>
      </w:r>
      <w:proofErr w:type="spellStart"/>
      <w:r w:rsidRPr="0026762C">
        <w:t>Analytics</w:t>
      </w:r>
      <w:proofErr w:type="spellEnd"/>
      <w:r>
        <w:rPr>
          <w:i/>
        </w:rPr>
        <w:t xml:space="preserve"> </w:t>
      </w:r>
      <w:r w:rsidRPr="006B1D33">
        <w:t>(uma ferramenta específica para eventos)</w:t>
      </w:r>
      <w:r>
        <w:t xml:space="preserve"> serviria como mecanismo para persistir os eventos do usuário. Devido à falta de customização dele, achou-se plausível o substituir pel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t xml:space="preserve"> (</w:t>
      </w:r>
      <w:proofErr w:type="spellStart"/>
      <w:r w:rsidRPr="00856BCD">
        <w:rPr>
          <w:i/>
        </w:rPr>
        <w:t>Realtime</w:t>
      </w:r>
      <w:proofErr w:type="spellEnd"/>
      <w:r w:rsidRPr="00856BCD">
        <w:rPr>
          <w:i/>
        </w:rPr>
        <w:t xml:space="preserve"> DB</w:t>
      </w:r>
      <w:r>
        <w:t xml:space="preserve">), tendo a vantagem de uma vasta opção de customização, o que tornaria a adição do </w:t>
      </w:r>
      <w:proofErr w:type="spellStart"/>
      <w:r w:rsidRPr="00AB5A4A">
        <w:rPr>
          <w:i/>
        </w:rPr>
        <w:t>timestamp</w:t>
      </w:r>
      <w:proofErr w:type="spellEnd"/>
      <w:r>
        <w:t xml:space="preserve"> a cada evento uma opção. Com ela foi possível persistir os eventos em um formato NoSQL (</w:t>
      </w:r>
      <w:proofErr w:type="spellStart"/>
      <w:r w:rsidRPr="00390E18">
        <w:rPr>
          <w:i/>
        </w:rPr>
        <w:t>Not</w:t>
      </w:r>
      <w:proofErr w:type="spellEnd"/>
      <w:r w:rsidRPr="00390E18">
        <w:rPr>
          <w:i/>
        </w:rPr>
        <w:t xml:space="preserve"> </w:t>
      </w:r>
      <w:proofErr w:type="spellStart"/>
      <w:r w:rsidRPr="00390E18">
        <w:rPr>
          <w:i/>
        </w:rPr>
        <w:t>Only</w:t>
      </w:r>
      <w:proofErr w:type="spellEnd"/>
      <w:r w:rsidRPr="00390E18">
        <w:rPr>
          <w:i/>
        </w:rPr>
        <w:t xml:space="preserve"> SQL</w:t>
      </w:r>
      <w:r>
        <w:t>).</w:t>
      </w:r>
    </w:p>
    <w:p w14:paraId="1A518E1C" w14:textId="77777777" w:rsidR="0062198D" w:rsidRPr="00393A4C" w:rsidRDefault="0062198D" w:rsidP="00BF30D2">
      <w:r>
        <w:tab/>
        <w:t>No início, a fim de enviar o evento à plataforma, o programa contou com o GTM (</w:t>
      </w:r>
      <w:r w:rsidRPr="00E21F3D">
        <w:t xml:space="preserve">Google </w:t>
      </w:r>
      <w:proofErr w:type="spellStart"/>
      <w:r w:rsidRPr="00E21F3D">
        <w:t>Tag</w:t>
      </w:r>
      <w:proofErr w:type="spellEnd"/>
      <w:r w:rsidRPr="00E21F3D">
        <w:t xml:space="preserve"> Manager</w:t>
      </w:r>
      <w:r>
        <w:t xml:space="preserve">) para fazer esse intermédio. Porém, por causa de algumas limitações da ferramenta, deixou-se de ter tal dependência. Foram enviados os eventos diretamente do </w:t>
      </w:r>
      <w:proofErr w:type="spellStart"/>
      <w:r w:rsidRPr="00E21F3D">
        <w:rPr>
          <w:i/>
        </w:rPr>
        <w:t>Javascript</w:t>
      </w:r>
      <w:proofErr w:type="spellEnd"/>
      <w:r w:rsidRPr="00AD472A">
        <w:t>.</w:t>
      </w:r>
    </w:p>
    <w:p w14:paraId="45C598F2" w14:textId="3F465A6E" w:rsidR="0062198D" w:rsidRDefault="0062198D" w:rsidP="00BF30D2">
      <w:pPr>
        <w:pStyle w:val="Ttulo2"/>
      </w:pPr>
      <w:bookmarkStart w:id="125" w:name="_Toc55523378"/>
      <w:bookmarkStart w:id="126" w:name="_Toc55260961"/>
      <w:bookmarkStart w:id="127" w:name="_Toc55790211"/>
      <w:r>
        <w:t>Distribuição da aplicação e coleta de dados</w:t>
      </w:r>
      <w:bookmarkEnd w:id="125"/>
      <w:bookmarkEnd w:id="126"/>
      <w:bookmarkEnd w:id="127"/>
    </w:p>
    <w:p w14:paraId="48894E69" w14:textId="77777777" w:rsidR="0062198D" w:rsidRDefault="0062198D" w:rsidP="00BF30D2">
      <w:r>
        <w:tab/>
        <w:t>A aplicação esteve disponibilizada, do dia 28/09 até 02/10, através de um e-mail com instruções de como utilizar a aplicação, enviado para os 144 usuários que participaram do questionário e optaram por participar da pesquisa. Assim, ela irá salvar os dados que serão utilizados como teste na classificação desenvolvida nesse trabalho.</w:t>
      </w:r>
    </w:p>
    <w:p w14:paraId="5691EB75" w14:textId="727B243F" w:rsidR="0062198D" w:rsidRDefault="0062198D" w:rsidP="00BF30D2">
      <w:pPr>
        <w:pStyle w:val="Ttulo3"/>
      </w:pPr>
      <w:bookmarkStart w:id="128" w:name="_Toc55523379"/>
      <w:bookmarkStart w:id="129" w:name="_Toc55260962"/>
      <w:bookmarkStart w:id="130" w:name="_Toc55790212"/>
      <w:r>
        <w:t>Pré-teste</w:t>
      </w:r>
      <w:bookmarkEnd w:id="128"/>
      <w:bookmarkEnd w:id="129"/>
      <w:bookmarkEnd w:id="130"/>
    </w:p>
    <w:p w14:paraId="5353C072" w14:textId="77777777" w:rsidR="003845C7" w:rsidRDefault="0062198D" w:rsidP="00BF30D2">
      <w:r>
        <w:tab/>
        <w:t xml:space="preserve">Com a aplicação finalizada e hospedada, o protótipo chegou às mãos do professor orientador para validar o desenvolvimento feito. Nos testes produzidos, certos ajustes precisaram ser feitos antes de divulgar a aplicação. Corrigido a aplicação, cinco pessoas testaram novamente, encontrando mais pontos a corrigir. Enviado o e-mail a um grupo supervisionado de 8 pessoas, para validar sua aceitação e entendimento do funcionamento da </w:t>
      </w:r>
      <w:r>
        <w:lastRenderedPageBreak/>
        <w:t xml:space="preserve">aplicação, pôde-se ter uma verificação do que era e do que poderia ser o </w:t>
      </w:r>
      <w:r w:rsidRPr="000F593A">
        <w:rPr>
          <w:i/>
        </w:rPr>
        <w:t>plugin</w:t>
      </w:r>
      <w:r>
        <w:t>. Por fim, o e-mail foi enviado para a base completa de usuários optantes por participar do teste.</w:t>
      </w:r>
      <w:bookmarkStart w:id="131" w:name="_Toc55523380"/>
      <w:bookmarkStart w:id="132" w:name="_Toc55260963"/>
    </w:p>
    <w:p w14:paraId="6506B833" w14:textId="723F819C" w:rsidR="001C4604" w:rsidRDefault="001C4604" w:rsidP="00BF30D2">
      <w:pPr>
        <w:pStyle w:val="Ttulo3"/>
      </w:pPr>
      <w:bookmarkStart w:id="133" w:name="_Toc55790213"/>
      <w:r>
        <w:t>Hospedagem</w:t>
      </w:r>
      <w:bookmarkEnd w:id="131"/>
      <w:bookmarkEnd w:id="132"/>
      <w:bookmarkEnd w:id="133"/>
    </w:p>
    <w:p w14:paraId="4291EAA9" w14:textId="77777777" w:rsidR="003845C7" w:rsidRDefault="001C4604" w:rsidP="00BF30D2">
      <w:r>
        <w:tab/>
        <w:t>A aplicação</w:t>
      </w:r>
      <w:r w:rsidR="00250F58">
        <w:rPr>
          <w:rStyle w:val="Refdenotaderodap"/>
        </w:rPr>
        <w:footnoteReference w:id="5"/>
      </w:r>
      <w:r>
        <w:t xml:space="preserve"> -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 é gratuita, e possibilita a publicação de páginas estáticas. Os eventos das músicas foram salvos em outra plataforma chamada </w:t>
      </w:r>
      <w:proofErr w:type="spellStart"/>
      <w:r>
        <w:t>Firebase</w:t>
      </w:r>
      <w:proofErr w:type="spellEnd"/>
      <w:r>
        <w:t xml:space="preserve">, que é pago; nesse trabalho, está na versão gratuita, que suporta o acesso de até 100 usuários simultâneos. Ademais, eventos como “quantidade de usuários acessando o </w:t>
      </w:r>
      <w:proofErr w:type="spellStart"/>
      <w:r w:rsidRPr="00F56039">
        <w:rPr>
          <w:i/>
        </w:rPr>
        <w:t>webapp</w:t>
      </w:r>
      <w:proofErr w:type="spellEnd"/>
      <w:r>
        <w:t xml:space="preserve">” foram salvos utilizando as aplicações GTM e Google </w:t>
      </w:r>
      <w:proofErr w:type="spellStart"/>
      <w:r>
        <w:t>Analytics</w:t>
      </w:r>
      <w:proofErr w:type="spellEnd"/>
      <w:r>
        <w:t>.</w:t>
      </w:r>
      <w:bookmarkStart w:id="134" w:name="_Toc55523381"/>
      <w:bookmarkStart w:id="135" w:name="_Toc55260964"/>
    </w:p>
    <w:p w14:paraId="0B198644" w14:textId="5C1A2AB5" w:rsidR="003845C7" w:rsidRDefault="003845C7" w:rsidP="00BF30D2">
      <w:pPr>
        <w:pStyle w:val="Ttulo3"/>
      </w:pPr>
      <w:bookmarkStart w:id="136" w:name="_Toc55790214"/>
      <w:r>
        <w:t xml:space="preserve">Coleta do </w:t>
      </w:r>
      <w:proofErr w:type="spellStart"/>
      <w:r>
        <w:t>Firebase</w:t>
      </w:r>
      <w:bookmarkEnd w:id="134"/>
      <w:bookmarkEnd w:id="135"/>
      <w:bookmarkEnd w:id="136"/>
      <w:proofErr w:type="spellEnd"/>
    </w:p>
    <w:p w14:paraId="5B4B91CA" w14:textId="4E4DD5C6" w:rsidR="000A02D3" w:rsidRDefault="003845C7" w:rsidP="00BF30D2">
      <w:r>
        <w:tab/>
        <w:t xml:space="preserve">Ao final do experimento, foram exportados os eventos dos usuários em um JSON através do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t>. A</w:t>
      </w:r>
      <w:r w:rsidR="00DA4824">
        <w:t xml:space="preserve"> </w:t>
      </w:r>
      <w:r w:rsidR="00DA4824">
        <w:fldChar w:fldCharType="begin"/>
      </w:r>
      <w:r w:rsidR="00DA4824">
        <w:instrText xml:space="preserve"> REF _Ref55792113 \h </w:instrText>
      </w:r>
      <w:r w:rsidR="00DA4824">
        <w:fldChar w:fldCharType="separate"/>
      </w:r>
      <w:r w:rsidR="00DA4824">
        <w:t xml:space="preserve">Figura </w:t>
      </w:r>
      <w:r w:rsidR="00DA4824">
        <w:rPr>
          <w:noProof/>
        </w:rPr>
        <w:t>13</w:t>
      </w:r>
      <w:r w:rsidR="00DA4824">
        <w:fldChar w:fldCharType="end"/>
      </w:r>
      <w:r w:rsidR="00DA4824">
        <w:t xml:space="preserve"> </w:t>
      </w:r>
      <w:r>
        <w:t xml:space="preserve">apresenta o console, a estrutura de dados dos eventos e o botão de exportar do </w:t>
      </w:r>
      <w:proofErr w:type="spellStart"/>
      <w:r w:rsidRPr="001C6C85">
        <w:rPr>
          <w:i/>
        </w:rPr>
        <w:t>Realtime</w:t>
      </w:r>
      <w:proofErr w:type="spellEnd"/>
      <w:r w:rsidRPr="001C6C85">
        <w:rPr>
          <w:i/>
        </w:rPr>
        <w:t xml:space="preserve"> DB</w:t>
      </w:r>
      <w:r>
        <w:t>.</w:t>
      </w:r>
    </w:p>
    <w:p w14:paraId="486BCD7E" w14:textId="60B3EE1A" w:rsidR="007152F5" w:rsidRDefault="007152F5" w:rsidP="00BF30D2">
      <w:pPr>
        <w:pStyle w:val="Legenda"/>
      </w:pPr>
      <w:bookmarkStart w:id="137" w:name="_Ref55792113"/>
      <w:bookmarkStart w:id="138" w:name="_Toc55791221"/>
      <w:r>
        <w:lastRenderedPageBreak/>
        <w:t xml:space="preserve">Figura </w:t>
      </w:r>
      <w:fldSimple w:instr=" SEQ Figura \* ARABIC ">
        <w:r w:rsidR="00033E87">
          <w:rPr>
            <w:noProof/>
          </w:rPr>
          <w:t>13</w:t>
        </w:r>
      </w:fldSimple>
      <w:bookmarkEnd w:id="137"/>
      <w:r>
        <w:t xml:space="preserve"> - </w:t>
      </w:r>
      <w:r w:rsidRPr="00891911">
        <w:rPr>
          <w:noProof/>
        </w:rPr>
        <w:t>Console do Realtime Database do Firebase</w:t>
      </w:r>
      <w:bookmarkEnd w:id="138"/>
    </w:p>
    <w:p w14:paraId="0563A081" w14:textId="372799FB" w:rsidR="007152F5" w:rsidRDefault="00125BA5" w:rsidP="00BF30D2">
      <w:pPr>
        <w:pStyle w:val="Legenda"/>
      </w:pPr>
      <w:r>
        <w:rPr>
          <w:noProof/>
        </w:rPr>
        <w:pict w14:anchorId="48A9DA46">
          <v:shape id="Imagem 24" o:spid="_x0000_i1042" type="#_x0000_t75" style="width:453.75pt;height:222pt;visibility:visible;mso-wrap-style:square">
            <v:imagedata r:id="rId31" o:title=""/>
          </v:shape>
        </w:pict>
      </w:r>
    </w:p>
    <w:p w14:paraId="15ACE98D" w14:textId="77777777" w:rsidR="00AD4EB2" w:rsidRDefault="007152F5" w:rsidP="00BF30D2">
      <w:pPr>
        <w:pStyle w:val="Legenda"/>
      </w:pPr>
      <w:r w:rsidRPr="00D17147">
        <w:t>Fonte: Elaborado pelo autor (2020)</w:t>
      </w:r>
    </w:p>
    <w:p w14:paraId="197BCF80" w14:textId="0FD5243B" w:rsidR="0048370D" w:rsidRDefault="0048370D" w:rsidP="00BF30D2">
      <w:r>
        <w:tab/>
        <w:t xml:space="preserve">Com o JSON e a estrutura de dados pronta, datou-se o início de alguns estudos em </w:t>
      </w:r>
      <w:proofErr w:type="spellStart"/>
      <w:r w:rsidRPr="001C6C85">
        <w:rPr>
          <w:i/>
        </w:rPr>
        <w:t>python</w:t>
      </w:r>
      <w:proofErr w:type="spellEnd"/>
      <w:r>
        <w:t xml:space="preserve"> para adquirir o conhecimento necessário e obter os dados necessários do Spotify, rodando assim, o algoritmo KNN nos dados obtidos. Os primeiros testes do algoritmo KNN utilizaram a base de </w:t>
      </w:r>
      <w:r w:rsidRPr="00E0624F">
        <w:t>íris</w:t>
      </w:r>
      <w:r>
        <w:t xml:space="preserve"> disponível no </w:t>
      </w:r>
      <w:r w:rsidRPr="00E36D2A">
        <w:rPr>
          <w:i/>
        </w:rPr>
        <w:t>sklearn</w:t>
      </w:r>
      <w:r>
        <w:t xml:space="preserve">. Após obter o conhecimento do funcionamento do algoritmo no </w:t>
      </w:r>
      <w:proofErr w:type="spellStart"/>
      <w:r w:rsidRPr="005338D4">
        <w:rPr>
          <w:i/>
        </w:rPr>
        <w:t>python</w:t>
      </w:r>
      <w:proofErr w:type="spellEnd"/>
      <w:r>
        <w:t>, foi aplicado o mesmo sobre a base extraída e preparada do JSON.</w:t>
      </w:r>
    </w:p>
    <w:p w14:paraId="4B71B68C" w14:textId="117BD1AA" w:rsidR="006B2A08" w:rsidRDefault="006B2A08" w:rsidP="00BF30D2">
      <w:pPr>
        <w:pStyle w:val="Ttulo1"/>
      </w:pPr>
      <w:bookmarkStart w:id="139" w:name="_Toc55523382"/>
      <w:bookmarkStart w:id="140" w:name="_Toc55260965"/>
      <w:bookmarkStart w:id="141" w:name="_Toc55790215"/>
      <w:r w:rsidRPr="00DC433D">
        <w:lastRenderedPageBreak/>
        <w:t>SISTEMA LORS</w:t>
      </w:r>
      <w:bookmarkEnd w:id="139"/>
      <w:bookmarkEnd w:id="140"/>
      <w:bookmarkEnd w:id="141"/>
    </w:p>
    <w:p w14:paraId="6474FAF0" w14:textId="1198E28A" w:rsidR="006B2A08" w:rsidRDefault="006B2A08" w:rsidP="00BF30D2">
      <w:r>
        <w:tab/>
      </w:r>
      <w:r w:rsidR="006C3E1C">
        <w:t>Com a estrutura dos dados pronta e a pesquisa dos dados dos usuários, levantou-se um tratamento específico para cada informação, realizando, dessa forma, o</w:t>
      </w:r>
      <w:commentRangeStart w:id="142"/>
      <w:r w:rsidR="006C3E1C">
        <w:t xml:space="preserve"> estudo da técnica de recomendação escolhida nos trabalhos anteriores</w:t>
      </w:r>
      <w:commentRangeEnd w:id="142"/>
      <w:r w:rsidR="006C3E1C">
        <w:rPr>
          <w:rStyle w:val="Refdecomentrio"/>
        </w:rPr>
        <w:commentReference w:id="142"/>
      </w:r>
      <w:r w:rsidR="006C3E1C">
        <w:t xml:space="preserve">, o KNN. Com isso, surgiu o modelo do sistema LORS, </w:t>
      </w:r>
      <w:r w:rsidR="006C3E1C" w:rsidRPr="00B7349A">
        <w:t>que utiliza de uma análise recorrente do contexto, para realizar as recomendações dinâmicas às mudanças do contexto</w:t>
      </w:r>
      <w:r w:rsidR="006C3E1C">
        <w:t>. Serão apresentadas mais informações das etapas de modelagem e desenvolvimento do sistema nas seções a seguir.</w:t>
      </w:r>
    </w:p>
    <w:p w14:paraId="54375501" w14:textId="2DFF467F" w:rsidR="004C3B05" w:rsidRDefault="004C3B05" w:rsidP="00BF30D2">
      <w:pPr>
        <w:pStyle w:val="Ttulo2"/>
      </w:pPr>
      <w:bookmarkStart w:id="143" w:name="_Toc55523383"/>
      <w:bookmarkStart w:id="144" w:name="_Toc55260966"/>
      <w:bookmarkStart w:id="145" w:name="_Toc55790216"/>
      <w:r>
        <w:t>O Algoritmo KNN</w:t>
      </w:r>
      <w:bookmarkEnd w:id="143"/>
      <w:bookmarkEnd w:id="144"/>
      <w:bookmarkEnd w:id="145"/>
    </w:p>
    <w:p w14:paraId="682E2305" w14:textId="14D41076" w:rsidR="00A434D0" w:rsidRDefault="004C3B05" w:rsidP="00BF30D2">
      <w:r>
        <w:tab/>
      </w:r>
      <w:r w:rsidR="006C3E1C">
        <w:t xml:space="preserve">O </w:t>
      </w:r>
      <w:r w:rsidR="006C3E1C" w:rsidRPr="00A30447">
        <w:rPr>
          <w:i/>
        </w:rPr>
        <w:t>k-</w:t>
      </w:r>
      <w:proofErr w:type="spellStart"/>
      <w:r w:rsidR="006C3E1C" w:rsidRPr="00A30447">
        <w:rPr>
          <w:i/>
        </w:rPr>
        <w:t>Nearest</w:t>
      </w:r>
      <w:proofErr w:type="spellEnd"/>
      <w:r w:rsidR="006C3E1C" w:rsidRPr="00A30447">
        <w:rPr>
          <w:i/>
        </w:rPr>
        <w:t xml:space="preserve"> </w:t>
      </w:r>
      <w:proofErr w:type="spellStart"/>
      <w:r w:rsidR="006C3E1C" w:rsidRPr="00A30447">
        <w:rPr>
          <w:i/>
        </w:rPr>
        <w:t>Neighbor</w:t>
      </w:r>
      <w:proofErr w:type="spellEnd"/>
      <w:r w:rsidR="006C3E1C">
        <w:t xml:space="preserve"> (KNN) é um método de classificação, seu algoritmo de aprendizado supervisionado foi introduzido por </w:t>
      </w:r>
      <w:r w:rsidR="006C3E1C">
        <w:fldChar w:fldCharType="begin" w:fldLock="1"/>
      </w:r>
      <w:r w:rsidR="00553165">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eviouslyFormattedCitation":"(AHA; KIBLER; ALBERT, 1991)"},"properties":{"noteIndex":0},"schema":"https://github.com/citation-style-language/schema/raw/master/csl-citation.json"}</w:instrText>
      </w:r>
      <w:r w:rsidR="006C3E1C">
        <w:fldChar w:fldCharType="separate"/>
      </w:r>
      <w:r w:rsidR="006C3E1C" w:rsidRPr="00457F81">
        <w:rPr>
          <w:noProof/>
        </w:rPr>
        <w:t>AHA; KIBLER; ALBERT, 1991</w:t>
      </w:r>
      <w:r w:rsidR="006C3E1C">
        <w:fldChar w:fldCharType="end"/>
      </w:r>
      <w:r w:rsidR="006C3E1C">
        <w:t>. Ele busca os k pontos dos dados de treino mais próximos do item de teste. Uma classe é atrelada a esse ponto através de uma votação majoritária dos k pontos vizinhos.</w:t>
      </w:r>
      <w:r w:rsidR="007B42A9">
        <w:t xml:space="preserve"> </w:t>
      </w:r>
      <w:r w:rsidR="006C3E1C">
        <w:t xml:space="preserve">Na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7B42A9">
        <w:t xml:space="preserve"> </w:t>
      </w:r>
      <w:r w:rsidR="006C3E1C">
        <w:t>é exemplificado graficamente o funcionamento do algoritmo.</w:t>
      </w:r>
    </w:p>
    <w:p w14:paraId="7CA4B22E" w14:textId="77777777" w:rsidR="007F66FF" w:rsidRDefault="007F66FF" w:rsidP="00BF30D2"/>
    <w:p w14:paraId="0A13B039" w14:textId="498DD88A" w:rsidR="00745697" w:rsidRDefault="00745697" w:rsidP="00BF30D2">
      <w:pPr>
        <w:pStyle w:val="Legenda"/>
      </w:pPr>
      <w:bookmarkStart w:id="146" w:name="_Ref55787798"/>
      <w:bookmarkStart w:id="147" w:name="_Toc55791222"/>
      <w:r>
        <w:t xml:space="preserve">Figura </w:t>
      </w:r>
      <w:fldSimple w:instr=" SEQ Figura \* ARABIC ">
        <w:r w:rsidR="00033E87">
          <w:rPr>
            <w:noProof/>
          </w:rPr>
          <w:t>14</w:t>
        </w:r>
      </w:fldSimple>
      <w:bookmarkEnd w:id="146"/>
      <w:r>
        <w:t xml:space="preserve"> - </w:t>
      </w:r>
      <w:r w:rsidR="007F66FF" w:rsidRPr="007F66FF">
        <w:rPr>
          <w:noProof/>
        </w:rPr>
        <w:t>Representação gráfica da classificação do algoritmo KNN sobre um plano x1 e x2. No plano, os pontos amarelos são a representação da classe A, roxos classe B e vermelho é o ponto de teste</w:t>
      </w:r>
      <w:bookmarkEnd w:id="147"/>
    </w:p>
    <w:p w14:paraId="77F02E90" w14:textId="35599745" w:rsidR="004C3B05" w:rsidRDefault="00125BA5" w:rsidP="00BF30D2">
      <w:pPr>
        <w:pStyle w:val="Legenda"/>
      </w:pPr>
      <w:r>
        <w:rPr>
          <w:noProof/>
        </w:rPr>
        <w:pict w14:anchorId="5EDBE7D4">
          <v:shape id="Imagem 9" o:spid="_x0000_i1043" type="#_x0000_t75" alt="Image for post" style="width:256.5pt;height:192pt;visibility:visible;mso-wrap-style:square">
            <v:imagedata r:id="rId32" o:title="Image for post"/>
          </v:shape>
        </w:pict>
      </w:r>
    </w:p>
    <w:p w14:paraId="0F548BB3" w14:textId="21BF13FE" w:rsidR="00745697" w:rsidRDefault="00745697" w:rsidP="00BF30D2">
      <w:pPr>
        <w:pStyle w:val="Legenda"/>
        <w:rPr>
          <w:snapToGrid w:val="0"/>
        </w:rPr>
      </w:pPr>
      <w:r>
        <w:t xml:space="preserve">Fonte: </w:t>
      </w:r>
      <w:r w:rsidRPr="00DE3DAA">
        <w:rPr>
          <w:snapToGrid w:val="0"/>
        </w:rPr>
        <w:fldChar w:fldCharType="begin" w:fldLock="1"/>
      </w:r>
      <w:r w:rsidRPr="00D5197B">
        <w:rPr>
          <w:snapToGrid w:val="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snapToGrid w:val="0"/>
        </w:rPr>
        <w:fldChar w:fldCharType="separate"/>
      </w:r>
      <w:r w:rsidRPr="00EE2360">
        <w:rPr>
          <w:noProof/>
          <w:snapToGrid w:val="0"/>
        </w:rPr>
        <w:t>(JOSÉ, 2018)</w:t>
      </w:r>
      <w:r w:rsidRPr="00DE3DAA">
        <w:rPr>
          <w:snapToGrid w:val="0"/>
        </w:rPr>
        <w:fldChar w:fldCharType="end"/>
      </w:r>
    </w:p>
    <w:p w14:paraId="6DCC09BC" w14:textId="6A172DDF" w:rsidR="00294E9F" w:rsidRPr="00AF3C8D" w:rsidRDefault="00F729D6" w:rsidP="00BF30D2">
      <w:r>
        <w:tab/>
      </w:r>
      <w:r w:rsidR="00294E9F">
        <w:t>Como apresentado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294E9F">
        <w:t>), o algoritmo funciona mediante a disposição das características (atributos) X</w:t>
      </w:r>
      <w:r w:rsidR="00294E9F" w:rsidRPr="00A46E2F">
        <w:rPr>
          <w:vertAlign w:val="subscript"/>
        </w:rPr>
        <w:t>1</w:t>
      </w:r>
      <w:r w:rsidR="00294E9F">
        <w:t xml:space="preserve"> e X</w:t>
      </w:r>
      <w:r w:rsidR="00294E9F" w:rsidRPr="00A46E2F">
        <w:rPr>
          <w:vertAlign w:val="subscript"/>
        </w:rPr>
        <w:t>2</w:t>
      </w:r>
      <w:r w:rsidR="00294E9F">
        <w:t xml:space="preserve"> sobre um plano, atribuindo classes a eles (no caso: classe A e classe B). Então, a partir da predição do ponto de teste, baseado na distância deste para os demais k pontos, é encontrado a classe que o representa. Para rodar o algoritmo de </w:t>
      </w:r>
      <w:r w:rsidR="00294E9F">
        <w:lastRenderedPageBreak/>
        <w:t xml:space="preserve">classificação KNN nesse trabalho foi utilizada a implementação da biblioteca em </w:t>
      </w:r>
      <w:proofErr w:type="spellStart"/>
      <w:r w:rsidR="00294E9F" w:rsidRPr="00BE1B35">
        <w:rPr>
          <w:i/>
        </w:rPr>
        <w:t>python</w:t>
      </w:r>
      <w:proofErr w:type="spellEnd"/>
      <w:r w:rsidR="00294E9F">
        <w:t xml:space="preserve"> do </w:t>
      </w:r>
      <w:proofErr w:type="spellStart"/>
      <w:r w:rsidR="00294E9F" w:rsidRPr="00BE1B35">
        <w:rPr>
          <w:i/>
        </w:rPr>
        <w:t>scikit-learn</w:t>
      </w:r>
      <w:proofErr w:type="spellEnd"/>
      <w:r w:rsidR="00294E9F">
        <w:t xml:space="preserve"> encontrada na classe </w:t>
      </w:r>
      <w:proofErr w:type="spellStart"/>
      <w:r w:rsidR="00294E9F" w:rsidRPr="000F2C68">
        <w:rPr>
          <w:i/>
        </w:rPr>
        <w:t>KNeighborsClassifier</w:t>
      </w:r>
      <w:proofErr w:type="spellEnd"/>
      <w:r w:rsidR="00294E9F">
        <w:t xml:space="preserve"> do módulo </w:t>
      </w:r>
      <w:proofErr w:type="spellStart"/>
      <w:r w:rsidR="00294E9F" w:rsidRPr="000F2C68">
        <w:rPr>
          <w:i/>
        </w:rPr>
        <w:t>sklearn.neighbors</w:t>
      </w:r>
      <w:proofErr w:type="spellEnd"/>
      <w:r w:rsidR="00294E9F">
        <w:rPr>
          <w:i/>
        </w:rPr>
        <w:t xml:space="preserve"> </w:t>
      </w:r>
      <w:r w:rsidR="00294E9F">
        <w:rPr>
          <w:i/>
        </w:rPr>
        <w:fldChar w:fldCharType="begin" w:fldLock="1"/>
      </w:r>
      <w:r w:rsidR="00294E9F">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sidR="00294E9F">
        <w:rPr>
          <w:i/>
        </w:rPr>
        <w:fldChar w:fldCharType="separate"/>
      </w:r>
      <w:r w:rsidR="00294E9F" w:rsidRPr="00D07B92">
        <w:rPr>
          <w:noProof/>
        </w:rPr>
        <w:t>(PEDREGOSA et al., 2011)</w:t>
      </w:r>
      <w:r w:rsidR="00294E9F">
        <w:rPr>
          <w:i/>
        </w:rPr>
        <w:fldChar w:fldCharType="end"/>
      </w:r>
      <w:r w:rsidR="00294E9F">
        <w:t>.</w:t>
      </w:r>
    </w:p>
    <w:p w14:paraId="479E68BC" w14:textId="2B7CC4A2" w:rsidR="00294E9F" w:rsidRDefault="00294E9F" w:rsidP="00BF30D2">
      <w:pPr>
        <w:pStyle w:val="Ttulo3"/>
      </w:pPr>
      <w:bookmarkStart w:id="148" w:name="_Ref54920131"/>
      <w:bookmarkStart w:id="149" w:name="_Toc55260967"/>
      <w:bookmarkStart w:id="150" w:name="_Toc55777266"/>
      <w:bookmarkStart w:id="151" w:name="_Toc55790217"/>
      <w:r>
        <w:t>Preparação dos dados para o KNN</w:t>
      </w:r>
      <w:bookmarkEnd w:id="148"/>
      <w:bookmarkEnd w:id="149"/>
      <w:bookmarkEnd w:id="150"/>
      <w:bookmarkEnd w:id="151"/>
    </w:p>
    <w:p w14:paraId="2324BC74" w14:textId="77777777" w:rsidR="00294E9F" w:rsidRDefault="00294E9F" w:rsidP="00BF30D2">
      <w:r>
        <w:tab/>
        <w:t xml:space="preserve">Planejando salvar os eventos da aplicação, uma lista chamada </w:t>
      </w:r>
      <w:proofErr w:type="spellStart"/>
      <w:r w:rsidRPr="00CC3D32">
        <w:rPr>
          <w:i/>
        </w:rPr>
        <w:t>events</w:t>
      </w:r>
      <w:proofErr w:type="spellEnd"/>
      <w:r>
        <w:t xml:space="preserve">, composta pelo catálogo de usuários, onde cada usuário possui uma lista de eventos dentro, teve sua concepção. Cada evento é composto pela seguinte estrutura: (i) </w:t>
      </w:r>
      <w:proofErr w:type="spellStart"/>
      <w:r w:rsidRPr="00D71A59">
        <w:rPr>
          <w:i/>
        </w:rPr>
        <w:t>action</w:t>
      </w:r>
      <w:proofErr w:type="spellEnd"/>
      <w:r>
        <w:t xml:space="preserve">, ação realizada pelo usuário, apresentadas no </w:t>
      </w:r>
      <w:r>
        <w:fldChar w:fldCharType="begin"/>
      </w:r>
      <w:r>
        <w:instrText xml:space="preserve"> REF _Ref55256921 \h </w:instrText>
      </w:r>
      <w:r>
        <w:fldChar w:fldCharType="separate"/>
      </w:r>
      <w:r>
        <w:t xml:space="preserve">Quadro </w:t>
      </w:r>
      <w:r>
        <w:rPr>
          <w:noProof/>
        </w:rPr>
        <w:t>3</w:t>
      </w:r>
      <w:r>
        <w:fldChar w:fldCharType="end"/>
      </w:r>
      <w:r>
        <w:t>; (</w:t>
      </w:r>
      <w:proofErr w:type="spellStart"/>
      <w:r>
        <w:t>ii</w:t>
      </w:r>
      <w:proofErr w:type="spellEnd"/>
      <w:r>
        <w:t xml:space="preserve">) </w:t>
      </w:r>
      <w:proofErr w:type="spellStart"/>
      <w:r w:rsidRPr="00592A9A">
        <w:rPr>
          <w:i/>
        </w:rPr>
        <w:t>createdDateTime</w:t>
      </w:r>
      <w:proofErr w:type="spellEnd"/>
      <w:r>
        <w:t>, data e tempo da execução do evento; (</w:t>
      </w:r>
      <w:proofErr w:type="spellStart"/>
      <w:r>
        <w:t>iii</w:t>
      </w:r>
      <w:proofErr w:type="spellEnd"/>
      <w:r>
        <w:t xml:space="preserve">) </w:t>
      </w:r>
      <w:proofErr w:type="spellStart"/>
      <w:r w:rsidRPr="00592A9A">
        <w:rPr>
          <w:i/>
        </w:rPr>
        <w:t>value</w:t>
      </w:r>
      <w:proofErr w:type="spellEnd"/>
      <w:r>
        <w:t>, valores do evento separados por “;”.</w:t>
      </w:r>
    </w:p>
    <w:p w14:paraId="535E84E8" w14:textId="67C8D001" w:rsidR="00294E9F" w:rsidRDefault="00294E9F" w:rsidP="00BF30D2">
      <w:r>
        <w:tab/>
      </w:r>
      <w:commentRangeStart w:id="152"/>
      <w:r w:rsidRPr="002A41B9">
        <w:t>A ação LOAD_LOCATION foi ignorada</w:t>
      </w:r>
      <w:r>
        <w:t xml:space="preserve"> nesse momento, ela se trata de dados de geolocalização e nesse momento, devido à falta de recursos, não foi preparado esse dado para o KNN abrindo oportunidades para um trabalho futuro</w:t>
      </w:r>
      <w:commentRangeEnd w:id="152"/>
      <w:r>
        <w:rPr>
          <w:rStyle w:val="Refdecomentrio"/>
        </w:rPr>
        <w:commentReference w:id="152"/>
      </w:r>
      <w:r>
        <w:t>. Já as ações</w:t>
      </w:r>
      <w:r w:rsidRPr="00EB3737">
        <w:t xml:space="preserve"> CHANGE_MUSIC_TIME, CHOOSE_FEELING_TO_BE_LIKE, LIKED_ARTIST, LIKED_GENRE, ficaram nos eventos do </w:t>
      </w:r>
      <w:r w:rsidRPr="00A03108">
        <w:rPr>
          <w:i/>
        </w:rPr>
        <w:t>plugin</w:t>
      </w:r>
      <w:r w:rsidRPr="00EB3737">
        <w:t xml:space="preserve">, </w:t>
      </w:r>
      <w:r>
        <w:t>mesmo que</w:t>
      </w:r>
      <w:r w:rsidRPr="00EB3737">
        <w:t xml:space="preserve"> não se</w:t>
      </w:r>
      <w:r>
        <w:t>jam</w:t>
      </w:r>
      <w:r w:rsidRPr="00EB3737">
        <w:t xml:space="preserve"> u</w:t>
      </w:r>
      <w:r>
        <w:t xml:space="preserve">tilizadas devido ao tempo limitado de desenvolvimento. </w:t>
      </w:r>
      <w:r w:rsidRPr="00334FD9">
        <w:t xml:space="preserve">As </w:t>
      </w:r>
      <w:r>
        <w:t>ações</w:t>
      </w:r>
      <w:r w:rsidRPr="00334FD9">
        <w:t xml:space="preserve"> HIDE_DETAILS, PAUSE_MUSIC, PLAY_MUSIC, SHOW_DETAILS são contabilizadas como registro do </w:t>
      </w:r>
      <w:r>
        <w:t>contexto musical, contudo não foram utilizadas no modelo devido ao tempo de desenvolvimento. Demais ações são contabilizadas no modelo e são apresentadas no Quadro 3.</w:t>
      </w:r>
    </w:p>
    <w:p w14:paraId="35555CC5" w14:textId="77777777" w:rsidR="000E6B02" w:rsidRPr="000E6B02" w:rsidRDefault="000E6B02" w:rsidP="00BF30D2">
      <w:pPr>
        <w:rPr>
          <w:lang w:eastAsia="en-US"/>
        </w:rPr>
      </w:pPr>
    </w:p>
    <w:p w14:paraId="296994C1" w14:textId="1E9D0F1A" w:rsidR="000E6B02" w:rsidRDefault="000E6B02" w:rsidP="00BF30D2">
      <w:pPr>
        <w:pStyle w:val="Legenda"/>
      </w:pPr>
      <w:bookmarkStart w:id="153" w:name="_Toc55791194"/>
      <w:r>
        <w:t xml:space="preserve">Quadro </w:t>
      </w:r>
      <w:fldSimple w:instr=" SEQ Quadro \* ARABIC ">
        <w:r w:rsidR="005B0A0A">
          <w:rPr>
            <w:noProof/>
          </w:rPr>
          <w:t>3</w:t>
        </w:r>
      </w:fldSimple>
      <w:r>
        <w:t xml:space="preserve"> - </w:t>
      </w:r>
      <w:r w:rsidRPr="00D44C94">
        <w:rPr>
          <w:noProof/>
        </w:rPr>
        <w:t>Lista de ações possíveis nos eventos</w:t>
      </w:r>
      <w:bookmarkEnd w:id="15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3B63BC" w14:paraId="7AF7329B" w14:textId="77777777" w:rsidTr="009C1A90">
        <w:tc>
          <w:tcPr>
            <w:tcW w:w="2500" w:type="pct"/>
            <w:shd w:val="clear" w:color="auto" w:fill="auto"/>
          </w:tcPr>
          <w:p w14:paraId="526C699E" w14:textId="77777777" w:rsidR="008737D8" w:rsidRPr="009C1A90" w:rsidRDefault="008737D8" w:rsidP="00BF30D2">
            <w:pPr>
              <w:rPr>
                <w:lang w:val="en-US"/>
              </w:rPr>
            </w:pPr>
            <w:proofErr w:type="spellStart"/>
            <w:r w:rsidRPr="009C1A90">
              <w:rPr>
                <w:lang w:val="en-US"/>
              </w:rPr>
              <w:t>Ação</w:t>
            </w:r>
            <w:proofErr w:type="spellEnd"/>
            <w:r w:rsidRPr="009C1A90">
              <w:rPr>
                <w:lang w:val="en-US"/>
              </w:rPr>
              <w:t xml:space="preserve"> (Action)</w:t>
            </w:r>
          </w:p>
        </w:tc>
        <w:tc>
          <w:tcPr>
            <w:tcW w:w="2500" w:type="pct"/>
            <w:shd w:val="clear" w:color="auto" w:fill="auto"/>
          </w:tcPr>
          <w:p w14:paraId="241CABCA" w14:textId="77777777" w:rsidR="008737D8" w:rsidRPr="00317470" w:rsidRDefault="008737D8" w:rsidP="00BF30D2">
            <w:r w:rsidRPr="00317470">
              <w:t>Descrição</w:t>
            </w:r>
          </w:p>
        </w:tc>
      </w:tr>
      <w:tr w:rsidR="003B63BC" w:rsidRPr="00E35470" w14:paraId="5B674B3B" w14:textId="77777777" w:rsidTr="009C1A90">
        <w:tc>
          <w:tcPr>
            <w:tcW w:w="2500" w:type="pct"/>
            <w:shd w:val="clear" w:color="auto" w:fill="auto"/>
          </w:tcPr>
          <w:p w14:paraId="785D566C" w14:textId="77777777" w:rsidR="008737D8" w:rsidRPr="009C1A90" w:rsidRDefault="008737D8" w:rsidP="00BF30D2">
            <w:pPr>
              <w:rPr>
                <w:lang w:val="en-US"/>
              </w:rPr>
            </w:pPr>
            <w:r w:rsidRPr="009C1A90">
              <w:rPr>
                <w:lang w:val="en-US"/>
              </w:rPr>
              <w:t>CHANGE_MUSIC_TIME</w:t>
            </w:r>
          </w:p>
        </w:tc>
        <w:tc>
          <w:tcPr>
            <w:tcW w:w="2500" w:type="pct"/>
            <w:shd w:val="clear" w:color="auto" w:fill="auto"/>
          </w:tcPr>
          <w:p w14:paraId="2FC95FA7" w14:textId="77777777" w:rsidR="008737D8" w:rsidRPr="00317470" w:rsidRDefault="008737D8" w:rsidP="00BF30D2">
            <w:r w:rsidRPr="00317470">
              <w:t>Altera o tempo da música durante a reprodução</w:t>
            </w:r>
          </w:p>
        </w:tc>
      </w:tr>
      <w:tr w:rsidR="003B63BC" w14:paraId="54803B71" w14:textId="77777777" w:rsidTr="009C1A90">
        <w:tc>
          <w:tcPr>
            <w:tcW w:w="2500" w:type="pct"/>
            <w:shd w:val="clear" w:color="auto" w:fill="auto"/>
          </w:tcPr>
          <w:p w14:paraId="24BDEDCD" w14:textId="77777777" w:rsidR="008737D8" w:rsidRPr="009C1A90" w:rsidRDefault="008737D8" w:rsidP="00BF30D2">
            <w:pPr>
              <w:rPr>
                <w:lang w:val="en-US"/>
              </w:rPr>
            </w:pPr>
            <w:r w:rsidRPr="009C1A90">
              <w:rPr>
                <w:lang w:val="en-US"/>
              </w:rPr>
              <w:t>CHANGE_TO_NEXT_MUSIC</w:t>
            </w:r>
          </w:p>
        </w:tc>
        <w:tc>
          <w:tcPr>
            <w:tcW w:w="2500" w:type="pct"/>
            <w:shd w:val="clear" w:color="auto" w:fill="auto"/>
          </w:tcPr>
          <w:p w14:paraId="2558A35F" w14:textId="77777777" w:rsidR="008737D8" w:rsidRPr="00317470" w:rsidRDefault="008737D8" w:rsidP="00BF30D2">
            <w:r w:rsidRPr="00317470">
              <w:t>Passa para próxima música da lista</w:t>
            </w:r>
          </w:p>
        </w:tc>
      </w:tr>
      <w:tr w:rsidR="003B63BC" w14:paraId="1E0C2DE6" w14:textId="77777777" w:rsidTr="009C1A90">
        <w:tc>
          <w:tcPr>
            <w:tcW w:w="2500" w:type="pct"/>
            <w:shd w:val="clear" w:color="auto" w:fill="auto"/>
          </w:tcPr>
          <w:p w14:paraId="56754646" w14:textId="77777777" w:rsidR="008737D8" w:rsidRPr="009C1A90" w:rsidRDefault="008737D8" w:rsidP="00BF30D2">
            <w:pPr>
              <w:rPr>
                <w:lang w:val="en-US"/>
              </w:rPr>
            </w:pPr>
            <w:r w:rsidRPr="009C1A90">
              <w:rPr>
                <w:lang w:val="en-US"/>
              </w:rPr>
              <w:t>CHANGE_TO_PREVIOUS_MUSIC</w:t>
            </w:r>
          </w:p>
        </w:tc>
        <w:tc>
          <w:tcPr>
            <w:tcW w:w="2500" w:type="pct"/>
            <w:shd w:val="clear" w:color="auto" w:fill="auto"/>
          </w:tcPr>
          <w:p w14:paraId="6C15DEAB" w14:textId="77777777" w:rsidR="008737D8" w:rsidRPr="00317470" w:rsidRDefault="008737D8" w:rsidP="00BF30D2">
            <w:r w:rsidRPr="00317470">
              <w:t>Volta para música anterior da lista</w:t>
            </w:r>
          </w:p>
        </w:tc>
      </w:tr>
      <w:tr w:rsidR="003B63BC" w14:paraId="18DCBB03" w14:textId="77777777" w:rsidTr="009C1A90">
        <w:tc>
          <w:tcPr>
            <w:tcW w:w="2500" w:type="pct"/>
            <w:shd w:val="clear" w:color="auto" w:fill="auto"/>
          </w:tcPr>
          <w:p w14:paraId="54499A0F" w14:textId="77777777" w:rsidR="008737D8" w:rsidRPr="009C1A90" w:rsidRDefault="008737D8" w:rsidP="00BF30D2">
            <w:pPr>
              <w:rPr>
                <w:lang w:val="en-US"/>
              </w:rPr>
            </w:pPr>
            <w:r w:rsidRPr="009C1A90">
              <w:rPr>
                <w:lang w:val="en-US"/>
              </w:rPr>
              <w:t>CHOOSE_ACTIVITY</w:t>
            </w:r>
          </w:p>
        </w:tc>
        <w:tc>
          <w:tcPr>
            <w:tcW w:w="2500" w:type="pct"/>
            <w:shd w:val="clear" w:color="auto" w:fill="auto"/>
          </w:tcPr>
          <w:p w14:paraId="26A8128F" w14:textId="77777777" w:rsidR="008737D8" w:rsidRPr="00317470" w:rsidRDefault="008737D8" w:rsidP="00BF30D2">
            <w:r w:rsidRPr="00317470">
              <w:t>Registro da atividade</w:t>
            </w:r>
          </w:p>
        </w:tc>
      </w:tr>
      <w:tr w:rsidR="003B63BC" w14:paraId="4D41E6E7" w14:textId="77777777" w:rsidTr="009C1A90">
        <w:tc>
          <w:tcPr>
            <w:tcW w:w="2500" w:type="pct"/>
            <w:shd w:val="clear" w:color="auto" w:fill="auto"/>
          </w:tcPr>
          <w:p w14:paraId="66FF2B5E" w14:textId="77777777" w:rsidR="008737D8" w:rsidRPr="009C1A90" w:rsidRDefault="008737D8" w:rsidP="00BF30D2">
            <w:pPr>
              <w:rPr>
                <w:lang w:val="en-US"/>
              </w:rPr>
            </w:pPr>
            <w:r w:rsidRPr="009C1A90">
              <w:rPr>
                <w:lang w:val="en-US"/>
              </w:rPr>
              <w:t>CHOOSE_FEELING</w:t>
            </w:r>
          </w:p>
        </w:tc>
        <w:tc>
          <w:tcPr>
            <w:tcW w:w="2500" w:type="pct"/>
            <w:shd w:val="clear" w:color="auto" w:fill="auto"/>
          </w:tcPr>
          <w:p w14:paraId="662FA7B6" w14:textId="77777777" w:rsidR="008737D8" w:rsidRPr="00317470" w:rsidRDefault="008737D8" w:rsidP="00BF30D2">
            <w:r w:rsidRPr="00317470">
              <w:t>Registro do humor atual</w:t>
            </w:r>
          </w:p>
        </w:tc>
      </w:tr>
      <w:tr w:rsidR="003B63BC" w:rsidRPr="00317470" w14:paraId="5125762B" w14:textId="77777777" w:rsidTr="009C1A90">
        <w:tc>
          <w:tcPr>
            <w:tcW w:w="2500" w:type="pct"/>
            <w:shd w:val="clear" w:color="auto" w:fill="auto"/>
          </w:tcPr>
          <w:p w14:paraId="74441A6F" w14:textId="77777777" w:rsidR="008737D8" w:rsidRPr="009C1A90" w:rsidRDefault="008737D8" w:rsidP="00BF30D2">
            <w:pPr>
              <w:rPr>
                <w:lang w:val="en-US"/>
              </w:rPr>
            </w:pPr>
            <w:r w:rsidRPr="009C1A90">
              <w:rPr>
                <w:lang w:val="en-US"/>
              </w:rPr>
              <w:t>CHOOSE_FEELING_TO_BE_LIKE</w:t>
            </w:r>
          </w:p>
        </w:tc>
        <w:tc>
          <w:tcPr>
            <w:tcW w:w="2500" w:type="pct"/>
            <w:shd w:val="clear" w:color="auto" w:fill="auto"/>
          </w:tcPr>
          <w:p w14:paraId="73B71174" w14:textId="77777777" w:rsidR="008737D8" w:rsidRPr="00317470" w:rsidRDefault="008737D8" w:rsidP="00BF30D2">
            <w:r w:rsidRPr="00317470">
              <w:t>Registro do humor que gostaria de estar</w:t>
            </w:r>
          </w:p>
        </w:tc>
      </w:tr>
      <w:tr w:rsidR="003B63BC" w14:paraId="238AEE15" w14:textId="77777777" w:rsidTr="009C1A90">
        <w:tc>
          <w:tcPr>
            <w:tcW w:w="2500" w:type="pct"/>
            <w:shd w:val="clear" w:color="auto" w:fill="auto"/>
          </w:tcPr>
          <w:p w14:paraId="2533202C" w14:textId="77777777" w:rsidR="008737D8" w:rsidRPr="009C1A90" w:rsidRDefault="008737D8" w:rsidP="00BF30D2">
            <w:pPr>
              <w:rPr>
                <w:lang w:val="en-US"/>
              </w:rPr>
            </w:pPr>
            <w:r w:rsidRPr="009C1A90">
              <w:rPr>
                <w:lang w:val="en-US"/>
              </w:rPr>
              <w:t>CHOOSE_LOCATION</w:t>
            </w:r>
          </w:p>
        </w:tc>
        <w:tc>
          <w:tcPr>
            <w:tcW w:w="2500" w:type="pct"/>
            <w:shd w:val="clear" w:color="auto" w:fill="auto"/>
          </w:tcPr>
          <w:p w14:paraId="3565F594" w14:textId="77777777" w:rsidR="008737D8" w:rsidRPr="00317470" w:rsidRDefault="008737D8" w:rsidP="00BF30D2">
            <w:r>
              <w:t>Registro da localização</w:t>
            </w:r>
          </w:p>
        </w:tc>
      </w:tr>
      <w:tr w:rsidR="003B63BC" w14:paraId="72D796D8" w14:textId="77777777" w:rsidTr="009C1A90">
        <w:tc>
          <w:tcPr>
            <w:tcW w:w="2500" w:type="pct"/>
            <w:shd w:val="clear" w:color="auto" w:fill="auto"/>
          </w:tcPr>
          <w:p w14:paraId="23DC61C4" w14:textId="77777777" w:rsidR="008737D8" w:rsidRPr="009C1A90" w:rsidRDefault="008737D8" w:rsidP="00BF30D2">
            <w:pPr>
              <w:rPr>
                <w:lang w:val="en-US"/>
              </w:rPr>
            </w:pPr>
            <w:r w:rsidRPr="009C1A90">
              <w:rPr>
                <w:lang w:val="en-US"/>
              </w:rPr>
              <w:t>HATED_MUSIC</w:t>
            </w:r>
          </w:p>
        </w:tc>
        <w:tc>
          <w:tcPr>
            <w:tcW w:w="2500" w:type="pct"/>
            <w:shd w:val="clear" w:color="auto" w:fill="auto"/>
          </w:tcPr>
          <w:p w14:paraId="589F5047" w14:textId="77777777" w:rsidR="008737D8" w:rsidRPr="00317470" w:rsidRDefault="008737D8" w:rsidP="00BF30D2">
            <w:r>
              <w:t>Não gostou da música que está tocando</w:t>
            </w:r>
          </w:p>
        </w:tc>
      </w:tr>
      <w:tr w:rsidR="003B63BC" w14:paraId="653CF893" w14:textId="77777777" w:rsidTr="009C1A90">
        <w:tc>
          <w:tcPr>
            <w:tcW w:w="2500" w:type="pct"/>
            <w:shd w:val="clear" w:color="auto" w:fill="auto"/>
          </w:tcPr>
          <w:p w14:paraId="53C2E19E" w14:textId="77777777" w:rsidR="008737D8" w:rsidRPr="009C1A90" w:rsidRDefault="008737D8" w:rsidP="00BF30D2">
            <w:pPr>
              <w:rPr>
                <w:lang w:val="en-US"/>
              </w:rPr>
            </w:pPr>
            <w:r w:rsidRPr="009C1A90">
              <w:rPr>
                <w:lang w:val="en-US"/>
              </w:rPr>
              <w:t>HIDE_DETAILS</w:t>
            </w:r>
          </w:p>
        </w:tc>
        <w:tc>
          <w:tcPr>
            <w:tcW w:w="2500" w:type="pct"/>
            <w:shd w:val="clear" w:color="auto" w:fill="auto"/>
          </w:tcPr>
          <w:p w14:paraId="76563BB1" w14:textId="77777777" w:rsidR="008737D8" w:rsidRPr="00317470" w:rsidRDefault="008737D8" w:rsidP="00BF30D2">
            <w:r>
              <w:t>Escondeu os detalhes da música (plugin)</w:t>
            </w:r>
          </w:p>
        </w:tc>
      </w:tr>
      <w:tr w:rsidR="003B63BC" w14:paraId="5CB6A795" w14:textId="77777777" w:rsidTr="009C1A90">
        <w:tc>
          <w:tcPr>
            <w:tcW w:w="2500" w:type="pct"/>
            <w:shd w:val="clear" w:color="auto" w:fill="auto"/>
          </w:tcPr>
          <w:p w14:paraId="6F19023B" w14:textId="77777777" w:rsidR="008737D8" w:rsidRPr="009C1A90" w:rsidRDefault="008737D8" w:rsidP="00BF30D2">
            <w:pPr>
              <w:rPr>
                <w:lang w:val="en-US"/>
              </w:rPr>
            </w:pPr>
            <w:r w:rsidRPr="009C1A90">
              <w:rPr>
                <w:lang w:val="en-US"/>
              </w:rPr>
              <w:lastRenderedPageBreak/>
              <w:t>LIKED_ARTIST</w:t>
            </w:r>
          </w:p>
        </w:tc>
        <w:tc>
          <w:tcPr>
            <w:tcW w:w="2500" w:type="pct"/>
            <w:shd w:val="clear" w:color="auto" w:fill="auto"/>
          </w:tcPr>
          <w:p w14:paraId="2D7781AD" w14:textId="77777777" w:rsidR="008737D8" w:rsidRPr="00317470" w:rsidRDefault="008737D8" w:rsidP="00BF30D2">
            <w:r>
              <w:t>Gostou do artista</w:t>
            </w:r>
          </w:p>
        </w:tc>
      </w:tr>
      <w:tr w:rsidR="003B63BC" w14:paraId="2B303895" w14:textId="77777777" w:rsidTr="009C1A90">
        <w:tc>
          <w:tcPr>
            <w:tcW w:w="2500" w:type="pct"/>
            <w:shd w:val="clear" w:color="auto" w:fill="auto"/>
          </w:tcPr>
          <w:p w14:paraId="6647E1E2" w14:textId="77777777" w:rsidR="008737D8" w:rsidRPr="009C1A90" w:rsidRDefault="008737D8" w:rsidP="00BF30D2">
            <w:pPr>
              <w:rPr>
                <w:lang w:val="en-US"/>
              </w:rPr>
            </w:pPr>
            <w:r w:rsidRPr="009C1A90">
              <w:rPr>
                <w:lang w:val="en-US"/>
              </w:rPr>
              <w:t>LIKED_GENRE</w:t>
            </w:r>
          </w:p>
        </w:tc>
        <w:tc>
          <w:tcPr>
            <w:tcW w:w="2500" w:type="pct"/>
            <w:shd w:val="clear" w:color="auto" w:fill="auto"/>
          </w:tcPr>
          <w:p w14:paraId="6EB18460" w14:textId="77777777" w:rsidR="008737D8" w:rsidRPr="00317470" w:rsidRDefault="008737D8" w:rsidP="00BF30D2">
            <w:r>
              <w:t>Gostou do gênero</w:t>
            </w:r>
          </w:p>
        </w:tc>
      </w:tr>
      <w:tr w:rsidR="003B63BC" w14:paraId="694F0C9D" w14:textId="77777777" w:rsidTr="009C1A90">
        <w:tc>
          <w:tcPr>
            <w:tcW w:w="2500" w:type="pct"/>
            <w:shd w:val="clear" w:color="auto" w:fill="auto"/>
          </w:tcPr>
          <w:p w14:paraId="73F78092" w14:textId="77777777" w:rsidR="008737D8" w:rsidRPr="009C1A90" w:rsidRDefault="008737D8" w:rsidP="00BF30D2">
            <w:pPr>
              <w:rPr>
                <w:lang w:val="en-US"/>
              </w:rPr>
            </w:pPr>
            <w:r w:rsidRPr="009C1A90">
              <w:rPr>
                <w:lang w:val="en-US"/>
              </w:rPr>
              <w:t>LIKED_MUSIC</w:t>
            </w:r>
          </w:p>
        </w:tc>
        <w:tc>
          <w:tcPr>
            <w:tcW w:w="2500" w:type="pct"/>
            <w:shd w:val="clear" w:color="auto" w:fill="auto"/>
          </w:tcPr>
          <w:p w14:paraId="790C5613" w14:textId="77777777" w:rsidR="008737D8" w:rsidRPr="00317470" w:rsidRDefault="008737D8" w:rsidP="00BF30D2">
            <w:r>
              <w:t>Gostou da música</w:t>
            </w:r>
          </w:p>
        </w:tc>
      </w:tr>
      <w:tr w:rsidR="003B63BC" w14:paraId="1E9154A2" w14:textId="77777777" w:rsidTr="009C1A90">
        <w:tc>
          <w:tcPr>
            <w:tcW w:w="2500" w:type="pct"/>
            <w:shd w:val="clear" w:color="auto" w:fill="auto"/>
          </w:tcPr>
          <w:p w14:paraId="18A3CAAA" w14:textId="77777777" w:rsidR="008737D8" w:rsidRPr="009C1A90" w:rsidRDefault="008737D8" w:rsidP="00BF30D2">
            <w:pPr>
              <w:rPr>
                <w:lang w:val="en-US"/>
              </w:rPr>
            </w:pPr>
            <w:r w:rsidRPr="009C1A90">
              <w:rPr>
                <w:lang w:val="en-US"/>
              </w:rPr>
              <w:t>LOAD_LOCATION</w:t>
            </w:r>
          </w:p>
        </w:tc>
        <w:tc>
          <w:tcPr>
            <w:tcW w:w="2500" w:type="pct"/>
            <w:shd w:val="clear" w:color="auto" w:fill="auto"/>
          </w:tcPr>
          <w:p w14:paraId="5EA29740" w14:textId="77777777" w:rsidR="008737D8" w:rsidRPr="00317470" w:rsidRDefault="008737D8" w:rsidP="00BF30D2">
            <w:r>
              <w:t>Carregou a localização (latitude, longitude)</w:t>
            </w:r>
          </w:p>
        </w:tc>
      </w:tr>
      <w:tr w:rsidR="003B63BC" w14:paraId="3566672A" w14:textId="77777777" w:rsidTr="009C1A90">
        <w:tc>
          <w:tcPr>
            <w:tcW w:w="2500" w:type="pct"/>
            <w:shd w:val="clear" w:color="auto" w:fill="auto"/>
          </w:tcPr>
          <w:p w14:paraId="48689149" w14:textId="77777777" w:rsidR="008737D8" w:rsidRPr="009C1A90" w:rsidRDefault="008737D8" w:rsidP="00BF30D2">
            <w:pPr>
              <w:rPr>
                <w:lang w:val="en-US"/>
              </w:rPr>
            </w:pPr>
            <w:r w:rsidRPr="009C1A90">
              <w:rPr>
                <w:lang w:val="en-US"/>
              </w:rPr>
              <w:t>PAUSE_MUSIC</w:t>
            </w:r>
          </w:p>
        </w:tc>
        <w:tc>
          <w:tcPr>
            <w:tcW w:w="2500" w:type="pct"/>
            <w:shd w:val="clear" w:color="auto" w:fill="auto"/>
          </w:tcPr>
          <w:p w14:paraId="6E9A6D77" w14:textId="77777777" w:rsidR="008737D8" w:rsidRPr="00317470" w:rsidRDefault="008737D8" w:rsidP="00BF30D2">
            <w:r>
              <w:t>Pausou a música</w:t>
            </w:r>
          </w:p>
        </w:tc>
      </w:tr>
      <w:tr w:rsidR="003B63BC" w14:paraId="3D938BE2" w14:textId="77777777" w:rsidTr="009C1A90">
        <w:tc>
          <w:tcPr>
            <w:tcW w:w="2500" w:type="pct"/>
            <w:shd w:val="clear" w:color="auto" w:fill="auto"/>
          </w:tcPr>
          <w:p w14:paraId="349096B1" w14:textId="77777777" w:rsidR="008737D8" w:rsidRPr="009C1A90" w:rsidRDefault="008737D8" w:rsidP="00BF30D2">
            <w:pPr>
              <w:rPr>
                <w:lang w:val="en-US"/>
              </w:rPr>
            </w:pPr>
            <w:r w:rsidRPr="009C1A90">
              <w:rPr>
                <w:lang w:val="en-US"/>
              </w:rPr>
              <w:t>PLAY_MUSIC</w:t>
            </w:r>
          </w:p>
        </w:tc>
        <w:tc>
          <w:tcPr>
            <w:tcW w:w="2500" w:type="pct"/>
            <w:shd w:val="clear" w:color="auto" w:fill="auto"/>
          </w:tcPr>
          <w:p w14:paraId="29F1D560" w14:textId="77777777" w:rsidR="008737D8" w:rsidRPr="00317470" w:rsidRDefault="008737D8" w:rsidP="00BF30D2">
            <w:r>
              <w:t>Tocou a música</w:t>
            </w:r>
          </w:p>
        </w:tc>
      </w:tr>
      <w:tr w:rsidR="003B63BC" w14:paraId="5E28B7EA" w14:textId="77777777" w:rsidTr="009C1A90">
        <w:tc>
          <w:tcPr>
            <w:tcW w:w="2500" w:type="pct"/>
            <w:shd w:val="clear" w:color="auto" w:fill="auto"/>
          </w:tcPr>
          <w:p w14:paraId="606A25EE" w14:textId="77777777" w:rsidR="008737D8" w:rsidRPr="009C1A90" w:rsidRDefault="008737D8" w:rsidP="00BF30D2">
            <w:pPr>
              <w:rPr>
                <w:lang w:val="en-US"/>
              </w:rPr>
            </w:pPr>
            <w:r w:rsidRPr="009C1A90">
              <w:rPr>
                <w:lang w:val="en-US"/>
              </w:rPr>
              <w:t>RESTART_MUSIC</w:t>
            </w:r>
          </w:p>
        </w:tc>
        <w:tc>
          <w:tcPr>
            <w:tcW w:w="2500" w:type="pct"/>
            <w:shd w:val="clear" w:color="auto" w:fill="auto"/>
          </w:tcPr>
          <w:p w14:paraId="633E0A94" w14:textId="77777777" w:rsidR="008737D8" w:rsidRPr="00317470" w:rsidRDefault="008737D8" w:rsidP="00BF30D2">
            <w:r>
              <w:t>Reiniciou a música</w:t>
            </w:r>
          </w:p>
        </w:tc>
      </w:tr>
      <w:tr w:rsidR="003B63BC" w14:paraId="762A7A5A" w14:textId="77777777" w:rsidTr="009C1A90">
        <w:tc>
          <w:tcPr>
            <w:tcW w:w="2500" w:type="pct"/>
            <w:shd w:val="clear" w:color="auto" w:fill="auto"/>
          </w:tcPr>
          <w:p w14:paraId="5B247847" w14:textId="77777777" w:rsidR="008737D8" w:rsidRPr="009C1A90" w:rsidRDefault="008737D8" w:rsidP="00BF30D2">
            <w:pPr>
              <w:rPr>
                <w:lang w:val="en-US"/>
              </w:rPr>
            </w:pPr>
            <w:r w:rsidRPr="009C1A90">
              <w:rPr>
                <w:lang w:val="en-US"/>
              </w:rPr>
              <w:t>SHOW_DETAILS</w:t>
            </w:r>
          </w:p>
        </w:tc>
        <w:tc>
          <w:tcPr>
            <w:tcW w:w="2500" w:type="pct"/>
            <w:shd w:val="clear" w:color="auto" w:fill="auto"/>
          </w:tcPr>
          <w:p w14:paraId="212727B1" w14:textId="77777777" w:rsidR="008737D8" w:rsidRPr="00317470" w:rsidRDefault="008737D8" w:rsidP="00BF30D2">
            <w:r>
              <w:t>Abriu os detalhes da música</w:t>
            </w:r>
          </w:p>
        </w:tc>
      </w:tr>
    </w:tbl>
    <w:p w14:paraId="04224A2A" w14:textId="6ED71D9E" w:rsidR="008737D8" w:rsidRDefault="008737D8" w:rsidP="00BF30D2">
      <w:pPr>
        <w:pStyle w:val="Legenda"/>
      </w:pPr>
      <w:r w:rsidRPr="00D17147">
        <w:t>Fonte: Elaborado pelo autor (2020)</w:t>
      </w:r>
    </w:p>
    <w:p w14:paraId="6A6C229C" w14:textId="5A8AB710" w:rsidR="00125BA5" w:rsidRPr="00125BA5" w:rsidRDefault="009C1A90" w:rsidP="00BF30D2">
      <w:pPr>
        <w:rPr>
          <w:iCs w:val="0"/>
        </w:rPr>
      </w:pPr>
      <w:r>
        <w:tab/>
      </w:r>
      <w:r w:rsidR="009F6A37">
        <w:rPr>
          <w:iCs w:val="0"/>
        </w:rPr>
        <w:t>S</w:t>
      </w:r>
      <w:r w:rsidR="009F6A37">
        <w:rPr>
          <w:iCs w:val="0"/>
        </w:rPr>
        <w:t>alvou-se</w:t>
      </w:r>
      <w:r w:rsidR="009F6A37">
        <w:t xml:space="preserve"> </w:t>
      </w:r>
      <w:r w:rsidR="00125BA5">
        <w:rPr>
          <w:iCs w:val="0"/>
        </w:rPr>
        <w:t xml:space="preserve">o </w:t>
      </w:r>
      <w:proofErr w:type="spellStart"/>
      <w:r w:rsidR="00125BA5" w:rsidRPr="00125BA5">
        <w:rPr>
          <w:i/>
        </w:rPr>
        <w:t>timestamp</w:t>
      </w:r>
      <w:proofErr w:type="spellEnd"/>
      <w:r w:rsidR="009F6A37">
        <w:rPr>
          <w:i/>
        </w:rPr>
        <w:t xml:space="preserve"> </w:t>
      </w:r>
      <w:r w:rsidR="00580EC0">
        <w:rPr>
          <w:iCs w:val="0"/>
        </w:rPr>
        <w:t>do navegador</w:t>
      </w:r>
      <w:r w:rsidR="00580EC0">
        <w:rPr>
          <w:i/>
        </w:rPr>
        <w:t xml:space="preserve"> </w:t>
      </w:r>
      <w:r w:rsidR="009F6A37" w:rsidRPr="00580EC0">
        <w:rPr>
          <w:iCs w:val="0"/>
        </w:rPr>
        <w:t>n</w:t>
      </w:r>
      <w:r w:rsidR="009F6A37" w:rsidRPr="00580EC0">
        <w:rPr>
          <w:iCs w:val="0"/>
        </w:rPr>
        <w:t>o</w:t>
      </w:r>
      <w:r w:rsidR="009F6A37">
        <w:t xml:space="preserve"> campo </w:t>
      </w:r>
      <w:proofErr w:type="spellStart"/>
      <w:r w:rsidR="009F6A37" w:rsidRPr="00592A9A">
        <w:rPr>
          <w:i/>
        </w:rPr>
        <w:t>createdDateTime</w:t>
      </w:r>
      <w:proofErr w:type="spellEnd"/>
      <w:r w:rsidR="00125BA5">
        <w:rPr>
          <w:iCs w:val="0"/>
        </w:rPr>
        <w:t xml:space="preserve"> durante a criação do evento. Esse dado poderá ser utilizado em trabalhos futuros</w:t>
      </w:r>
      <w:r w:rsidR="009F6A37">
        <w:rPr>
          <w:iCs w:val="0"/>
        </w:rPr>
        <w:t xml:space="preserve"> buscando melhorias nas recomendações através </w:t>
      </w:r>
      <w:r w:rsidR="00F67B56">
        <w:rPr>
          <w:iCs w:val="0"/>
        </w:rPr>
        <w:t>d</w:t>
      </w:r>
      <w:r w:rsidR="007522AC">
        <w:rPr>
          <w:iCs w:val="0"/>
        </w:rPr>
        <w:t>e uma</w:t>
      </w:r>
      <w:r w:rsidR="00D0321F">
        <w:rPr>
          <w:iCs w:val="0"/>
        </w:rPr>
        <w:t xml:space="preserve"> </w:t>
      </w:r>
      <w:r w:rsidR="00F67B56">
        <w:rPr>
          <w:iCs w:val="0"/>
        </w:rPr>
        <w:t xml:space="preserve">leitura em </w:t>
      </w:r>
      <w:r w:rsidR="005A7839">
        <w:rPr>
          <w:iCs w:val="0"/>
        </w:rPr>
        <w:t>sequência</w:t>
      </w:r>
      <w:r w:rsidR="00125BA5">
        <w:rPr>
          <w:iCs w:val="0"/>
        </w:rPr>
        <w:t>.</w:t>
      </w:r>
    </w:p>
    <w:p w14:paraId="41AF5BF1" w14:textId="5178B973" w:rsidR="009C1A90" w:rsidRDefault="00125BA5" w:rsidP="00BF30D2">
      <w:r>
        <w:tab/>
      </w:r>
      <w:r w:rsidR="009C1A90" w:rsidRPr="00360703">
        <w:t xml:space="preserve">A </w:t>
      </w:r>
      <w:r w:rsidR="009206C6">
        <w:fldChar w:fldCharType="begin"/>
      </w:r>
      <w:r w:rsidR="009206C6">
        <w:instrText xml:space="preserve"> REF _Ref55792146 \h </w:instrText>
      </w:r>
      <w:r w:rsidR="009206C6">
        <w:fldChar w:fldCharType="separate"/>
      </w:r>
      <w:r w:rsidR="009206C6">
        <w:t xml:space="preserve">Figura </w:t>
      </w:r>
      <w:r w:rsidR="009206C6">
        <w:rPr>
          <w:noProof/>
        </w:rPr>
        <w:t>15</w:t>
      </w:r>
      <w:r w:rsidR="009206C6">
        <w:fldChar w:fldCharType="end"/>
      </w:r>
      <w:r w:rsidR="009206C6">
        <w:t xml:space="preserve"> </w:t>
      </w:r>
      <w:r w:rsidR="009C1A90" w:rsidRPr="00360703">
        <w:t xml:space="preserve">apresenta as </w:t>
      </w:r>
      <w:r w:rsidR="009C1A90">
        <w:t xml:space="preserve">etapas de preparação dos dados, desde o carregamento do </w:t>
      </w:r>
      <w:commentRangeStart w:id="154"/>
      <w:r w:rsidR="009C1A90">
        <w:t xml:space="preserve">arquivo exportado do </w:t>
      </w:r>
      <w:proofErr w:type="spellStart"/>
      <w:r w:rsidR="009C1A90">
        <w:t>Firebase</w:t>
      </w:r>
      <w:proofErr w:type="spellEnd"/>
      <w:r w:rsidR="009C1A90">
        <w:t xml:space="preserve">, que contém as informações dos eventos, </w:t>
      </w:r>
      <w:commentRangeEnd w:id="154"/>
      <w:r w:rsidR="009C1A90">
        <w:rPr>
          <w:rStyle w:val="Refdecomentrio"/>
        </w:rPr>
        <w:commentReference w:id="154"/>
      </w:r>
      <w:r w:rsidR="009C1A90">
        <w:t>até a execução do algoritmo KNN. É na etapa</w:t>
      </w:r>
      <w:r w:rsidR="009C1A90" w:rsidRPr="008B3A75">
        <w:t xml:space="preserve"> </w:t>
      </w:r>
      <w:r w:rsidR="009C1A90">
        <w:t xml:space="preserve">“Carrega JSON” que se tem o </w:t>
      </w:r>
      <w:r w:rsidR="009C1A90" w:rsidRPr="00A03108">
        <w:rPr>
          <w:i/>
        </w:rPr>
        <w:t>upload</w:t>
      </w:r>
      <w:r w:rsidR="009C1A90">
        <w:t xml:space="preserve"> dos dados a partir da biblioteca padrão do </w:t>
      </w:r>
      <w:proofErr w:type="spellStart"/>
      <w:r w:rsidR="009C1A90" w:rsidRPr="00CF34DD">
        <w:rPr>
          <w:i/>
        </w:rPr>
        <w:t>python</w:t>
      </w:r>
      <w:proofErr w:type="spellEnd"/>
      <w:r w:rsidR="009C1A90">
        <w:t xml:space="preserve"> “open”. Para a interpretação do arquivo JSON, existe a biblioteca </w:t>
      </w:r>
      <w:proofErr w:type="spellStart"/>
      <w:r w:rsidR="009C1A90" w:rsidRPr="00A27BAF">
        <w:rPr>
          <w:i/>
        </w:rPr>
        <w:t>json</w:t>
      </w:r>
      <w:proofErr w:type="spellEnd"/>
      <w:r w:rsidR="009C1A90">
        <w:t xml:space="preserve">, que carrega os dados em um dicionário, do qual obtém os usuários e seus eventos e os transforma em outro dicionário </w:t>
      </w:r>
      <w:proofErr w:type="spellStart"/>
      <w:r w:rsidR="009C1A90" w:rsidRPr="00532B9F">
        <w:rPr>
          <w:i/>
        </w:rPr>
        <w:t>users</w:t>
      </w:r>
      <w:proofErr w:type="spellEnd"/>
      <w:r w:rsidR="009C1A90">
        <w:t xml:space="preserve">, cuja </w:t>
      </w:r>
      <w:proofErr w:type="spellStart"/>
      <w:r w:rsidR="009C1A90" w:rsidRPr="00566F51">
        <w:rPr>
          <w:i/>
        </w:rPr>
        <w:t>key</w:t>
      </w:r>
      <w:proofErr w:type="spellEnd"/>
      <w:r w:rsidR="009C1A90">
        <w:t xml:space="preserve"> é o id do usuário e o conteúdo sua lista de eventos.</w:t>
      </w:r>
    </w:p>
    <w:p w14:paraId="6FC5D5B7" w14:textId="77777777" w:rsidR="00E239C1" w:rsidRPr="008B3A75" w:rsidRDefault="00E239C1" w:rsidP="00BF30D2"/>
    <w:p w14:paraId="5C03DB26" w14:textId="56C3CF89" w:rsidR="00E239C1" w:rsidRDefault="00E239C1" w:rsidP="00BF30D2">
      <w:pPr>
        <w:pStyle w:val="Legenda"/>
      </w:pPr>
      <w:bookmarkStart w:id="155" w:name="_Ref55792146"/>
      <w:bookmarkStart w:id="156" w:name="_Toc55791223"/>
      <w:r>
        <w:t xml:space="preserve">Figura </w:t>
      </w:r>
      <w:fldSimple w:instr=" SEQ Figura \* ARABIC ">
        <w:r w:rsidR="00033E87">
          <w:rPr>
            <w:noProof/>
          </w:rPr>
          <w:t>15</w:t>
        </w:r>
      </w:fldSimple>
      <w:bookmarkEnd w:id="155"/>
      <w:r>
        <w:rPr>
          <w:noProof/>
        </w:rPr>
        <w:t xml:space="preserve"> - </w:t>
      </w:r>
      <w:r w:rsidRPr="00424CC2">
        <w:rPr>
          <w:noProof/>
        </w:rPr>
        <w:t>Visão macro das etapas para transformar os eventos registrados no firebase na tabela que sera rodado o KNN</w:t>
      </w:r>
      <w:bookmarkEnd w:id="156"/>
    </w:p>
    <w:p w14:paraId="1D5BC438" w14:textId="32BE4EB5" w:rsidR="008737D8" w:rsidRDefault="00125BA5" w:rsidP="00BF30D2">
      <w:pPr>
        <w:pStyle w:val="Legenda"/>
      </w:pPr>
      <w:r>
        <w:rPr>
          <w:noProof/>
        </w:rPr>
        <w:pict w14:anchorId="75149C55">
          <v:shape id="Imagem 18" o:spid="_x0000_i1044" type="#_x0000_t75" alt="Diagrama&#10;&#10;Descrição gerada automaticamente" style="width:453pt;height:104.25pt;visibility:visible;mso-wrap-style:square">
            <v:imagedata r:id="rId33" o:title="Diagrama&#10;&#10;Descrição gerada automaticamente"/>
          </v:shape>
        </w:pict>
      </w:r>
    </w:p>
    <w:p w14:paraId="764F928D" w14:textId="77777777" w:rsidR="00E239C1" w:rsidRDefault="00E239C1" w:rsidP="00BF30D2">
      <w:pPr>
        <w:pStyle w:val="Legenda"/>
      </w:pPr>
      <w:r w:rsidRPr="00D17147">
        <w:t>Fonte: Elaborado pelo autor (2020)</w:t>
      </w:r>
    </w:p>
    <w:p w14:paraId="332CEFFD" w14:textId="359B8464" w:rsidR="00F26922" w:rsidRDefault="00F26922" w:rsidP="00BF30D2">
      <w:r>
        <w:tab/>
        <w:t>Na segunda etapa “Separa Contexto”, representada pela</w:t>
      </w:r>
      <w:r w:rsidR="00B8383E">
        <w:t xml:space="preserve"> </w:t>
      </w:r>
      <w:r w:rsidR="00B8383E">
        <w:fldChar w:fldCharType="begin"/>
      </w:r>
      <w:r w:rsidR="00B8383E">
        <w:instrText xml:space="preserve"> REF _Ref55792184 \h </w:instrText>
      </w:r>
      <w:r w:rsidR="00B8383E">
        <w:fldChar w:fldCharType="separate"/>
      </w:r>
      <w:r w:rsidR="00B8383E">
        <w:t xml:space="preserve">Figura </w:t>
      </w:r>
      <w:r w:rsidR="00B8383E">
        <w:rPr>
          <w:noProof/>
        </w:rPr>
        <w:t>16</w:t>
      </w:r>
      <w:r w:rsidR="00B8383E">
        <w:fldChar w:fldCharType="end"/>
      </w:r>
      <w:r>
        <w:t>, é realizada a quebra dos eventos de cada usuário por seus contextos, criando assim, uma relação com as músicas reproduzidas. Isso está representado n</w:t>
      </w:r>
      <w:r w:rsidR="00B8383E">
        <w:t xml:space="preserve">a </w:t>
      </w:r>
      <w:r w:rsidR="00B8383E">
        <w:fldChar w:fldCharType="begin"/>
      </w:r>
      <w:r w:rsidR="00B8383E">
        <w:instrText xml:space="preserve"> REF _Ref55792197 \h </w:instrText>
      </w:r>
      <w:r w:rsidR="00B8383E">
        <w:fldChar w:fldCharType="separate"/>
      </w:r>
      <w:r w:rsidR="00B8383E">
        <w:t xml:space="preserve">Figura </w:t>
      </w:r>
      <w:r w:rsidR="00B8383E">
        <w:rPr>
          <w:noProof/>
        </w:rPr>
        <w:t>17</w:t>
      </w:r>
      <w:r w:rsidR="00B8383E">
        <w:fldChar w:fldCharType="end"/>
      </w:r>
      <w:r>
        <w:t>.</w:t>
      </w:r>
    </w:p>
    <w:p w14:paraId="6CDF778E" w14:textId="5B378C6A" w:rsidR="00C70D2D" w:rsidRDefault="00C70D2D" w:rsidP="00BF30D2">
      <w:pPr>
        <w:pStyle w:val="Legenda"/>
      </w:pPr>
      <w:bookmarkStart w:id="157" w:name="_Ref55792184"/>
      <w:bookmarkStart w:id="158" w:name="_Toc55791224"/>
      <w:r>
        <w:lastRenderedPageBreak/>
        <w:t xml:space="preserve">Figura </w:t>
      </w:r>
      <w:fldSimple w:instr=" SEQ Figura \* ARABIC ">
        <w:r w:rsidR="00033E87">
          <w:rPr>
            <w:noProof/>
          </w:rPr>
          <w:t>16</w:t>
        </w:r>
      </w:fldSimple>
      <w:bookmarkEnd w:id="157"/>
      <w:r>
        <w:rPr>
          <w:noProof/>
        </w:rPr>
        <w:t xml:space="preserve"> - </w:t>
      </w:r>
      <w:r w:rsidRPr="007861C1">
        <w:rPr>
          <w:noProof/>
        </w:rPr>
        <w:t>Representação dos eventos salvos no Firebase</w:t>
      </w:r>
      <w:bookmarkEnd w:id="158"/>
    </w:p>
    <w:p w14:paraId="32CCDDCF" w14:textId="00961474" w:rsidR="00C70D2D" w:rsidRDefault="00620EC1" w:rsidP="00BF30D2">
      <w:pPr>
        <w:pStyle w:val="Legenda"/>
      </w:pPr>
      <w:r>
        <w:rPr>
          <w:noProof/>
        </w:rPr>
        <w:pict w14:anchorId="0585FF0C">
          <v:shape id="Imagem 19" o:spid="_x0000_i1045" type="#_x0000_t75" alt="Uma imagem contendo Interface gráfica do usuário&#10;&#10;Descrição gerada automaticamente" style="width:405.75pt;height:83.25pt;visibility:visible;mso-wrap-style:square">
            <v:imagedata r:id="rId34" o:title="Uma imagem contendo Interface gráfica do usuário&#10;&#10;Descrição gerada automaticamente"/>
          </v:shape>
        </w:pict>
      </w:r>
    </w:p>
    <w:p w14:paraId="065A549B" w14:textId="6D5FBE44" w:rsidR="008737D8" w:rsidRDefault="00C70D2D" w:rsidP="00BF30D2">
      <w:pPr>
        <w:pStyle w:val="Legenda"/>
      </w:pPr>
      <w:r w:rsidRPr="00D17147">
        <w:t>Fonte: Elaborado pelo autor (2020)</w:t>
      </w:r>
    </w:p>
    <w:p w14:paraId="40BBF312" w14:textId="269D3C79" w:rsidR="005D76F6" w:rsidRDefault="005D76F6" w:rsidP="00BF30D2">
      <w:r>
        <w:tab/>
        <w:t>A</w:t>
      </w:r>
      <w:r w:rsidR="004F21E9">
        <w:t xml:space="preserve"> </w:t>
      </w:r>
      <w:r w:rsidR="004F21E9">
        <w:fldChar w:fldCharType="begin"/>
      </w:r>
      <w:r w:rsidR="004F21E9">
        <w:instrText xml:space="preserve"> REF _Ref55792281 \h </w:instrText>
      </w:r>
      <w:r w:rsidR="004F21E9">
        <w:fldChar w:fldCharType="separate"/>
      </w:r>
      <w:r w:rsidR="004F21E9">
        <w:t xml:space="preserve">Figura </w:t>
      </w:r>
      <w:r w:rsidR="004F21E9">
        <w:rPr>
          <w:noProof/>
        </w:rPr>
        <w:t>18</w:t>
      </w:r>
      <w:r w:rsidR="004F21E9">
        <w:fldChar w:fldCharType="end"/>
      </w:r>
      <w:r w:rsidR="00A667BE">
        <w:t xml:space="preserve"> </w:t>
      </w:r>
      <w:r>
        <w:t xml:space="preserve">traz a etapa “Separa contexto das músicas”. Na reprodução das músicas, são gerados tanto os eventos separadamente, quanto uma relação da música escutada, com os eventos registrados - gerando, no fim, uma tabela semelhante à </w:t>
      </w:r>
      <w:r w:rsidR="00C71CD5">
        <w:fldChar w:fldCharType="begin"/>
      </w:r>
      <w:r w:rsidR="00C71CD5">
        <w:instrText xml:space="preserve"> REF _Ref55792243 \h </w:instrText>
      </w:r>
      <w:r w:rsidR="00C71CD5">
        <w:fldChar w:fldCharType="separate"/>
      </w:r>
      <w:r w:rsidR="00C71CD5">
        <w:t xml:space="preserve">Figura </w:t>
      </w:r>
      <w:r w:rsidR="00C71CD5">
        <w:rPr>
          <w:noProof/>
        </w:rPr>
        <w:t>19</w:t>
      </w:r>
      <w:r w:rsidR="00C71CD5">
        <w:fldChar w:fldCharType="end"/>
      </w:r>
      <w:r w:rsidR="00C71CD5">
        <w:t xml:space="preserve"> </w:t>
      </w:r>
      <w:r>
        <w:t>das músicas e seus contextos.</w:t>
      </w:r>
    </w:p>
    <w:p w14:paraId="420E2656" w14:textId="77777777" w:rsidR="001517D9" w:rsidRDefault="001517D9" w:rsidP="00BF30D2"/>
    <w:p w14:paraId="585B85BE" w14:textId="5036A85D" w:rsidR="008277D9" w:rsidRDefault="008277D9" w:rsidP="00BF30D2">
      <w:pPr>
        <w:pStyle w:val="Legenda"/>
      </w:pPr>
      <w:bookmarkStart w:id="159" w:name="_Ref55792197"/>
      <w:bookmarkStart w:id="160" w:name="_Toc55791225"/>
      <w:r>
        <w:t xml:space="preserve">Figura </w:t>
      </w:r>
      <w:fldSimple w:instr=" SEQ Figura \* ARABIC ">
        <w:r w:rsidR="00033E87">
          <w:rPr>
            <w:noProof/>
          </w:rPr>
          <w:t>17</w:t>
        </w:r>
      </w:fldSimple>
      <w:bookmarkEnd w:id="159"/>
      <w:r>
        <w:rPr>
          <w:noProof/>
        </w:rPr>
        <w:t xml:space="preserve"> - </w:t>
      </w:r>
      <w:r w:rsidRPr="00D27230">
        <w:rPr>
          <w:noProof/>
        </w:rPr>
        <w:t>Representação das listas geradas na etapa “Separa contexto”</w:t>
      </w:r>
      <w:bookmarkEnd w:id="160"/>
    </w:p>
    <w:p w14:paraId="3553BA3C" w14:textId="698C3E9B" w:rsidR="00E239C1" w:rsidRDefault="00125BA5" w:rsidP="00BF30D2">
      <w:pPr>
        <w:pStyle w:val="Legenda"/>
        <w:rPr>
          <w:noProof/>
        </w:rPr>
      </w:pPr>
      <w:r>
        <w:rPr>
          <w:noProof/>
        </w:rPr>
        <w:pict w14:anchorId="6D89FF58">
          <v:shape id="Imagem 20" o:spid="_x0000_i1046" type="#_x0000_t75" alt="Tela de computador com texto preto sobre fundo branco&#10;&#10;Descrição gerada automaticamente" style="width:221.25pt;height:202.5pt;visibility:visible;mso-wrap-style:square">
            <v:imagedata r:id="rId35" o:title="Tela de computador com texto preto sobre fundo branco&#10;&#10;Descrição gerada automaticamente"/>
          </v:shape>
        </w:pict>
      </w:r>
    </w:p>
    <w:p w14:paraId="444ABFB0" w14:textId="02A8A313" w:rsidR="008277D9" w:rsidRPr="00334FD9" w:rsidRDefault="008277D9" w:rsidP="00BF30D2">
      <w:pPr>
        <w:pStyle w:val="Legenda"/>
      </w:pPr>
      <w:r w:rsidRPr="00D17147">
        <w:t>Fonte: Elaborado pelo autor (2020)</w:t>
      </w:r>
    </w:p>
    <w:p w14:paraId="61692550" w14:textId="16CB4572" w:rsidR="00A83D6F" w:rsidRDefault="00A83D6F" w:rsidP="00BF30D2">
      <w:r>
        <w:tab/>
        <w:t xml:space="preserve">Visando uma relação, é realizado um loop em cima dos eventos de cada contexto, criando uma lista chamada </w:t>
      </w:r>
      <w:proofErr w:type="spellStart"/>
      <w:r w:rsidRPr="00324F5C">
        <w:rPr>
          <w:i/>
        </w:rPr>
        <w:t>musicTable</w:t>
      </w:r>
      <w:proofErr w:type="spellEnd"/>
      <w:r>
        <w:t xml:space="preserve">. Tal, é preenchida dos seguintes valores: </w:t>
      </w:r>
      <w:r w:rsidRPr="0083274C">
        <w:rPr>
          <w:i/>
        </w:rPr>
        <w:t>uri</w:t>
      </w:r>
      <w:r>
        <w:t xml:space="preserve">,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rPr>
          <w:i/>
        </w:rPr>
        <w:t>,</w:t>
      </w:r>
      <w:r>
        <w:t xml:space="preserve"> relacionados ao contexto da música, e </w:t>
      </w:r>
      <w:r w:rsidRPr="009E4302">
        <w:rPr>
          <w:i/>
        </w:rPr>
        <w:t>feeling</w:t>
      </w:r>
      <w:r>
        <w:t xml:space="preserve">, </w:t>
      </w:r>
      <w:proofErr w:type="spellStart"/>
      <w:r w:rsidRPr="0047005D">
        <w:rPr>
          <w:i/>
        </w:rPr>
        <w:t>activity</w:t>
      </w:r>
      <w:proofErr w:type="spellEnd"/>
      <w:r>
        <w:t xml:space="preserve"> e </w:t>
      </w:r>
      <w:proofErr w:type="spellStart"/>
      <w:r w:rsidRPr="0047005D">
        <w:rPr>
          <w:i/>
        </w:rPr>
        <w:t>location</w:t>
      </w:r>
      <w:proofErr w:type="spellEnd"/>
      <w:r>
        <w:rPr>
          <w:i/>
        </w:rPr>
        <w:t>,</w:t>
      </w:r>
      <w:r>
        <w:t xml:space="preserve"> e relacionados ao contexto do usuário. Ademais, os termos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t xml:space="preserve"> são representados pelo número de vezes que </w:t>
      </w:r>
      <w:commentRangeStart w:id="161"/>
      <w:r>
        <w:t xml:space="preserve">cada evento desse tipo aconteceu </w:t>
      </w:r>
      <w:commentRangeEnd w:id="161"/>
      <w:r>
        <w:rPr>
          <w:rStyle w:val="Refdecomentrio"/>
        </w:rPr>
        <w:commentReference w:id="161"/>
      </w:r>
      <w:r>
        <w:t>durante a reprodução.</w:t>
      </w:r>
    </w:p>
    <w:p w14:paraId="28A639E9" w14:textId="43A21141" w:rsidR="00AB6A2A" w:rsidRDefault="00AB6A2A" w:rsidP="00BF30D2">
      <w:pPr>
        <w:pStyle w:val="Legenda"/>
      </w:pPr>
      <w:bookmarkStart w:id="162" w:name="_Ref55792281"/>
      <w:bookmarkStart w:id="163" w:name="_Toc55791226"/>
      <w:r>
        <w:lastRenderedPageBreak/>
        <w:t xml:space="preserve">Figura </w:t>
      </w:r>
      <w:fldSimple w:instr=" SEQ Figura \* ARABIC ">
        <w:r w:rsidR="00033E87">
          <w:rPr>
            <w:noProof/>
          </w:rPr>
          <w:t>18</w:t>
        </w:r>
      </w:fldSimple>
      <w:bookmarkEnd w:id="162"/>
      <w:r>
        <w:t xml:space="preserve"> - </w:t>
      </w:r>
      <w:r w:rsidRPr="00E423E4">
        <w:rPr>
          <w:noProof/>
        </w:rPr>
        <w:t>Representação das listas geradas na etapa “separa contexto das músicas”</w:t>
      </w:r>
      <w:bookmarkEnd w:id="163"/>
    </w:p>
    <w:p w14:paraId="0F33D8EC" w14:textId="7645FB44" w:rsidR="00B50035" w:rsidRDefault="00620EC1" w:rsidP="00BF30D2">
      <w:pPr>
        <w:pStyle w:val="Legenda"/>
        <w:rPr>
          <w:noProof/>
        </w:rPr>
      </w:pPr>
      <w:r>
        <w:rPr>
          <w:noProof/>
        </w:rPr>
        <w:pict w14:anchorId="1016BF8E">
          <v:shape id="Imagem 21" o:spid="_x0000_i1047" type="#_x0000_t75" alt="Diagrama&#10;&#10;Descrição gerada automaticamente" style="width:270.75pt;height:83.25pt;visibility:visible;mso-wrap-style:square">
            <v:imagedata r:id="rId36" o:title="Diagrama&#10;&#10;Descrição gerada automaticamente"/>
          </v:shape>
        </w:pict>
      </w:r>
    </w:p>
    <w:p w14:paraId="2BCA0966" w14:textId="77777777" w:rsidR="00AB6A2A" w:rsidRPr="00334FD9" w:rsidRDefault="00AB6A2A" w:rsidP="00BF30D2">
      <w:pPr>
        <w:pStyle w:val="Legenda"/>
      </w:pPr>
      <w:r w:rsidRPr="00D17147">
        <w:t>Fonte: Elaborado pelo autor (2020)</w:t>
      </w:r>
    </w:p>
    <w:p w14:paraId="682BA58F" w14:textId="2C9EEBD5" w:rsidR="000B20C5" w:rsidRDefault="000B20C5" w:rsidP="00BF30D2">
      <w:r>
        <w:tab/>
        <w:t>Nas duas etapas seguintes (“</w:t>
      </w:r>
      <w:r w:rsidRPr="00705AD1">
        <w:t>busca informações das músicas</w:t>
      </w:r>
      <w:r>
        <w:t>” e “</w:t>
      </w:r>
      <w:r w:rsidRPr="00705AD1">
        <w:t>busca informações dos artistas (gênero)</w:t>
      </w:r>
      <w:r>
        <w:t xml:space="preserve">”, direcioná-lo-ia, o cliente, a uma busca nas APIs do Spotify, utilizando os </w:t>
      </w:r>
      <w:r w:rsidRPr="00F829E2">
        <w:rPr>
          <w:i/>
        </w:rPr>
        <w:t>uris</w:t>
      </w:r>
      <w:r>
        <w:t xml:space="preserve"> da música e artistas, a fim de obter os gêneros musicais. O resultado dela é um dicionário chamado </w:t>
      </w:r>
      <w:proofErr w:type="spellStart"/>
      <w:r w:rsidRPr="00973CBA">
        <w:rPr>
          <w:i/>
        </w:rPr>
        <w:t>artistsMap</w:t>
      </w:r>
      <w:proofErr w:type="spellEnd"/>
      <w:r>
        <w:t xml:space="preserve"> relacionando os </w:t>
      </w:r>
      <w:r w:rsidRPr="003363D8">
        <w:rPr>
          <w:i/>
        </w:rPr>
        <w:t>uris</w:t>
      </w:r>
      <w:r>
        <w:t xml:space="preserve"> com os dados de cada artista. Devido a uma limitação do Spotify, a busca se fará de 50 em 50 </w:t>
      </w:r>
      <w:r w:rsidRPr="003363D8">
        <w:rPr>
          <w:i/>
        </w:rPr>
        <w:t>uris</w:t>
      </w:r>
      <w:r>
        <w:t xml:space="preserve">. </w:t>
      </w:r>
    </w:p>
    <w:p w14:paraId="67CA183A" w14:textId="77777777" w:rsidR="001517D9" w:rsidRDefault="001517D9" w:rsidP="00BF30D2"/>
    <w:p w14:paraId="79B69EDF" w14:textId="6DAA8B02" w:rsidR="002C30AB" w:rsidRDefault="002C30AB" w:rsidP="00BF30D2">
      <w:pPr>
        <w:pStyle w:val="Legenda"/>
      </w:pPr>
      <w:bookmarkStart w:id="164" w:name="_Ref55792243"/>
      <w:bookmarkStart w:id="165" w:name="_Toc55791227"/>
      <w:r>
        <w:t xml:space="preserve">Figura </w:t>
      </w:r>
      <w:fldSimple w:instr=" SEQ Figura \* ARABIC ">
        <w:r w:rsidR="00033E87">
          <w:rPr>
            <w:noProof/>
          </w:rPr>
          <w:t>19</w:t>
        </w:r>
      </w:fldSimple>
      <w:bookmarkEnd w:id="164"/>
      <w:r>
        <w:t xml:space="preserve"> - </w:t>
      </w:r>
      <w:r w:rsidRPr="00EF334E">
        <w:rPr>
          <w:noProof/>
        </w:rPr>
        <w:t>Representação da tabela na etapa “separa contexto das músicas”</w:t>
      </w:r>
      <w:bookmarkEnd w:id="165"/>
    </w:p>
    <w:p w14:paraId="52B05C9C" w14:textId="0B2280E6" w:rsidR="002C30AB" w:rsidRDefault="00125BA5" w:rsidP="00BF30D2">
      <w:pPr>
        <w:pStyle w:val="Legenda"/>
      </w:pPr>
      <w:r>
        <w:rPr>
          <w:noProof/>
        </w:rPr>
        <w:pict w14:anchorId="733D20DC">
          <v:shape id="Imagem 22" o:spid="_x0000_i1048" type="#_x0000_t75" alt="Tabela&#10;&#10;Descrição gerada automaticamente" style="width:453.75pt;height:219.75pt;visibility:visible;mso-wrap-style:square">
            <v:imagedata r:id="rId37" o:title="Tabela&#10;&#10;Descrição gerada automaticamente"/>
          </v:shape>
        </w:pict>
      </w:r>
    </w:p>
    <w:p w14:paraId="00AD0933" w14:textId="77777777" w:rsidR="002C30AB" w:rsidRPr="00334FD9" w:rsidRDefault="002C30AB" w:rsidP="00BF30D2">
      <w:pPr>
        <w:pStyle w:val="Legenda"/>
      </w:pPr>
      <w:r w:rsidRPr="00D17147">
        <w:t>Fonte: Elaborado pelo autor (2020)</w:t>
      </w:r>
    </w:p>
    <w:p w14:paraId="56AC7A29" w14:textId="64307F9A" w:rsidR="002C30AB" w:rsidRDefault="002C30AB" w:rsidP="00BF30D2">
      <w:r>
        <w:tab/>
        <w:t xml:space="preserve">Os dados no Spotify, nos seus devidos processos, obtiveram a lista dos gêneros das músicas através dos artistas. A posteriori, adiciona-o à lista de músicas </w:t>
      </w:r>
      <w:proofErr w:type="spellStart"/>
      <w:r w:rsidRPr="00122BC0">
        <w:rPr>
          <w:i/>
        </w:rPr>
        <w:t>musicTable</w:t>
      </w:r>
      <w:proofErr w:type="spellEnd"/>
      <w:r>
        <w:t xml:space="preserve"> representada na</w:t>
      </w:r>
      <w:r w:rsidR="00A328D8">
        <w:t xml:space="preserve"> </w:t>
      </w:r>
      <w:r w:rsidR="00A328D8">
        <w:fldChar w:fldCharType="begin"/>
      </w:r>
      <w:r w:rsidR="00A328D8">
        <w:instrText xml:space="preserve"> REF _Ref55792243 \h </w:instrText>
      </w:r>
      <w:r w:rsidR="00A328D8">
        <w:fldChar w:fldCharType="separate"/>
      </w:r>
      <w:r w:rsidR="00A328D8">
        <w:t xml:space="preserve">Figura </w:t>
      </w:r>
      <w:r w:rsidR="00A328D8">
        <w:rPr>
          <w:noProof/>
        </w:rPr>
        <w:t>19</w:t>
      </w:r>
      <w:r w:rsidR="00A328D8">
        <w:fldChar w:fldCharType="end"/>
      </w:r>
      <w:r>
        <w:t xml:space="preserve">. Foram separados os gêneros, um por linha e, no fim, removida a música, pois ela iria atrapalhar o resultado do algoritmo. Com isso, surgiu, propositalmente, a lista </w:t>
      </w:r>
      <w:proofErr w:type="spellStart"/>
      <w:r w:rsidRPr="00A00B4A">
        <w:rPr>
          <w:i/>
        </w:rPr>
        <w:t>genreTable</w:t>
      </w:r>
      <w:proofErr w:type="spellEnd"/>
      <w:r>
        <w:t xml:space="preserve">, deixando, assim, o </w:t>
      </w:r>
      <w:proofErr w:type="spellStart"/>
      <w:r w:rsidRPr="00122BC0">
        <w:rPr>
          <w:i/>
        </w:rPr>
        <w:t>musicTable</w:t>
      </w:r>
      <w:proofErr w:type="spellEnd"/>
      <w:r>
        <w:rPr>
          <w:i/>
        </w:rPr>
        <w:t xml:space="preserve"> </w:t>
      </w:r>
      <w:r w:rsidRPr="00017ED1">
        <w:t>em desuso</w:t>
      </w:r>
      <w:r>
        <w:t>.</w:t>
      </w:r>
    </w:p>
    <w:p w14:paraId="31D7675D" w14:textId="77937C18" w:rsidR="002C30AB" w:rsidRDefault="002C30AB" w:rsidP="00BF30D2">
      <w:r>
        <w:tab/>
      </w:r>
      <w:commentRangeStart w:id="166"/>
      <w:r>
        <w:t xml:space="preserve">Gozando da completude da tabela, principiou um tratamento dos valores dos eventos que eram múltiplos. Tais continham mais de uma informação nos mesmos eventos, através do </w:t>
      </w:r>
      <w:r>
        <w:lastRenderedPageBreak/>
        <w:t xml:space="preserve">“;” ou possuíam uma quantidade maior do que 1 nos campos de </w:t>
      </w:r>
      <w:r w:rsidRPr="00323534">
        <w:rPr>
          <w:i/>
        </w:rPr>
        <w:t>like</w:t>
      </w:r>
      <w:r>
        <w:t xml:space="preserve">, </w:t>
      </w:r>
      <w:proofErr w:type="spellStart"/>
      <w:r w:rsidRPr="00323534">
        <w:rPr>
          <w:i/>
        </w:rPr>
        <w:t>hate</w:t>
      </w:r>
      <w:proofErr w:type="spellEnd"/>
      <w:r>
        <w:t xml:space="preserve"> e </w:t>
      </w:r>
      <w:proofErr w:type="spellStart"/>
      <w:r w:rsidRPr="00323534">
        <w:rPr>
          <w:i/>
        </w:rPr>
        <w:t>restart</w:t>
      </w:r>
      <w:proofErr w:type="spellEnd"/>
      <w:r>
        <w:t>. Nesse tratamento, foi quebrado os valores dos eventos um a um em mais linhas.</w:t>
      </w:r>
      <w:commentRangeEnd w:id="166"/>
      <w:r>
        <w:rPr>
          <w:rStyle w:val="Refdecomentrio"/>
        </w:rPr>
        <w:commentReference w:id="166"/>
      </w:r>
      <w:r>
        <w:t xml:space="preserve"> Um exemplo do uso do “;” é o caso de um </w:t>
      </w:r>
      <w:r w:rsidRPr="00AC3A73">
        <w:rPr>
          <w:i/>
        </w:rPr>
        <w:t>feeling</w:t>
      </w:r>
      <w:r>
        <w:t xml:space="preserve"> conter o valor “</w:t>
      </w:r>
      <w:proofErr w:type="spellStart"/>
      <w:proofErr w:type="gramStart"/>
      <w:r>
        <w:t>feliz;triste</w:t>
      </w:r>
      <w:proofErr w:type="spellEnd"/>
      <w:proofErr w:type="gramEnd"/>
      <w:r>
        <w:t>”, que foi transformado em duas linhas, uma para “feliz”, outra para “triste”. Um exemplo do campo like, no caso de possuir o valor 3, é quebrado o evento em 3 linhas e trocado por 1.</w:t>
      </w:r>
    </w:p>
    <w:p w14:paraId="700C8D8A" w14:textId="77777777" w:rsidR="001517D9" w:rsidRDefault="001517D9" w:rsidP="00BF30D2"/>
    <w:p w14:paraId="02C4D40F" w14:textId="53AA4347" w:rsidR="004E17F5" w:rsidRDefault="004E17F5" w:rsidP="00BF30D2">
      <w:pPr>
        <w:pStyle w:val="Legenda"/>
      </w:pPr>
      <w:bookmarkStart w:id="167" w:name="_Ref55792333"/>
      <w:bookmarkStart w:id="168" w:name="_Toc55791228"/>
      <w:r>
        <w:t xml:space="preserve">Figura </w:t>
      </w:r>
      <w:fldSimple w:instr=" SEQ Figura \* ARABIC ">
        <w:r w:rsidR="00033E87">
          <w:rPr>
            <w:noProof/>
          </w:rPr>
          <w:t>20</w:t>
        </w:r>
      </w:fldSimple>
      <w:bookmarkEnd w:id="167"/>
      <w:r>
        <w:t xml:space="preserve"> - </w:t>
      </w:r>
      <w:r w:rsidRPr="004E17F5">
        <w:rPr>
          <w:i/>
          <w:iCs/>
          <w:noProof/>
        </w:rPr>
        <w:t>head()</w:t>
      </w:r>
      <w:r w:rsidRPr="00E17C08">
        <w:rPr>
          <w:noProof/>
        </w:rPr>
        <w:t xml:space="preserve"> do </w:t>
      </w:r>
      <w:r w:rsidRPr="009243AA">
        <w:rPr>
          <w:i/>
          <w:iCs/>
          <w:noProof/>
        </w:rPr>
        <w:t>dataframe</w:t>
      </w:r>
      <w:r w:rsidRPr="00E17C08">
        <w:rPr>
          <w:noProof/>
        </w:rPr>
        <w:t xml:space="preserve"> criado a partir da variável </w:t>
      </w:r>
      <w:r w:rsidRPr="004E17F5">
        <w:rPr>
          <w:i/>
          <w:iCs/>
          <w:noProof/>
        </w:rPr>
        <w:t>genreTable</w:t>
      </w:r>
      <w:bookmarkEnd w:id="168"/>
    </w:p>
    <w:p w14:paraId="75C543E1" w14:textId="24FDC076" w:rsidR="00AB6A2A" w:rsidRDefault="00125BA5" w:rsidP="00BF30D2">
      <w:pPr>
        <w:pStyle w:val="Legenda"/>
      </w:pPr>
      <w:r>
        <w:rPr>
          <w:noProof/>
        </w:rPr>
        <w:pict w14:anchorId="573846B7">
          <v:shape id="Imagem 25" o:spid="_x0000_i1049" type="#_x0000_t75" style="width:453.75pt;height:143.25pt;visibility:visible;mso-wrap-style:square">
            <v:imagedata r:id="rId38" o:title=""/>
          </v:shape>
        </w:pict>
      </w:r>
    </w:p>
    <w:p w14:paraId="42AEEED7" w14:textId="77777777" w:rsidR="0033427E" w:rsidRPr="00334FD9" w:rsidRDefault="0033427E" w:rsidP="00BF30D2">
      <w:pPr>
        <w:pStyle w:val="Legenda"/>
      </w:pPr>
      <w:r w:rsidRPr="00D17147">
        <w:t>Fonte: Elaborado pelo autor (2020)</w:t>
      </w:r>
    </w:p>
    <w:p w14:paraId="2B887087" w14:textId="69515658" w:rsidR="003F3B22" w:rsidRDefault="00517AD8" w:rsidP="00BF30D2">
      <w:r>
        <w:tab/>
        <w:t xml:space="preserve">No fim, era necessário a biblioteca </w:t>
      </w:r>
      <w:proofErr w:type="spellStart"/>
      <w:r w:rsidRPr="005A7271">
        <w:rPr>
          <w:i/>
        </w:rPr>
        <w:t>preprocessing</w:t>
      </w:r>
      <w:proofErr w:type="spellEnd"/>
      <w:r>
        <w:t xml:space="preserve"> do </w:t>
      </w:r>
      <w:r w:rsidRPr="005A7271">
        <w:rPr>
          <w:i/>
        </w:rPr>
        <w:t>sklearn</w:t>
      </w:r>
      <w:r>
        <w:t>, caso quisesse transformar as características e classes de cada evento da tabela em números inteiros; isso é necessário para rodar o algoritmo KNN. O resultado da tabela é apresentado na</w:t>
      </w:r>
      <w:r w:rsidR="00992336">
        <w:t xml:space="preserve"> </w:t>
      </w:r>
      <w:r w:rsidR="00992336">
        <w:fldChar w:fldCharType="begin"/>
      </w:r>
      <w:r w:rsidR="00992336">
        <w:instrText xml:space="preserve"> REF _Ref55792333 \h </w:instrText>
      </w:r>
      <w:r w:rsidR="00992336">
        <w:fldChar w:fldCharType="separate"/>
      </w:r>
      <w:r w:rsidR="00992336">
        <w:t xml:space="preserve">Figura </w:t>
      </w:r>
      <w:r w:rsidR="00992336">
        <w:rPr>
          <w:noProof/>
        </w:rPr>
        <w:t>20</w:t>
      </w:r>
      <w:r w:rsidR="00992336">
        <w:fldChar w:fldCharType="end"/>
      </w:r>
      <w:r>
        <w:t>.</w:t>
      </w:r>
      <w:bookmarkStart w:id="169" w:name="_Ref54908939"/>
      <w:bookmarkStart w:id="170" w:name="_Toc55260968"/>
      <w:bookmarkStart w:id="171" w:name="_Toc55777267"/>
    </w:p>
    <w:p w14:paraId="7BF6810F" w14:textId="61F598B8" w:rsidR="00517AD8" w:rsidRPr="00D90707" w:rsidRDefault="00517AD8" w:rsidP="00BF30D2">
      <w:pPr>
        <w:pStyle w:val="Ttulo3"/>
      </w:pPr>
      <w:bookmarkStart w:id="172" w:name="_Toc55790218"/>
      <w:r>
        <w:t>Testes com KNN</w:t>
      </w:r>
      <w:bookmarkEnd w:id="169"/>
      <w:bookmarkEnd w:id="170"/>
      <w:bookmarkEnd w:id="171"/>
      <w:bookmarkEnd w:id="172"/>
    </w:p>
    <w:p w14:paraId="3AC2075F" w14:textId="4E54FAE2" w:rsidR="00517AD8" w:rsidRDefault="00517AD8" w:rsidP="00BF30D2">
      <w:r w:rsidRPr="00A02EEA">
        <w:tab/>
      </w:r>
      <w:r w:rsidRPr="00691D99">
        <w:t>No final</w:t>
      </w:r>
      <w:r>
        <w:t xml:space="preserve">, o </w:t>
      </w:r>
      <w:proofErr w:type="spellStart"/>
      <w:r w:rsidRPr="00A00B4A">
        <w:rPr>
          <w:i/>
        </w:rPr>
        <w:t>genreTable</w:t>
      </w:r>
      <w:proofErr w:type="spellEnd"/>
      <w:r>
        <w:rPr>
          <w:i/>
        </w:rPr>
        <w:t>,</w:t>
      </w:r>
      <w:r>
        <w:t xml:space="preserve"> convertido em </w:t>
      </w:r>
      <w:proofErr w:type="gramStart"/>
      <w:r>
        <w:t xml:space="preserve">um </w:t>
      </w:r>
      <w:r w:rsidRPr="007B2298">
        <w:rPr>
          <w:i/>
        </w:rPr>
        <w:t>data</w:t>
      </w:r>
      <w:proofErr w:type="gramEnd"/>
      <w:r w:rsidRPr="007B2298">
        <w:rPr>
          <w:i/>
        </w:rPr>
        <w:t xml:space="preserve"> frame</w:t>
      </w:r>
      <w:r>
        <w:t xml:space="preserve"> da biblioteca pandas, sofreu certa separação da coluna gênero da tabela, obtendo variáveis de X (características) e y (classes). As duas são utilizadas na função </w:t>
      </w:r>
      <w:proofErr w:type="spellStart"/>
      <w:r w:rsidRPr="00634F71">
        <w:rPr>
          <w:i/>
        </w:rPr>
        <w:t>train_test_split</w:t>
      </w:r>
      <w:proofErr w:type="spellEnd"/>
      <w:r>
        <w:rPr>
          <w:i/>
        </w:rPr>
        <w:t>,</w:t>
      </w:r>
      <w:r>
        <w:t xml:space="preserve"> adquirindo, tanto características de treino (</w:t>
      </w:r>
      <w:proofErr w:type="spellStart"/>
      <w:r w:rsidRPr="000E1AFB">
        <w:rPr>
          <w:i/>
        </w:rPr>
        <w:t>X_train</w:t>
      </w:r>
      <w:proofErr w:type="spellEnd"/>
      <w:r>
        <w:t>) e de teste (</w:t>
      </w:r>
      <w:proofErr w:type="spellStart"/>
      <w:r w:rsidRPr="000E1AFB">
        <w:rPr>
          <w:i/>
        </w:rPr>
        <w:t>X_test</w:t>
      </w:r>
      <w:proofErr w:type="spellEnd"/>
      <w:r>
        <w:t>), quanto classes de treino e teste (</w:t>
      </w:r>
      <w:proofErr w:type="spellStart"/>
      <w:r w:rsidRPr="000E1AFB">
        <w:rPr>
          <w:i/>
        </w:rPr>
        <w:t>y_train</w:t>
      </w:r>
      <w:proofErr w:type="spellEnd"/>
      <w:r>
        <w:t xml:space="preserve">, </w:t>
      </w:r>
      <w:proofErr w:type="spellStart"/>
      <w:r w:rsidRPr="000E1AFB">
        <w:rPr>
          <w:i/>
        </w:rPr>
        <w:t>y_test</w:t>
      </w:r>
      <w:proofErr w:type="spellEnd"/>
      <w:r>
        <w:t xml:space="preserve">). O tamanho da base de teste pode ser informado para o </w:t>
      </w:r>
      <w:proofErr w:type="spellStart"/>
      <w:r w:rsidRPr="00634F71">
        <w:rPr>
          <w:i/>
        </w:rPr>
        <w:t>train_test_split</w:t>
      </w:r>
      <w:proofErr w:type="spellEnd"/>
      <w:r>
        <w:t xml:space="preserve"> através do parâmetro </w:t>
      </w:r>
      <w:proofErr w:type="spellStart"/>
      <w:r w:rsidRPr="00FF2EA5">
        <w:rPr>
          <w:i/>
        </w:rPr>
        <w:t>test_size</w:t>
      </w:r>
      <w:proofErr w:type="spellEnd"/>
      <w:r>
        <w:t xml:space="preserve"> que, nesse caso, foi de 0,3</w:t>
      </w:r>
      <w:commentRangeStart w:id="173"/>
      <w:r>
        <w:t xml:space="preserve"> (30% de teste e 70% de treinamento, respectivamente </w:t>
      </w:r>
      <w:r w:rsidRPr="00FE1F5C">
        <w:t>533</w:t>
      </w:r>
      <w:r>
        <w:t xml:space="preserve"> e 1242).</w:t>
      </w:r>
      <w:commentRangeEnd w:id="173"/>
      <w:r>
        <w:rPr>
          <w:rStyle w:val="Refdecomentrio"/>
        </w:rPr>
        <w:commentReference w:id="173"/>
      </w:r>
    </w:p>
    <w:p w14:paraId="40A1A925" w14:textId="77777777" w:rsidR="00517AD8" w:rsidRDefault="00517AD8" w:rsidP="00BF30D2">
      <w:r>
        <w:tab/>
        <w:t xml:space="preserve">A classe </w:t>
      </w:r>
      <w:proofErr w:type="spellStart"/>
      <w:r w:rsidRPr="007E05CD">
        <w:rPr>
          <w:i/>
        </w:rPr>
        <w:t>KNeighborsClassifier</w:t>
      </w:r>
      <w:proofErr w:type="spellEnd"/>
      <w:r>
        <w:t xml:space="preserve"> da biblioteca </w:t>
      </w:r>
      <w:proofErr w:type="spellStart"/>
      <w:proofErr w:type="gramStart"/>
      <w:r w:rsidRPr="007E05CD">
        <w:rPr>
          <w:i/>
        </w:rPr>
        <w:t>sklearn.neighbors</w:t>
      </w:r>
      <w:proofErr w:type="spellEnd"/>
      <w:proofErr w:type="gramEnd"/>
      <w:r w:rsidRPr="00017ED1">
        <w:rPr>
          <w:i/>
        </w:rPr>
        <w:t xml:space="preserve"> </w:t>
      </w:r>
      <w:r w:rsidRPr="00017ED1">
        <w:t>ser</w:t>
      </w:r>
      <w:r>
        <w:t>viu de base para o êxito no funcionamento do KNN.</w:t>
      </w:r>
      <w:r w:rsidRPr="00523340">
        <w:t xml:space="preserve"> </w:t>
      </w:r>
      <w:r>
        <w:t>N</w:t>
      </w:r>
      <w:r w:rsidRPr="008B31B3">
        <w:t>ela, pod</w:t>
      </w:r>
      <w:r>
        <w:t xml:space="preserve">e ser informado o número de vizinhos levados em consideração a partir do parâmetro </w:t>
      </w:r>
      <w:proofErr w:type="spellStart"/>
      <w:r w:rsidRPr="008B31B3">
        <w:rPr>
          <w:i/>
        </w:rPr>
        <w:t>n_neighbors</w:t>
      </w:r>
      <w:proofErr w:type="spellEnd"/>
      <w:r>
        <w:t xml:space="preserve"> que nesse caso foi decidido através de testes para descobrir o melhor </w:t>
      </w:r>
      <w:r w:rsidRPr="00CB731F">
        <w:rPr>
          <w:i/>
        </w:rPr>
        <w:t>k</w:t>
      </w:r>
      <w:r>
        <w:t>, resultando em 9, com m</w:t>
      </w:r>
      <w:r w:rsidRPr="002842D7">
        <w:t>enor erro de classificação</w:t>
      </w:r>
      <w:r>
        <w:t xml:space="preserve"> (MSE) de </w:t>
      </w:r>
      <w:r w:rsidRPr="002842D7">
        <w:t>0.572475</w:t>
      </w:r>
      <w:r>
        <w:t>.</w:t>
      </w:r>
    </w:p>
    <w:p w14:paraId="14E2BDEC" w14:textId="77777777" w:rsidR="00517AD8" w:rsidRDefault="00517AD8" w:rsidP="00BF30D2">
      <w:r>
        <w:lastRenderedPageBreak/>
        <w:tab/>
        <w:t xml:space="preserve">Iniciando a classe, obtemos a variável </w:t>
      </w:r>
      <w:r w:rsidRPr="009E07AC">
        <w:rPr>
          <w:i/>
        </w:rPr>
        <w:t>model</w:t>
      </w:r>
      <w:r>
        <w:t>.</w:t>
      </w:r>
      <w:r w:rsidRPr="009E07AC">
        <w:t xml:space="preserve"> </w:t>
      </w:r>
      <w:r>
        <w:t>Com ela, põe-se os dados de treino (</w:t>
      </w:r>
      <w:proofErr w:type="spellStart"/>
      <w:r w:rsidRPr="003A328D">
        <w:rPr>
          <w:i/>
        </w:rPr>
        <w:t>X_train</w:t>
      </w:r>
      <w:proofErr w:type="spellEnd"/>
      <w:r w:rsidRPr="003A328D">
        <w:t xml:space="preserve">, </w:t>
      </w:r>
      <w:proofErr w:type="spellStart"/>
      <w:r w:rsidRPr="003A328D">
        <w:rPr>
          <w:i/>
        </w:rPr>
        <w:t>y_train</w:t>
      </w:r>
      <w:proofErr w:type="spellEnd"/>
      <w:r>
        <w:t xml:space="preserve">) através do método </w:t>
      </w:r>
      <w:proofErr w:type="spellStart"/>
      <w:r w:rsidRPr="009E07AC">
        <w:rPr>
          <w:i/>
        </w:rPr>
        <w:t>fit</w:t>
      </w:r>
      <w:proofErr w:type="spellEnd"/>
      <w:r>
        <w:t>, de modo que suporte dois parâmetros: (i) dados de treino; (</w:t>
      </w:r>
      <w:proofErr w:type="spellStart"/>
      <w:r>
        <w:t>ii</w:t>
      </w:r>
      <w:proofErr w:type="spellEnd"/>
      <w:r>
        <w:t xml:space="preserve">) valores alvo. Assim sendo, já é iminente </w:t>
      </w:r>
      <w:commentRangeStart w:id="174"/>
      <w:r>
        <w:t>utilizar o melhor k analisado</w:t>
      </w:r>
      <w:commentRangeEnd w:id="174"/>
      <w:r>
        <w:rPr>
          <w:rStyle w:val="Refdecomentrio"/>
        </w:rPr>
        <w:commentReference w:id="174"/>
      </w:r>
      <w:r>
        <w:t xml:space="preserve"> (9), para predizer os próximos alvos que, no </w:t>
      </w:r>
      <w:r w:rsidRPr="004F7693">
        <w:rPr>
          <w:i/>
        </w:rPr>
        <w:t>sklearn</w:t>
      </w:r>
      <w:r>
        <w:rPr>
          <w:i/>
        </w:rPr>
        <w:t>,</w:t>
      </w:r>
      <w:r>
        <w:t xml:space="preserve"> é rodado através do método </w:t>
      </w:r>
      <w:proofErr w:type="spellStart"/>
      <w:r w:rsidRPr="00F33E07">
        <w:rPr>
          <w:i/>
        </w:rPr>
        <w:t>predict</w:t>
      </w:r>
      <w:proofErr w:type="spellEnd"/>
      <w:r>
        <w:t>. Ele transfere os valores para realizar a predição (</w:t>
      </w:r>
      <w:proofErr w:type="spellStart"/>
      <w:r w:rsidRPr="00E41F55">
        <w:rPr>
          <w:i/>
        </w:rPr>
        <w:t>X_test</w:t>
      </w:r>
      <w:proofErr w:type="spellEnd"/>
      <w:r>
        <w:t>), que tem como retorno a classe que se adequa melhor aos dados de teste.</w:t>
      </w:r>
    </w:p>
    <w:p w14:paraId="599CB32A" w14:textId="77777777" w:rsidR="00517AD8" w:rsidRDefault="00517AD8" w:rsidP="00BF30D2">
      <w:r>
        <w:tab/>
        <w:t xml:space="preserve">Em suma, um teste, efetuado através do método </w:t>
      </w:r>
      <w:r w:rsidRPr="00751FD7">
        <w:rPr>
          <w:i/>
        </w:rPr>
        <w:t>score</w:t>
      </w:r>
      <w:r>
        <w:t xml:space="preserve"> na performance da predição do algoritmo KNN e da base informada ao </w:t>
      </w:r>
      <w:r w:rsidRPr="00E7273F">
        <w:rPr>
          <w:i/>
        </w:rPr>
        <w:t>sklearn</w:t>
      </w:r>
      <w:r>
        <w:t xml:space="preserve">, recebeu por parâmetro suas </w:t>
      </w:r>
      <w:proofErr w:type="spellStart"/>
      <w:r>
        <w:t>caracteristicas</w:t>
      </w:r>
      <w:proofErr w:type="spellEnd"/>
      <w:r>
        <w:t xml:space="preserve">, retiradas de </w:t>
      </w:r>
      <w:proofErr w:type="spellStart"/>
      <w:r w:rsidRPr="005A7C3A">
        <w:rPr>
          <w:i/>
        </w:rPr>
        <w:t>X_test</w:t>
      </w:r>
      <w:proofErr w:type="spellEnd"/>
      <w:r>
        <w:t xml:space="preserve"> e classes, retiradas de </w:t>
      </w:r>
      <w:proofErr w:type="spellStart"/>
      <w:r w:rsidRPr="005A7C3A">
        <w:rPr>
          <w:i/>
        </w:rPr>
        <w:t>y_test</w:t>
      </w:r>
      <w:proofErr w:type="spellEnd"/>
      <w:r>
        <w:t xml:space="preserve"> e retornaram à acurácia do algoritmo KNN. Os resultados do teste são apresentados na seção </w:t>
      </w:r>
      <w:r>
        <w:fldChar w:fldCharType="begin"/>
      </w:r>
      <w:r>
        <w:instrText xml:space="preserve"> REF _Ref55696568 \r \h </w:instrText>
      </w:r>
      <w:r>
        <w:fldChar w:fldCharType="separate"/>
      </w:r>
      <w:r>
        <w:t>4.2.6</w:t>
      </w:r>
      <w:r>
        <w:fldChar w:fldCharType="end"/>
      </w:r>
      <w:r>
        <w:t>.</w:t>
      </w:r>
    </w:p>
    <w:p w14:paraId="6B924771" w14:textId="6283BAED" w:rsidR="00517AD8" w:rsidRDefault="00517AD8" w:rsidP="00BF30D2">
      <w:pPr>
        <w:pStyle w:val="Ttulo2"/>
        <w:rPr>
          <w:i/>
        </w:rPr>
      </w:pPr>
      <w:bookmarkStart w:id="175" w:name="_Toc55260969"/>
      <w:bookmarkStart w:id="176" w:name="_Toc55777268"/>
      <w:bookmarkStart w:id="177" w:name="_Toc55790219"/>
      <w:r>
        <w:t xml:space="preserve">Predição no sistema </w:t>
      </w:r>
      <w:r>
        <w:rPr>
          <w:i/>
        </w:rPr>
        <w:t>LORS</w:t>
      </w:r>
      <w:bookmarkEnd w:id="175"/>
      <w:bookmarkEnd w:id="176"/>
      <w:bookmarkEnd w:id="177"/>
    </w:p>
    <w:p w14:paraId="65CBBD8C" w14:textId="1D83DC6E" w:rsidR="00517AD8" w:rsidRDefault="00517AD8" w:rsidP="00BF30D2">
      <w:r>
        <w:tab/>
        <w:t xml:space="preserve">O sistema LORS, desenvolvido para, através do conhecimento do contexto dos usuários, aperfeiçoar as recomendações musicais do Spotify, é realizada a predição do gênero musical baseando-se no contexto e o histórico de músicas reproduzidas. O resultado correspondente passa a ser entregue através de uma API, podendo ser consumida por qualquer usuário que utilize o </w:t>
      </w:r>
      <w:r w:rsidRPr="0041076F">
        <w:rPr>
          <w:i/>
        </w:rPr>
        <w:t>plugin Web</w:t>
      </w:r>
      <w:r>
        <w:t xml:space="preserve"> desenvolvido nesse trabalho.</w:t>
      </w:r>
    </w:p>
    <w:p w14:paraId="66AC35A9" w14:textId="77777777" w:rsidR="001517D9" w:rsidRDefault="001517D9" w:rsidP="00BF30D2"/>
    <w:p w14:paraId="6C70FD9A" w14:textId="592C07D0" w:rsidR="0019252D" w:rsidRDefault="0019252D" w:rsidP="00BF30D2">
      <w:pPr>
        <w:pStyle w:val="Legenda"/>
      </w:pPr>
      <w:bookmarkStart w:id="178" w:name="_Ref55792369"/>
      <w:bookmarkStart w:id="179" w:name="_Toc55791229"/>
      <w:r>
        <w:lastRenderedPageBreak/>
        <w:t xml:space="preserve">Figura </w:t>
      </w:r>
      <w:fldSimple w:instr=" SEQ Figura \* ARABIC ">
        <w:r w:rsidR="00033E87">
          <w:rPr>
            <w:noProof/>
          </w:rPr>
          <w:t>21</w:t>
        </w:r>
      </w:fldSimple>
      <w:bookmarkEnd w:id="178"/>
      <w:r>
        <w:t xml:space="preserve"> - </w:t>
      </w:r>
      <w:r w:rsidRPr="00701AFE">
        <w:rPr>
          <w:noProof/>
        </w:rPr>
        <w:t>Visão macro do sistema LORS</w:t>
      </w:r>
      <w:bookmarkEnd w:id="179"/>
    </w:p>
    <w:p w14:paraId="7FF36383" w14:textId="6A3E95C1" w:rsidR="002C30AB" w:rsidRPr="00860C67" w:rsidRDefault="00125BA5" w:rsidP="00BF30D2">
      <w:pPr>
        <w:pStyle w:val="Legenda"/>
      </w:pPr>
      <w:r>
        <w:rPr>
          <w:noProof/>
        </w:rPr>
        <w:pict w14:anchorId="2C6999D0">
          <v:shape id="Imagem 32" o:spid="_x0000_i1050" type="#_x0000_t75" style="width:453pt;height:240pt;visibility:visible;mso-wrap-style:square">
            <v:imagedata r:id="rId39" o:title=""/>
          </v:shape>
        </w:pict>
      </w:r>
    </w:p>
    <w:p w14:paraId="6D12760C" w14:textId="5941F0A6" w:rsidR="00F729D6" w:rsidRDefault="0019252D" w:rsidP="00BF30D2">
      <w:pPr>
        <w:pStyle w:val="Legenda"/>
      </w:pPr>
      <w:r w:rsidRPr="00D17147">
        <w:t>Fonte: Elaborado pelo autor (2020)</w:t>
      </w:r>
    </w:p>
    <w:p w14:paraId="51B9F395" w14:textId="01654F96" w:rsidR="0019252D" w:rsidRPr="00AF3C8D" w:rsidRDefault="00BC6411" w:rsidP="00BF30D2">
      <w:r>
        <w:tab/>
      </w:r>
      <w:r w:rsidR="00D63692">
        <w:t xml:space="preserve">O </w:t>
      </w:r>
      <w:r w:rsidR="00D63692" w:rsidRPr="00F829E2">
        <w:rPr>
          <w:i/>
        </w:rPr>
        <w:t>plugin</w:t>
      </w:r>
      <w:r w:rsidR="00D63692">
        <w:t xml:space="preserve"> (representado na</w:t>
      </w:r>
      <w:r w:rsidR="0075471F">
        <w:t xml:space="preserve"> </w:t>
      </w:r>
      <w:r w:rsidR="0075471F">
        <w:fldChar w:fldCharType="begin"/>
      </w:r>
      <w:r w:rsidR="0075471F">
        <w:instrText xml:space="preserve"> REF _Ref55792369 \h </w:instrText>
      </w:r>
      <w:r w:rsidR="0075471F">
        <w:fldChar w:fldCharType="separate"/>
      </w:r>
      <w:r w:rsidR="0075471F">
        <w:t xml:space="preserve">Figura </w:t>
      </w:r>
      <w:r w:rsidR="0075471F">
        <w:rPr>
          <w:noProof/>
        </w:rPr>
        <w:t>21</w:t>
      </w:r>
      <w:r w:rsidR="0075471F">
        <w:fldChar w:fldCharType="end"/>
      </w:r>
      <w:r w:rsidR="0075471F">
        <w:t xml:space="preserve"> </w:t>
      </w:r>
      <w:r w:rsidR="00D63692">
        <w:t>como o “</w:t>
      </w:r>
      <w:proofErr w:type="spellStart"/>
      <w:r w:rsidR="00724800">
        <w:t>Web</w:t>
      </w:r>
      <w:r w:rsidR="00D63692">
        <w:t>App</w:t>
      </w:r>
      <w:proofErr w:type="spellEnd"/>
      <w:r w:rsidR="00D63692">
        <w:t>”) é responsável por, a cada 30 minutos, solicitar ao usuário uma atualização de contexto, isso é, abrir um formulário. Dessa forma, ele possibilita o preenchimento do humor, atividades e localização atual do usuário. As informações são salvas e relacionadas às próximas músicas reproduzidas ou salvas pelo usuário.</w:t>
      </w:r>
    </w:p>
    <w:p w14:paraId="2A38A120" w14:textId="77777777" w:rsidR="0033026F" w:rsidRDefault="0033026F" w:rsidP="00BF30D2">
      <w:pPr>
        <w:pStyle w:val="Ttulo3"/>
      </w:pPr>
      <w:bookmarkStart w:id="180" w:name="_Toc55260971"/>
      <w:bookmarkStart w:id="181" w:name="_Toc55777270"/>
      <w:bookmarkStart w:id="182" w:name="_Toc55790220"/>
      <w:commentRangeStart w:id="183"/>
      <w:r>
        <w:t>POC (</w:t>
      </w:r>
      <w:proofErr w:type="spellStart"/>
      <w:r w:rsidRPr="002C2326">
        <w:t>Proof</w:t>
      </w:r>
      <w:proofErr w:type="spellEnd"/>
      <w:r w:rsidRPr="002C2326">
        <w:t xml:space="preserve"> </w:t>
      </w:r>
      <w:proofErr w:type="spellStart"/>
      <w:r w:rsidRPr="002C2326">
        <w:t>of</w:t>
      </w:r>
      <w:proofErr w:type="spellEnd"/>
      <w:r w:rsidRPr="002C2326">
        <w:t xml:space="preserve"> </w:t>
      </w:r>
      <w:proofErr w:type="spellStart"/>
      <w:r w:rsidRPr="002C2326">
        <w:t>Concept</w:t>
      </w:r>
      <w:proofErr w:type="spellEnd"/>
      <w:r>
        <w:t>)</w:t>
      </w:r>
      <w:bookmarkEnd w:id="180"/>
      <w:bookmarkEnd w:id="181"/>
      <w:bookmarkEnd w:id="182"/>
    </w:p>
    <w:p w14:paraId="598A2396" w14:textId="77777777" w:rsidR="0033026F" w:rsidRDefault="0033026F" w:rsidP="00BF30D2">
      <w:r>
        <w:tab/>
        <w:t xml:space="preserve">Na elaboração de uma POC em </w:t>
      </w:r>
      <w:proofErr w:type="spellStart"/>
      <w:r w:rsidRPr="00433A8B">
        <w:rPr>
          <w:i/>
        </w:rPr>
        <w:t>python</w:t>
      </w:r>
      <w:proofErr w:type="spellEnd"/>
      <w:r>
        <w:t xml:space="preserve"> utilizando o </w:t>
      </w:r>
      <w:proofErr w:type="spellStart"/>
      <w:r w:rsidRPr="00433A8B">
        <w:rPr>
          <w:i/>
        </w:rPr>
        <w:t>Jupyter</w:t>
      </w:r>
      <w:proofErr w:type="spellEnd"/>
      <w:r w:rsidRPr="00433A8B">
        <w:rPr>
          <w:i/>
        </w:rPr>
        <w:t xml:space="preserve"> Notebook</w:t>
      </w:r>
      <w:r>
        <w:rPr>
          <w:i/>
        </w:rPr>
        <w:t>,</w:t>
      </w:r>
      <w:r>
        <w:t xml:space="preserve"> utilizou-se somente dos dados do usuário que tiveram mais registros salvos na base. Todo tratamento e preparação dos dados apresentados na seção </w:t>
      </w:r>
      <w:r>
        <w:fldChar w:fldCharType="begin"/>
      </w:r>
      <w:r>
        <w:instrText xml:space="preserve"> REF _Ref54908939 \r \h </w:instrText>
      </w:r>
      <w:r>
        <w:fldChar w:fldCharType="separate"/>
      </w:r>
      <w:r>
        <w:t>4.1.2</w:t>
      </w:r>
      <w:r>
        <w:fldChar w:fldCharType="end"/>
      </w:r>
      <w:r>
        <w:t xml:space="preserve"> foram concebidos nessa POC. Os três testes ((i) escolher o melhor número de vizinhos (</w:t>
      </w:r>
      <w:r w:rsidRPr="00054F5A">
        <w:rPr>
          <w:i/>
        </w:rPr>
        <w:t>k</w:t>
      </w:r>
      <w:r w:rsidRPr="00054F5A">
        <w:t>) para rodar o algoritmo</w:t>
      </w:r>
      <w:r>
        <w:t>; (</w:t>
      </w:r>
      <w:proofErr w:type="spellStart"/>
      <w:r>
        <w:t>ii</w:t>
      </w:r>
      <w:proofErr w:type="spellEnd"/>
      <w:r>
        <w:t>) avaliar o score do modelo; (</w:t>
      </w:r>
      <w:proofErr w:type="spellStart"/>
      <w:r>
        <w:t>iii</w:t>
      </w:r>
      <w:proofErr w:type="spellEnd"/>
      <w:r>
        <w:t>) analisar a matriz de confusão obtida no modelo</w:t>
      </w:r>
      <w:r w:rsidRPr="00054F5A">
        <w:t>.</w:t>
      </w:r>
      <w:commentRangeEnd w:id="183"/>
      <w:r>
        <w:rPr>
          <w:rStyle w:val="Refdecomentrio"/>
        </w:rPr>
        <w:commentReference w:id="183"/>
      </w:r>
      <w:r w:rsidRPr="00054F5A">
        <w:t>.</w:t>
      </w:r>
      <w:r>
        <w:t>) serviram de apoio para o aperfeiçoamento no uso do algoritmo</w:t>
      </w:r>
      <w:r w:rsidRPr="00054F5A">
        <w:t>.</w:t>
      </w:r>
    </w:p>
    <w:p w14:paraId="23841EF7" w14:textId="2035D42A" w:rsidR="0033026F" w:rsidRPr="00054F5A" w:rsidRDefault="0033026F" w:rsidP="00BF30D2">
      <w:pPr>
        <w:pStyle w:val="Ttulo3"/>
      </w:pPr>
      <w:bookmarkStart w:id="184" w:name="_Ref54920174"/>
      <w:bookmarkStart w:id="185" w:name="_Toc55260972"/>
      <w:bookmarkStart w:id="186" w:name="_Toc55777271"/>
      <w:bookmarkStart w:id="187" w:name="_Toc55790221"/>
      <w:r>
        <w:t>Servidor</w:t>
      </w:r>
      <w:bookmarkEnd w:id="184"/>
      <w:bookmarkEnd w:id="185"/>
      <w:bookmarkEnd w:id="186"/>
      <w:bookmarkEnd w:id="187"/>
    </w:p>
    <w:p w14:paraId="467DEF81" w14:textId="77777777" w:rsidR="009948A9" w:rsidRDefault="0033026F" w:rsidP="00BF30D2">
      <w:r>
        <w:tab/>
        <w:t xml:space="preserve">Com a lógica desenvolvida na POC, composto de uma exportação do código para scripts </w:t>
      </w:r>
      <w:proofErr w:type="spellStart"/>
      <w:r w:rsidRPr="00A671E6">
        <w:rPr>
          <w:i/>
        </w:rPr>
        <w:t>python</w:t>
      </w:r>
      <w:proofErr w:type="spellEnd"/>
      <w:r>
        <w:t xml:space="preserve">, um servidor progrediu em sua criação. Tal, utiliza a biblioteca </w:t>
      </w:r>
      <w:proofErr w:type="spellStart"/>
      <w:r w:rsidRPr="00BC4F3D">
        <w:rPr>
          <w:i/>
        </w:rPr>
        <w:t>Flask</w:t>
      </w:r>
      <w:proofErr w:type="spellEnd"/>
      <w:r>
        <w:t xml:space="preserve"> e integra o algoritmo KNN exportado à rota. A rota do tipo GET / elaborada recebe 4 parâmetros: (i) </w:t>
      </w:r>
      <w:r w:rsidRPr="009F2243">
        <w:rPr>
          <w:i/>
        </w:rPr>
        <w:lastRenderedPageBreak/>
        <w:t>uri</w:t>
      </w:r>
      <w:r>
        <w:t xml:space="preserve">, o </w:t>
      </w:r>
      <w:r w:rsidRPr="009F2243">
        <w:rPr>
          <w:i/>
        </w:rPr>
        <w:t>id</w:t>
      </w:r>
      <w:r>
        <w:t xml:space="preserve"> do </w:t>
      </w:r>
      <w:r w:rsidRPr="006B31E5">
        <w:t>Spotify</w:t>
      </w:r>
      <w:r>
        <w:t xml:space="preserve"> do usuário; (</w:t>
      </w:r>
      <w:proofErr w:type="spellStart"/>
      <w:r>
        <w:t>ii</w:t>
      </w:r>
      <w:proofErr w:type="spellEnd"/>
      <w:r>
        <w:t xml:space="preserve">) </w:t>
      </w:r>
      <w:r w:rsidRPr="005820ED">
        <w:rPr>
          <w:i/>
        </w:rPr>
        <w:t>feeling</w:t>
      </w:r>
      <w:r>
        <w:t>, o sentimento registrado; (</w:t>
      </w:r>
      <w:proofErr w:type="spellStart"/>
      <w:r>
        <w:t>iii</w:t>
      </w:r>
      <w:proofErr w:type="spellEnd"/>
      <w:r>
        <w:t xml:space="preserve">) </w:t>
      </w:r>
      <w:proofErr w:type="spellStart"/>
      <w:r w:rsidRPr="009C040A">
        <w:rPr>
          <w:i/>
        </w:rPr>
        <w:t>activity</w:t>
      </w:r>
      <w:proofErr w:type="spellEnd"/>
      <w:r>
        <w:t>, a atividade registrada; (</w:t>
      </w:r>
      <w:proofErr w:type="spellStart"/>
      <w:r>
        <w:t>iv</w:t>
      </w:r>
      <w:proofErr w:type="spellEnd"/>
      <w:r>
        <w:t xml:space="preserve">) </w:t>
      </w:r>
      <w:proofErr w:type="spellStart"/>
      <w:r w:rsidRPr="009C040A">
        <w:rPr>
          <w:i/>
        </w:rPr>
        <w:t>location</w:t>
      </w:r>
      <w:proofErr w:type="spellEnd"/>
      <w:r>
        <w:t>, a localização registrada. Ela também detém como retorno o gênero resultado da predição e a acurácia do algoritmo KNN.</w:t>
      </w:r>
      <w:bookmarkStart w:id="188" w:name="_Toc55260973"/>
      <w:bookmarkStart w:id="189" w:name="_Toc55777272"/>
    </w:p>
    <w:p w14:paraId="22AF5892" w14:textId="0D55AF5A" w:rsidR="009948A9" w:rsidRDefault="009948A9" w:rsidP="00BF30D2">
      <w:pPr>
        <w:pStyle w:val="Ttulo3"/>
      </w:pPr>
      <w:bookmarkStart w:id="190" w:name="_Toc55790222"/>
      <w:r>
        <w:t>Hospedagem</w:t>
      </w:r>
      <w:bookmarkEnd w:id="188"/>
      <w:bookmarkEnd w:id="189"/>
      <w:bookmarkEnd w:id="190"/>
    </w:p>
    <w:p w14:paraId="19DEFC38" w14:textId="77777777" w:rsidR="00D46496" w:rsidRDefault="009948A9" w:rsidP="00BF30D2">
      <w:r>
        <w:tab/>
        <w:t>O servidor</w:t>
      </w:r>
      <w:r w:rsidR="006D253C">
        <w:rPr>
          <w:rStyle w:val="Refdenotaderodap"/>
        </w:rPr>
        <w:footnoteReference w:id="6"/>
      </w:r>
      <w:r>
        <w:t>,</w:t>
      </w:r>
      <w:r w:rsidRPr="006C7391">
        <w:t xml:space="preserve"> publicad</w:t>
      </w:r>
      <w:r>
        <w:t>o</w:t>
      </w:r>
      <w:r w:rsidRPr="006C7391">
        <w:t xml:space="preserve"> na ferramenta disponível no </w:t>
      </w:r>
      <w:r>
        <w:t>Azure</w:t>
      </w:r>
      <w:r w:rsidRPr="006C7391">
        <w:t xml:space="preserve"> chamada </w:t>
      </w:r>
      <w:r>
        <w:t xml:space="preserve">App Service, utilizando </w:t>
      </w:r>
      <w:r w:rsidRPr="00A46E2F">
        <w:rPr>
          <w:i/>
        </w:rPr>
        <w:t>container</w:t>
      </w:r>
      <w:r>
        <w:t xml:space="preserve"> Docker,</w:t>
      </w:r>
      <w:r w:rsidRPr="006C7391">
        <w:t xml:space="preserve"> é uma ferramenta </w:t>
      </w:r>
      <w:r>
        <w:t>paga que</w:t>
      </w:r>
      <w:r w:rsidRPr="006C7391">
        <w:t xml:space="preserve"> possibilita a publicação de </w:t>
      </w:r>
      <w:r>
        <w:t>servidores de diversas tecnologias</w:t>
      </w:r>
      <w:r w:rsidRPr="006C7391">
        <w:t>.</w:t>
      </w:r>
      <w:bookmarkStart w:id="191" w:name="_Toc55260974"/>
      <w:bookmarkStart w:id="192" w:name="_Toc55777273"/>
    </w:p>
    <w:p w14:paraId="38370AFC" w14:textId="523EA4B0" w:rsidR="00D46496" w:rsidRDefault="00D46496" w:rsidP="00BF30D2">
      <w:pPr>
        <w:pStyle w:val="Ttulo3"/>
      </w:pPr>
      <w:bookmarkStart w:id="193" w:name="_Toc55790223"/>
      <w:r>
        <w:t>Recomendação</w:t>
      </w:r>
      <w:bookmarkEnd w:id="191"/>
      <w:bookmarkEnd w:id="192"/>
      <w:bookmarkEnd w:id="193"/>
    </w:p>
    <w:p w14:paraId="32AD2ED4" w14:textId="77777777" w:rsidR="00D46496" w:rsidRDefault="00D46496" w:rsidP="00BF30D2">
      <w:r>
        <w:tab/>
        <w:t xml:space="preserve">No momento em que o servidor recebe uma requisição, é feito o tratamento dos parâmetros. O mesmo transforma a </w:t>
      </w:r>
      <w:proofErr w:type="spellStart"/>
      <w:r w:rsidRPr="00C47B6F">
        <w:rPr>
          <w:i/>
        </w:rPr>
        <w:t>string</w:t>
      </w:r>
      <w:proofErr w:type="spellEnd"/>
      <w:r>
        <w:t xml:space="preserve"> em um valor numérico através da biblioteca </w:t>
      </w:r>
      <w:proofErr w:type="spellStart"/>
      <w:r w:rsidRPr="004F6BC7">
        <w:rPr>
          <w:i/>
        </w:rPr>
        <w:t>preprocessing</w:t>
      </w:r>
      <w:proofErr w:type="spellEnd"/>
      <w:r>
        <w:t xml:space="preserve">, e, no caso da característica não existir anteriormente, é feito um tratamento para valores padrões, conforme apresenta o </w:t>
      </w:r>
      <w:r>
        <w:fldChar w:fldCharType="begin"/>
      </w:r>
      <w:r>
        <w:instrText xml:space="preserve"> REF _Ref54920412 \h </w:instrText>
      </w:r>
      <w:r>
        <w:fldChar w:fldCharType="separate"/>
      </w:r>
      <w:r>
        <w:t xml:space="preserve">Quadro </w:t>
      </w:r>
      <w:r>
        <w:rPr>
          <w:noProof/>
        </w:rPr>
        <w:t>4</w:t>
      </w:r>
      <w:r>
        <w:fldChar w:fldCharType="end"/>
      </w:r>
      <w:r>
        <w:t xml:space="preserve">. Os campos </w:t>
      </w:r>
      <w:r w:rsidRPr="00713C32">
        <w:rPr>
          <w:i/>
        </w:rPr>
        <w:t>like</w:t>
      </w:r>
      <w:r>
        <w:t xml:space="preserve">, </w:t>
      </w:r>
      <w:proofErr w:type="spellStart"/>
      <w:r w:rsidRPr="00713C32">
        <w:rPr>
          <w:i/>
        </w:rPr>
        <w:t>hate</w:t>
      </w:r>
      <w:proofErr w:type="spellEnd"/>
      <w:r>
        <w:t xml:space="preserve"> e </w:t>
      </w:r>
      <w:proofErr w:type="spellStart"/>
      <w:r w:rsidRPr="00713C32">
        <w:rPr>
          <w:i/>
        </w:rPr>
        <w:t>restart</w:t>
      </w:r>
      <w:proofErr w:type="spellEnd"/>
      <w:r>
        <w:t xml:space="preserve"> estão com valores fixos devido a busca de músicas que foram curtidas (</w:t>
      </w:r>
      <w:r w:rsidRPr="00177837">
        <w:rPr>
          <w:i/>
        </w:rPr>
        <w:t>like</w:t>
      </w:r>
      <w:r>
        <w:t>=1), as não marcadas como “Não gostei” (</w:t>
      </w:r>
      <w:proofErr w:type="spellStart"/>
      <w:r w:rsidRPr="00177837">
        <w:rPr>
          <w:i/>
        </w:rPr>
        <w:t>hate</w:t>
      </w:r>
      <w:proofErr w:type="spellEnd"/>
      <w:r>
        <w:t>=0) junto daquelas colocadas para repetir (</w:t>
      </w:r>
      <w:proofErr w:type="spellStart"/>
      <w:r w:rsidRPr="00177837">
        <w:rPr>
          <w:i/>
        </w:rPr>
        <w:t>restart</w:t>
      </w:r>
      <w:proofErr w:type="spellEnd"/>
      <w:r>
        <w:t xml:space="preserve">=1). </w:t>
      </w:r>
    </w:p>
    <w:p w14:paraId="38EA4738" w14:textId="5178A06C" w:rsidR="00D46496" w:rsidRDefault="00D46496" w:rsidP="00BF30D2">
      <w:r>
        <w:tab/>
        <w:t xml:space="preserve">É utilizado o </w:t>
      </w:r>
      <w:proofErr w:type="spellStart"/>
      <w:r w:rsidRPr="00235408">
        <w:rPr>
          <w:i/>
        </w:rPr>
        <w:t>LabelEncoder</w:t>
      </w:r>
      <w:proofErr w:type="spellEnd"/>
      <w:r>
        <w:t xml:space="preserve"> para gerar o valor numérico do</w:t>
      </w:r>
      <w:commentRangeStart w:id="194"/>
      <w:r>
        <w:t xml:space="preserve">s campos </w:t>
      </w:r>
      <w:r w:rsidRPr="001D3C78">
        <w:rPr>
          <w:i/>
        </w:rPr>
        <w:t>feeling</w:t>
      </w:r>
      <w:r>
        <w:t xml:space="preserve">, </w:t>
      </w:r>
      <w:proofErr w:type="spellStart"/>
      <w:r w:rsidRPr="001D3C78">
        <w:rPr>
          <w:i/>
        </w:rPr>
        <w:t>activity</w:t>
      </w:r>
      <w:proofErr w:type="spellEnd"/>
      <w:r>
        <w:t>,</w:t>
      </w:r>
      <w:r w:rsidRPr="00262C45">
        <w:t xml:space="preserve"> </w:t>
      </w:r>
      <w:proofErr w:type="spellStart"/>
      <w:r w:rsidRPr="001D3C78">
        <w:rPr>
          <w:i/>
        </w:rPr>
        <w:t>location</w:t>
      </w:r>
      <w:proofErr w:type="spellEnd"/>
      <w:r>
        <w:t xml:space="preserve">. Para isso, foi rodado o método </w:t>
      </w:r>
      <w:proofErr w:type="spellStart"/>
      <w:r w:rsidRPr="00235408">
        <w:rPr>
          <w:i/>
        </w:rPr>
        <w:t>fit</w:t>
      </w:r>
      <w:proofErr w:type="spellEnd"/>
      <w:r>
        <w:t xml:space="preserve"> apresentando os dados a base e então realizado o </w:t>
      </w:r>
      <w:proofErr w:type="spellStart"/>
      <w:r w:rsidRPr="00235408">
        <w:rPr>
          <w:i/>
        </w:rPr>
        <w:t>transform</w:t>
      </w:r>
      <w:proofErr w:type="spellEnd"/>
      <w:r>
        <w:t xml:space="preserve">. Ao rodar, é estourado uma exceção se for passado </w:t>
      </w:r>
      <w:r w:rsidRPr="00941935">
        <w:t>uma caracterís</w:t>
      </w:r>
      <w:r>
        <w:t>ti</w:t>
      </w:r>
      <w:r w:rsidRPr="00941935">
        <w:t>ca</w:t>
      </w:r>
      <w:r>
        <w:t xml:space="preserve"> desconhecida pelo </w:t>
      </w:r>
      <w:proofErr w:type="spellStart"/>
      <w:r w:rsidRPr="00CA5B95">
        <w:rPr>
          <w:i/>
        </w:rPr>
        <w:t>fit</w:t>
      </w:r>
      <w:proofErr w:type="spellEnd"/>
      <w:r>
        <w:t>. Devido a esse comportamento, os campos possuem um valor padrão no caso de a característica enviada não existir na base.</w:t>
      </w:r>
      <w:commentRangeEnd w:id="194"/>
      <w:r>
        <w:t xml:space="preserve"> </w:t>
      </w:r>
      <w:r>
        <w:rPr>
          <w:rStyle w:val="Refdecomentrio"/>
        </w:rPr>
        <w:commentReference w:id="194"/>
      </w:r>
    </w:p>
    <w:p w14:paraId="1BAF398F" w14:textId="77777777" w:rsidR="00361392" w:rsidRDefault="00361392" w:rsidP="00BF30D2"/>
    <w:p w14:paraId="03F5FA77" w14:textId="50853F9F" w:rsidR="0077324E" w:rsidRDefault="0077324E" w:rsidP="00BF30D2">
      <w:pPr>
        <w:pStyle w:val="Legenda"/>
      </w:pPr>
      <w:bookmarkStart w:id="195" w:name="_Toc55791195"/>
      <w:r>
        <w:t xml:space="preserve">Quadro </w:t>
      </w:r>
      <w:fldSimple w:instr=" SEQ Quadro \* ARABIC ">
        <w:r w:rsidR="005B0A0A">
          <w:rPr>
            <w:noProof/>
          </w:rPr>
          <w:t>4</w:t>
        </w:r>
      </w:fldSimple>
      <w:r>
        <w:t xml:space="preserve"> - </w:t>
      </w:r>
      <w:r w:rsidRPr="007E4ED7">
        <w:rPr>
          <w:noProof/>
        </w:rPr>
        <w:t>Campos e seus respectivos valores utilizados na recomendação</w:t>
      </w:r>
      <w:bookmarkEnd w:id="19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493CF8" w14:paraId="760B642F" w14:textId="77777777" w:rsidTr="00E03329">
        <w:tc>
          <w:tcPr>
            <w:tcW w:w="2500" w:type="pct"/>
            <w:shd w:val="clear" w:color="auto" w:fill="auto"/>
          </w:tcPr>
          <w:p w14:paraId="56DEBA35" w14:textId="77777777" w:rsidR="0077324E" w:rsidRDefault="0077324E" w:rsidP="00BF30D2">
            <w:r>
              <w:t>Campo</w:t>
            </w:r>
          </w:p>
        </w:tc>
        <w:tc>
          <w:tcPr>
            <w:tcW w:w="2500" w:type="pct"/>
            <w:shd w:val="clear" w:color="auto" w:fill="auto"/>
          </w:tcPr>
          <w:p w14:paraId="399A7871" w14:textId="77777777" w:rsidR="0077324E" w:rsidRDefault="0077324E" w:rsidP="00BF30D2">
            <w:r>
              <w:t>Valor padrão</w:t>
            </w:r>
          </w:p>
        </w:tc>
      </w:tr>
      <w:tr w:rsidR="00493CF8" w14:paraId="2527C8B8" w14:textId="77777777" w:rsidTr="00E03329">
        <w:tc>
          <w:tcPr>
            <w:tcW w:w="2500" w:type="pct"/>
            <w:shd w:val="clear" w:color="auto" w:fill="auto"/>
          </w:tcPr>
          <w:p w14:paraId="2E0F56D0" w14:textId="77777777" w:rsidR="0077324E" w:rsidRPr="006133E1" w:rsidRDefault="0077324E" w:rsidP="00BF30D2">
            <w:r w:rsidRPr="006133E1">
              <w:lastRenderedPageBreak/>
              <w:t>like</w:t>
            </w:r>
          </w:p>
        </w:tc>
        <w:tc>
          <w:tcPr>
            <w:tcW w:w="2500" w:type="pct"/>
            <w:shd w:val="clear" w:color="auto" w:fill="auto"/>
          </w:tcPr>
          <w:p w14:paraId="1D82273B" w14:textId="77777777" w:rsidR="0077324E" w:rsidRDefault="0077324E" w:rsidP="00BF30D2">
            <w:r>
              <w:t>1</w:t>
            </w:r>
          </w:p>
        </w:tc>
      </w:tr>
      <w:tr w:rsidR="00493CF8" w14:paraId="2CEF740D" w14:textId="77777777" w:rsidTr="00E03329">
        <w:tc>
          <w:tcPr>
            <w:tcW w:w="2500" w:type="pct"/>
            <w:shd w:val="clear" w:color="auto" w:fill="auto"/>
          </w:tcPr>
          <w:p w14:paraId="024BFCDC" w14:textId="77777777" w:rsidR="0077324E" w:rsidRPr="006133E1" w:rsidRDefault="0077324E" w:rsidP="00BF30D2">
            <w:proofErr w:type="spellStart"/>
            <w:r w:rsidRPr="006133E1">
              <w:t>hate</w:t>
            </w:r>
            <w:proofErr w:type="spellEnd"/>
          </w:p>
        </w:tc>
        <w:tc>
          <w:tcPr>
            <w:tcW w:w="2500" w:type="pct"/>
            <w:shd w:val="clear" w:color="auto" w:fill="auto"/>
          </w:tcPr>
          <w:p w14:paraId="3830385F" w14:textId="77777777" w:rsidR="0077324E" w:rsidRDefault="0077324E" w:rsidP="00BF30D2">
            <w:r>
              <w:t>0</w:t>
            </w:r>
          </w:p>
        </w:tc>
      </w:tr>
      <w:tr w:rsidR="00493CF8" w14:paraId="2A577F34" w14:textId="77777777" w:rsidTr="00E03329">
        <w:tc>
          <w:tcPr>
            <w:tcW w:w="2500" w:type="pct"/>
            <w:shd w:val="clear" w:color="auto" w:fill="auto"/>
          </w:tcPr>
          <w:p w14:paraId="7943D18A" w14:textId="77777777" w:rsidR="0077324E" w:rsidRPr="006133E1" w:rsidRDefault="0077324E" w:rsidP="00BF30D2">
            <w:proofErr w:type="spellStart"/>
            <w:r w:rsidRPr="006133E1">
              <w:t>restart</w:t>
            </w:r>
            <w:proofErr w:type="spellEnd"/>
          </w:p>
        </w:tc>
        <w:tc>
          <w:tcPr>
            <w:tcW w:w="2500" w:type="pct"/>
            <w:shd w:val="clear" w:color="auto" w:fill="auto"/>
          </w:tcPr>
          <w:p w14:paraId="39CA8B87" w14:textId="77777777" w:rsidR="0077324E" w:rsidRDefault="0077324E" w:rsidP="00BF30D2">
            <w:r>
              <w:t>1</w:t>
            </w:r>
          </w:p>
        </w:tc>
      </w:tr>
      <w:tr w:rsidR="00493CF8" w14:paraId="026B3721" w14:textId="77777777" w:rsidTr="00E03329">
        <w:tc>
          <w:tcPr>
            <w:tcW w:w="2500" w:type="pct"/>
            <w:shd w:val="clear" w:color="auto" w:fill="auto"/>
          </w:tcPr>
          <w:p w14:paraId="79B7BA77" w14:textId="77777777" w:rsidR="0077324E" w:rsidRPr="006133E1" w:rsidRDefault="0077324E" w:rsidP="00BF30D2">
            <w:r w:rsidRPr="006133E1">
              <w:t>feeling</w:t>
            </w:r>
          </w:p>
        </w:tc>
        <w:tc>
          <w:tcPr>
            <w:tcW w:w="2500" w:type="pct"/>
            <w:shd w:val="clear" w:color="auto" w:fill="auto"/>
          </w:tcPr>
          <w:p w14:paraId="18795980" w14:textId="77777777" w:rsidR="0077324E" w:rsidRDefault="0077324E" w:rsidP="00BF30D2">
            <w:r>
              <w:t>0</w:t>
            </w:r>
          </w:p>
        </w:tc>
      </w:tr>
      <w:tr w:rsidR="00493CF8" w14:paraId="33DF55E4" w14:textId="77777777" w:rsidTr="00E03329">
        <w:tc>
          <w:tcPr>
            <w:tcW w:w="2500" w:type="pct"/>
            <w:shd w:val="clear" w:color="auto" w:fill="auto"/>
          </w:tcPr>
          <w:p w14:paraId="662EA63B" w14:textId="77777777" w:rsidR="0077324E" w:rsidRPr="006133E1" w:rsidRDefault="0077324E" w:rsidP="00BF30D2">
            <w:proofErr w:type="spellStart"/>
            <w:r w:rsidRPr="006133E1">
              <w:t>activity</w:t>
            </w:r>
            <w:proofErr w:type="spellEnd"/>
          </w:p>
        </w:tc>
        <w:tc>
          <w:tcPr>
            <w:tcW w:w="2500" w:type="pct"/>
            <w:shd w:val="clear" w:color="auto" w:fill="auto"/>
          </w:tcPr>
          <w:p w14:paraId="26AC1CF3" w14:textId="77777777" w:rsidR="0077324E" w:rsidRDefault="0077324E" w:rsidP="00BF30D2">
            <w:r>
              <w:t>0</w:t>
            </w:r>
          </w:p>
        </w:tc>
      </w:tr>
      <w:tr w:rsidR="00493CF8" w14:paraId="37863538" w14:textId="77777777" w:rsidTr="00E03329">
        <w:tc>
          <w:tcPr>
            <w:tcW w:w="2500" w:type="pct"/>
            <w:shd w:val="clear" w:color="auto" w:fill="auto"/>
          </w:tcPr>
          <w:p w14:paraId="19EEEDD6" w14:textId="77777777" w:rsidR="0077324E" w:rsidRPr="006133E1" w:rsidRDefault="0077324E" w:rsidP="00BF30D2">
            <w:proofErr w:type="spellStart"/>
            <w:r w:rsidRPr="006133E1">
              <w:t>location</w:t>
            </w:r>
            <w:proofErr w:type="spellEnd"/>
          </w:p>
        </w:tc>
        <w:tc>
          <w:tcPr>
            <w:tcW w:w="2500" w:type="pct"/>
            <w:shd w:val="clear" w:color="auto" w:fill="auto"/>
          </w:tcPr>
          <w:p w14:paraId="7E26F4B1" w14:textId="77777777" w:rsidR="0077324E" w:rsidRDefault="0077324E" w:rsidP="00BF30D2">
            <w:r>
              <w:t>0</w:t>
            </w:r>
          </w:p>
        </w:tc>
      </w:tr>
    </w:tbl>
    <w:p w14:paraId="23F990DC" w14:textId="53058004" w:rsidR="00D46496" w:rsidRDefault="00E736B3" w:rsidP="00BF30D2">
      <w:pPr>
        <w:pStyle w:val="Legenda"/>
      </w:pPr>
      <w:r w:rsidRPr="00D17147">
        <w:t>Fonte: Elaborado pelo autor (2020)</w:t>
      </w:r>
    </w:p>
    <w:p w14:paraId="0442DF89" w14:textId="3DDFEFF6" w:rsidR="00E03329" w:rsidRDefault="005956EE" w:rsidP="00BF30D2">
      <w:r>
        <w:tab/>
      </w:r>
      <w:commentRangeStart w:id="196"/>
      <w:r w:rsidR="00E03329" w:rsidRPr="007D3FC6">
        <w:t xml:space="preserve">Com o </w:t>
      </w:r>
      <w:r w:rsidR="00E03329">
        <w:t>algoritmo</w:t>
      </w:r>
      <w:r w:rsidR="00E03329" w:rsidRPr="007D3FC6">
        <w:t xml:space="preserve"> pronto (Seção 4.1.1) </w:t>
      </w:r>
      <w:r w:rsidR="00E03329">
        <w:t xml:space="preserve">e os </w:t>
      </w:r>
      <w:commentRangeEnd w:id="196"/>
      <w:r w:rsidR="00E03329">
        <w:rPr>
          <w:rStyle w:val="Refdecomentrio"/>
        </w:rPr>
        <w:commentReference w:id="196"/>
      </w:r>
      <w:r w:rsidR="00E03329">
        <w:t>parâmetros tratados, fez-se mister a</w:t>
      </w:r>
      <w:r w:rsidR="00E03329" w:rsidRPr="00DE0920">
        <w:t xml:space="preserve"> predição através do método </w:t>
      </w:r>
      <w:proofErr w:type="spellStart"/>
      <w:r w:rsidR="00E03329" w:rsidRPr="00047328">
        <w:rPr>
          <w:i/>
        </w:rPr>
        <w:t>predict</w:t>
      </w:r>
      <w:proofErr w:type="spellEnd"/>
      <w:r w:rsidR="00E03329" w:rsidRPr="00DE0920">
        <w:t xml:space="preserve"> do modelo do </w:t>
      </w:r>
      <w:r w:rsidR="00E03329" w:rsidRPr="00047328">
        <w:rPr>
          <w:i/>
        </w:rPr>
        <w:t>sklearn</w:t>
      </w:r>
      <w:r w:rsidR="00E03329">
        <w:t>,</w:t>
      </w:r>
      <w:r w:rsidR="00E03329" w:rsidRPr="00DE0920">
        <w:t xml:space="preserve"> devolvido a classe resultante</w:t>
      </w:r>
      <w:r w:rsidR="00E03329">
        <w:t xml:space="preserve">. Isso é, ter o gênero resultante </w:t>
      </w:r>
      <w:r w:rsidR="00E03329" w:rsidRPr="00DE0920">
        <w:t xml:space="preserve">como resposta </w:t>
      </w:r>
      <w:r w:rsidR="00E03329">
        <w:t>à</w:t>
      </w:r>
      <w:r w:rsidR="00E03329" w:rsidRPr="00DE0920">
        <w:t xml:space="preserve"> requisição.</w:t>
      </w:r>
      <w:bookmarkStart w:id="197" w:name="_Toc55260975"/>
      <w:bookmarkStart w:id="198" w:name="_Toc55777274"/>
    </w:p>
    <w:p w14:paraId="796E4A75" w14:textId="7C2B6062" w:rsidR="00E03329" w:rsidRDefault="00E03329" w:rsidP="00BF30D2">
      <w:pPr>
        <w:pStyle w:val="Ttulo3"/>
      </w:pPr>
      <w:bookmarkStart w:id="199" w:name="_Toc55790224"/>
      <w:r>
        <w:t xml:space="preserve">Resultado da recomendação (integração </w:t>
      </w:r>
      <w:proofErr w:type="spellStart"/>
      <w:r w:rsidRPr="006921B6">
        <w:rPr>
          <w:i/>
        </w:rPr>
        <w:t>webapp</w:t>
      </w:r>
      <w:proofErr w:type="spellEnd"/>
      <w:r>
        <w:t>)</w:t>
      </w:r>
      <w:bookmarkEnd w:id="197"/>
      <w:bookmarkEnd w:id="198"/>
      <w:bookmarkEnd w:id="199"/>
    </w:p>
    <w:p w14:paraId="172B646A" w14:textId="2EE78E7F" w:rsidR="00E03329" w:rsidRDefault="00E03329" w:rsidP="00BF30D2">
      <w:r>
        <w:tab/>
        <w:t xml:space="preserve">Uma integração no </w:t>
      </w:r>
      <w:r w:rsidRPr="00366CFC">
        <w:rPr>
          <w:i/>
        </w:rPr>
        <w:t>plugin</w:t>
      </w:r>
      <w:r>
        <w:t xml:space="preserve"> se deu como necessário no servidor pronto e publicado, obtendo informações de contexto e solicitando ao LORS o gênero recomendado. Com o retorno do gênero, é feita uma nova requisição de busca ao </w:t>
      </w:r>
      <w:commentRangeStart w:id="200"/>
      <w:r w:rsidRPr="00173EA0">
        <w:t>Spotify</w:t>
      </w:r>
      <w:r>
        <w:t xml:space="preserve"> das principais 20 </w:t>
      </w:r>
      <w:proofErr w:type="gramStart"/>
      <w:r w:rsidRPr="004945EC">
        <w:rPr>
          <w:i/>
        </w:rPr>
        <w:t>playlists</w:t>
      </w:r>
      <w:proofErr w:type="gramEnd"/>
      <w:r>
        <w:t xml:space="preserve"> </w:t>
      </w:r>
      <w:commentRangeEnd w:id="200"/>
      <w:r>
        <w:rPr>
          <w:rStyle w:val="Refdecomentrio"/>
        </w:rPr>
        <w:commentReference w:id="200"/>
      </w:r>
      <w:r>
        <w:t>que o contenham no nome.</w:t>
      </w:r>
    </w:p>
    <w:p w14:paraId="04525F2E" w14:textId="2D78B601" w:rsidR="00033E87" w:rsidRDefault="00033E87" w:rsidP="00BF30D2"/>
    <w:p w14:paraId="11F3DAEA" w14:textId="68DBB61A" w:rsidR="00033E87" w:rsidRDefault="00033E87" w:rsidP="00BF30D2">
      <w:pPr>
        <w:pStyle w:val="Legenda"/>
      </w:pPr>
      <w:bookmarkStart w:id="201" w:name="_Ref55792415"/>
      <w:bookmarkStart w:id="202" w:name="_Toc55791230"/>
      <w:r>
        <w:t xml:space="preserve">Figura </w:t>
      </w:r>
      <w:fldSimple w:instr=" SEQ Figura \* ARABIC ">
        <w:r>
          <w:rPr>
            <w:noProof/>
          </w:rPr>
          <w:t>22</w:t>
        </w:r>
      </w:fldSimple>
      <w:bookmarkEnd w:id="201"/>
      <w:r>
        <w:t xml:space="preserve"> – A direita, parte superior da t</w:t>
      </w:r>
      <w:r w:rsidRPr="00874C58">
        <w:rPr>
          <w:noProof/>
        </w:rPr>
        <w:t>ela de recomendações</w:t>
      </w:r>
      <w:r w:rsidR="00606E70">
        <w:rPr>
          <w:noProof/>
        </w:rPr>
        <w:t>.</w:t>
      </w:r>
      <w:r>
        <w:rPr>
          <w:noProof/>
        </w:rPr>
        <w:t xml:space="preserve"> </w:t>
      </w:r>
      <w:r w:rsidR="00606E70">
        <w:rPr>
          <w:noProof/>
        </w:rPr>
        <w:t>A</w:t>
      </w:r>
      <w:r>
        <w:rPr>
          <w:noProof/>
        </w:rPr>
        <w:t xml:space="preserve"> </w:t>
      </w:r>
      <w:r>
        <w:t>esquerda, parte inferior da t</w:t>
      </w:r>
      <w:r w:rsidRPr="00874C58">
        <w:rPr>
          <w:noProof/>
        </w:rPr>
        <w:t>ela de recomendações</w:t>
      </w:r>
      <w:bookmarkEnd w:id="202"/>
    </w:p>
    <w:tbl>
      <w:tblPr>
        <w:tblW w:w="0" w:type="auto"/>
        <w:tblLook w:val="04A0" w:firstRow="1" w:lastRow="0" w:firstColumn="1" w:lastColumn="0" w:noHBand="0" w:noVBand="1"/>
      </w:tblPr>
      <w:tblGrid>
        <w:gridCol w:w="4606"/>
        <w:gridCol w:w="4606"/>
      </w:tblGrid>
      <w:tr w:rsidR="003C3A26" w14:paraId="213E7C76" w14:textId="77777777" w:rsidTr="000D46D6">
        <w:tc>
          <w:tcPr>
            <w:tcW w:w="4606" w:type="dxa"/>
            <w:shd w:val="clear" w:color="auto" w:fill="auto"/>
          </w:tcPr>
          <w:p w14:paraId="5C1E2025" w14:textId="13A03B72" w:rsidR="003C3A26" w:rsidRDefault="00125BA5" w:rsidP="00BF30D2">
            <w:r>
              <w:rPr>
                <w:noProof/>
              </w:rPr>
              <w:pict w14:anchorId="3722639C">
                <v:shape id="Imagem 26" o:spid="_x0000_i1051" type="#_x0000_t75" style="width:105.75pt;height:243.75pt;visibility:visible;mso-wrap-style:square">
                  <v:imagedata r:id="rId40" o:title="" cropbottom="32256f"/>
                </v:shape>
              </w:pict>
            </w:r>
          </w:p>
        </w:tc>
        <w:tc>
          <w:tcPr>
            <w:tcW w:w="4606" w:type="dxa"/>
            <w:shd w:val="clear" w:color="auto" w:fill="auto"/>
          </w:tcPr>
          <w:p w14:paraId="0AC4214F" w14:textId="5D0AB2C8" w:rsidR="003C3A26" w:rsidRDefault="00125BA5" w:rsidP="00BF30D2">
            <w:r>
              <w:rPr>
                <w:noProof/>
              </w:rPr>
              <w:pict w14:anchorId="54585D93">
                <v:shape id="_x0000_i1052" type="#_x0000_t75" style="width:105.75pt;height:236.25pt;visibility:visible;mso-wrap-style:square">
                  <v:imagedata r:id="rId40" o:title="" croptop="33280f"/>
                </v:shape>
              </w:pict>
            </w:r>
          </w:p>
        </w:tc>
      </w:tr>
    </w:tbl>
    <w:p w14:paraId="3DB1D89B" w14:textId="72436678" w:rsidR="00745697" w:rsidRPr="00813A03" w:rsidRDefault="00813A03" w:rsidP="00BF30D2">
      <w:pPr>
        <w:pStyle w:val="Legenda"/>
        <w:rPr>
          <w:rStyle w:val="Forte"/>
        </w:rPr>
      </w:pPr>
      <w:r w:rsidRPr="00D17147">
        <w:t>Fonte: Elaborado pelo autor (2020)</w:t>
      </w:r>
    </w:p>
    <w:p w14:paraId="35ADF195" w14:textId="77777777" w:rsidR="00745697" w:rsidRDefault="00745697" w:rsidP="00BF30D2"/>
    <w:p w14:paraId="4889563C" w14:textId="7E39B3CC" w:rsidR="001F32F9" w:rsidRDefault="000D46D6" w:rsidP="00BF30D2">
      <w:r>
        <w:lastRenderedPageBreak/>
        <w:tab/>
        <w:t xml:space="preserve">No fim, é apresentado o gênero recomendado na tela, </w:t>
      </w:r>
      <w:r w:rsidR="00403CF8">
        <w:t>tratando</w:t>
      </w:r>
      <w:r>
        <w:t xml:space="preserve"> do retorno do </w:t>
      </w:r>
      <w:r w:rsidRPr="00173EA0">
        <w:t>Spotify</w:t>
      </w:r>
      <w:r>
        <w:t xml:space="preserve">, apresentado as </w:t>
      </w:r>
      <w:proofErr w:type="gramStart"/>
      <w:r w:rsidRPr="00CE0464">
        <w:rPr>
          <w:i/>
        </w:rPr>
        <w:t>playlists</w:t>
      </w:r>
      <w:proofErr w:type="gramEnd"/>
      <w:r>
        <w:t xml:space="preserve"> a tela (</w:t>
      </w:r>
      <w:r w:rsidR="001E7E8E">
        <w:fldChar w:fldCharType="begin"/>
      </w:r>
      <w:r w:rsidR="001E7E8E">
        <w:instrText xml:space="preserve"> REF _Ref55792415 \h </w:instrText>
      </w:r>
      <w:r w:rsidR="001E7E8E">
        <w:fldChar w:fldCharType="separate"/>
      </w:r>
      <w:r w:rsidR="001E7E8E">
        <w:t xml:space="preserve">Figura </w:t>
      </w:r>
      <w:r w:rsidR="001E7E8E">
        <w:rPr>
          <w:noProof/>
        </w:rPr>
        <w:t>22</w:t>
      </w:r>
      <w:r w:rsidR="001E7E8E">
        <w:fldChar w:fldCharType="end"/>
      </w:r>
      <w:r>
        <w:t>), permitindo ao usuário escolher uma das playlists para reproduzir.</w:t>
      </w:r>
      <w:bookmarkStart w:id="203" w:name="_Toc55260976"/>
      <w:bookmarkStart w:id="204" w:name="_Ref55696568"/>
      <w:bookmarkStart w:id="205" w:name="_Toc55777275"/>
    </w:p>
    <w:p w14:paraId="501D87A6" w14:textId="6646E342" w:rsidR="000D46D6" w:rsidRDefault="000D46D6" w:rsidP="00BF30D2">
      <w:pPr>
        <w:pStyle w:val="Ttulo3"/>
      </w:pPr>
      <w:bookmarkStart w:id="206" w:name="_Toc55790225"/>
      <w:commentRangeStart w:id="207"/>
      <w:r>
        <w:t>Resultados do experimento</w:t>
      </w:r>
      <w:bookmarkEnd w:id="203"/>
      <w:commentRangeEnd w:id="207"/>
      <w:r>
        <w:rPr>
          <w:rStyle w:val="MenoPendente"/>
          <w:b w:val="0"/>
          <w:snapToGrid/>
        </w:rPr>
        <w:commentReference w:id="207"/>
      </w:r>
      <w:bookmarkEnd w:id="204"/>
      <w:bookmarkEnd w:id="205"/>
      <w:bookmarkEnd w:id="206"/>
    </w:p>
    <w:p w14:paraId="17E9CB11" w14:textId="77777777" w:rsidR="000D46D6" w:rsidRDefault="000D46D6" w:rsidP="00BF30D2">
      <w:r>
        <w:tab/>
        <w:t>Nessa seção são discutidas a acurácia e matriz de confusão da aplicação do KNN sobre o conjunto de testes. O algoritmo inicialmente obteve uma acurácia de 0,15, o que é muito baixo. A hipótese estaria na quantidade de gêneros (classes); diminuí-los poderia aumentar a precisão do experimento. Foi realizado uma taxonomia dos gêneros, mantendo somente os principais. Com essa alteração, a acurácia do algoritmo passou de 0,15 para 0,46, um acréscimo de 206%, tendo em vista o 0,15 como um valor de acurácia baixo.</w:t>
      </w:r>
    </w:p>
    <w:p w14:paraId="7F2003E5" w14:textId="74A33871" w:rsidR="000D46D6" w:rsidRDefault="000D46D6" w:rsidP="00BF30D2">
      <w:r>
        <w:tab/>
        <w:t xml:space="preserve">O principal problema para realizar a taxonomia foi encontrar uma lista que supria a dos gêneros do Spotify ao ponto de conseguir fazer a relação com os existentes </w:t>
      </w:r>
      <w:commentRangeStart w:id="208"/>
      <w:r>
        <w:t xml:space="preserve">no algoritmo </w:t>
      </w:r>
      <w:commentRangeEnd w:id="208"/>
      <w:r>
        <w:commentReference w:id="208"/>
      </w:r>
      <w:r>
        <w:t xml:space="preserve">e substitui-los pelo base, pois nele não dispõe dessa relação. A relação dos gêneros com seus subgêneros foi encontrada em um </w:t>
      </w:r>
      <w:proofErr w:type="spellStart"/>
      <w:r w:rsidRPr="009A3330">
        <w:rPr>
          <w:i/>
        </w:rPr>
        <w:t>showcase</w:t>
      </w:r>
      <w:proofErr w:type="spellEnd"/>
      <w:r>
        <w:t xml:space="preserve"> do Spotify chamado Music </w:t>
      </w:r>
      <w:proofErr w:type="spellStart"/>
      <w:r>
        <w:t>Popcorn</w:t>
      </w:r>
      <w:proofErr w:type="spellEnd"/>
      <w:r w:rsidR="00BF30D2">
        <w:t xml:space="preserve"> </w:t>
      </w:r>
      <w:r w:rsidR="00BF30D2">
        <w:fldChar w:fldCharType="begin" w:fldLock="1"/>
      </w:r>
      <w:r w:rsidR="00BF30D2">
        <w:instrText>ADDIN CSL_CITATION {"citationItems":[{"id":"ITEM-1","itemData":{"URL":"https://developer.spotify.com/community/showcase/music-popcorn/","accessed":{"date-parts":[["2020","11","9"]]},"author":[{"dropping-particle":"","family":"Spotify","given":"","non-dropping-particle":"","parse-names":false,"suffix":""}],"id":"ITEM-1","issued":{"date-parts":[["2020"]]},"title":"Music Popcorn | Spotify for Developers","type":"webpage"},"uris":["http://www.mendeley.com/documents/?uuid=c55e7c77-0795-47f5-bc91-b72511c755e8"]}],"mendeley":{"formattedCitation":"(SPOTIFY, 2020)","plainTextFormattedCitation":"(SPOTIFY, 2020)"},"properties":{"noteIndex":0},"schema":"https://github.com/citation-style-language/schema/raw/master/csl-citation.json"}</w:instrText>
      </w:r>
      <w:r w:rsidR="00BF30D2">
        <w:fldChar w:fldCharType="separate"/>
      </w:r>
      <w:r w:rsidR="00BF30D2" w:rsidRPr="00BF30D2">
        <w:rPr>
          <w:noProof/>
        </w:rPr>
        <w:t>(SPOTIFY, 2020)</w:t>
      </w:r>
      <w:r w:rsidR="00BF30D2">
        <w:fldChar w:fldCharType="end"/>
      </w:r>
      <w:r w:rsidR="00CB6F55">
        <w:t>.</w:t>
      </w:r>
      <w:r>
        <w:t xml:space="preserve"> Ele possui uma lista de 1107 gêneros, 4 vezes menos do que o Spotify possui hoje, porém já auxiliou na taxonomia dos gêneros, trazendo uma redução de 70 para 40 classes na base do usuário de teste.</w:t>
      </w:r>
    </w:p>
    <w:p w14:paraId="091CBE13" w14:textId="77777777" w:rsidR="00C07F58" w:rsidRDefault="00C07F58" w:rsidP="00BF30D2"/>
    <w:p w14:paraId="5EC43AA2" w14:textId="25163882" w:rsidR="002251D0" w:rsidRDefault="002251D0" w:rsidP="00BF30D2">
      <w:pPr>
        <w:pStyle w:val="Legenda"/>
      </w:pPr>
      <w:bookmarkStart w:id="209" w:name="_Toc55791196"/>
      <w:r>
        <w:t xml:space="preserve">Quadro </w:t>
      </w:r>
      <w:fldSimple w:instr=" SEQ Quadro \* ARABIC ">
        <w:r w:rsidR="005B0A0A">
          <w:rPr>
            <w:noProof/>
          </w:rPr>
          <w:t>5</w:t>
        </w:r>
      </w:fldSimple>
      <w:r>
        <w:t xml:space="preserve"> - </w:t>
      </w:r>
      <w:r w:rsidRPr="00B65E61">
        <w:rPr>
          <w:noProof/>
        </w:rPr>
        <w:t>relação dos gêneros e a classe utilizada no KNN</w:t>
      </w:r>
      <w:bookmarkEnd w:id="209"/>
    </w:p>
    <w:tbl>
      <w:tblPr>
        <w:tblW w:w="0" w:type="auto"/>
        <w:tblCellMar>
          <w:left w:w="70" w:type="dxa"/>
          <w:right w:w="70" w:type="dxa"/>
        </w:tblCellMar>
        <w:tblLook w:val="04A0" w:firstRow="1" w:lastRow="0" w:firstColumn="1" w:lastColumn="0" w:noHBand="0" w:noVBand="1"/>
      </w:tblPr>
      <w:tblGrid>
        <w:gridCol w:w="2433"/>
        <w:gridCol w:w="2788"/>
        <w:gridCol w:w="2717"/>
        <w:gridCol w:w="1274"/>
      </w:tblGrid>
      <w:tr w:rsidR="00D1196D" w:rsidRPr="002A3520" w14:paraId="42FB634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8D2CD2C" w14:textId="77777777" w:rsidR="00D1196D" w:rsidRPr="002A3520" w:rsidRDefault="00D1196D" w:rsidP="00BF30D2">
            <w:r>
              <w:t>GENERO</w:t>
            </w:r>
          </w:p>
        </w:tc>
        <w:tc>
          <w:tcPr>
            <w:tcW w:w="2788" w:type="dxa"/>
            <w:tcBorders>
              <w:top w:val="single" w:sz="4" w:space="0" w:color="auto"/>
              <w:left w:val="nil"/>
              <w:bottom w:val="single" w:sz="4" w:space="0" w:color="auto"/>
              <w:right w:val="single" w:sz="4" w:space="0" w:color="auto"/>
            </w:tcBorders>
            <w:shd w:val="clear" w:color="auto" w:fill="auto"/>
            <w:noWrap/>
          </w:tcPr>
          <w:p w14:paraId="5A15EE58" w14:textId="77777777" w:rsidR="00D1196D" w:rsidRPr="002A3520" w:rsidRDefault="00D1196D" w:rsidP="00BF30D2">
            <w:r>
              <w:t>CLASSE GERADA PELO LABEL ENCODER</w:t>
            </w:r>
          </w:p>
        </w:tc>
        <w:tc>
          <w:tcPr>
            <w:tcW w:w="2717" w:type="dxa"/>
            <w:tcBorders>
              <w:top w:val="single" w:sz="4" w:space="0" w:color="auto"/>
              <w:left w:val="nil"/>
              <w:bottom w:val="single" w:sz="4" w:space="0" w:color="auto"/>
              <w:right w:val="single" w:sz="4" w:space="0" w:color="auto"/>
            </w:tcBorders>
          </w:tcPr>
          <w:p w14:paraId="16658C40" w14:textId="77777777" w:rsidR="00D1196D" w:rsidRDefault="00D1196D" w:rsidP="00BF30D2">
            <w:r>
              <w:t>GENERO</w:t>
            </w:r>
          </w:p>
        </w:tc>
        <w:tc>
          <w:tcPr>
            <w:tcW w:w="0" w:type="auto"/>
            <w:tcBorders>
              <w:top w:val="single" w:sz="4" w:space="0" w:color="auto"/>
              <w:left w:val="nil"/>
              <w:bottom w:val="single" w:sz="4" w:space="0" w:color="auto"/>
              <w:right w:val="single" w:sz="4" w:space="0" w:color="auto"/>
            </w:tcBorders>
          </w:tcPr>
          <w:p w14:paraId="50C22467" w14:textId="77777777" w:rsidR="00D1196D" w:rsidRDefault="00D1196D" w:rsidP="00BF30D2">
            <w:r>
              <w:t>CLASSE GERADA PELO LABEL ENCODER</w:t>
            </w:r>
          </w:p>
        </w:tc>
      </w:tr>
      <w:tr w:rsidR="00D1196D" w:rsidRPr="002A3520" w14:paraId="3D5EABA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411B744D" w14:textId="77777777" w:rsidR="00D1196D" w:rsidRPr="002A3520" w:rsidRDefault="00D1196D" w:rsidP="00BF30D2">
            <w:proofErr w:type="spellStart"/>
            <w:r w:rsidRPr="002A3520">
              <w:t>arkansas</w:t>
            </w:r>
            <w:proofErr w:type="spellEnd"/>
            <w:r w:rsidRPr="002A3520">
              <w:t xml:space="preserve"> country</w:t>
            </w:r>
          </w:p>
        </w:tc>
        <w:tc>
          <w:tcPr>
            <w:tcW w:w="2788" w:type="dxa"/>
            <w:tcBorders>
              <w:top w:val="single" w:sz="4" w:space="0" w:color="auto"/>
              <w:left w:val="nil"/>
              <w:bottom w:val="single" w:sz="4" w:space="0" w:color="auto"/>
              <w:right w:val="single" w:sz="4" w:space="0" w:color="auto"/>
            </w:tcBorders>
            <w:shd w:val="clear" w:color="auto" w:fill="auto"/>
            <w:noWrap/>
            <w:hideMark/>
          </w:tcPr>
          <w:p w14:paraId="554996F2" w14:textId="77777777" w:rsidR="00D1196D" w:rsidRPr="002A3520" w:rsidRDefault="00D1196D" w:rsidP="00BF30D2">
            <w:r w:rsidRPr="002A3520">
              <w:t>0</w:t>
            </w:r>
          </w:p>
        </w:tc>
        <w:tc>
          <w:tcPr>
            <w:tcW w:w="2717" w:type="dxa"/>
            <w:tcBorders>
              <w:top w:val="single" w:sz="4" w:space="0" w:color="auto"/>
              <w:left w:val="nil"/>
              <w:bottom w:val="single" w:sz="4" w:space="0" w:color="auto"/>
              <w:right w:val="single" w:sz="4" w:space="0" w:color="auto"/>
            </w:tcBorders>
          </w:tcPr>
          <w:p w14:paraId="0330AE1D" w14:textId="77777777" w:rsidR="00D1196D" w:rsidRPr="002A3520" w:rsidRDefault="00D1196D" w:rsidP="00BF30D2">
            <w:proofErr w:type="spellStart"/>
            <w:r w:rsidRPr="002A3520">
              <w:t>heartland</w:t>
            </w:r>
            <w:proofErr w:type="spellEnd"/>
            <w:r w:rsidRPr="002A3520">
              <w:t xml:space="preserve"> rock</w:t>
            </w:r>
          </w:p>
        </w:tc>
        <w:tc>
          <w:tcPr>
            <w:tcW w:w="0" w:type="auto"/>
            <w:tcBorders>
              <w:top w:val="single" w:sz="4" w:space="0" w:color="auto"/>
              <w:left w:val="nil"/>
              <w:bottom w:val="single" w:sz="4" w:space="0" w:color="auto"/>
              <w:right w:val="single" w:sz="4" w:space="0" w:color="auto"/>
            </w:tcBorders>
          </w:tcPr>
          <w:p w14:paraId="7D944D19" w14:textId="77777777" w:rsidR="00D1196D" w:rsidRPr="002A3520" w:rsidRDefault="00D1196D" w:rsidP="00BF30D2">
            <w:r w:rsidRPr="002A3520">
              <w:t>20</w:t>
            </w:r>
          </w:p>
        </w:tc>
      </w:tr>
      <w:tr w:rsidR="00D1196D" w:rsidRPr="002A3520" w14:paraId="36011F0D"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3EAE71F" w14:textId="77777777" w:rsidR="00D1196D" w:rsidRPr="002A3520" w:rsidRDefault="00D1196D" w:rsidP="00BF30D2">
            <w:proofErr w:type="spellStart"/>
            <w:r w:rsidRPr="002A3520">
              <w:t>atl</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15B193D7" w14:textId="77777777" w:rsidR="00D1196D" w:rsidRPr="002A3520" w:rsidRDefault="00D1196D" w:rsidP="00BF30D2">
            <w:r w:rsidRPr="002A3520">
              <w:t>1</w:t>
            </w:r>
          </w:p>
        </w:tc>
        <w:tc>
          <w:tcPr>
            <w:tcW w:w="2717" w:type="dxa"/>
            <w:tcBorders>
              <w:top w:val="nil"/>
              <w:left w:val="nil"/>
              <w:bottom w:val="single" w:sz="4" w:space="0" w:color="auto"/>
              <w:right w:val="single" w:sz="4" w:space="0" w:color="auto"/>
            </w:tcBorders>
          </w:tcPr>
          <w:p w14:paraId="58815115" w14:textId="77777777" w:rsidR="00D1196D" w:rsidRPr="002A3520" w:rsidRDefault="00D1196D" w:rsidP="00BF30D2">
            <w:r w:rsidRPr="002A3520">
              <w:t>hip hop</w:t>
            </w:r>
          </w:p>
        </w:tc>
        <w:tc>
          <w:tcPr>
            <w:tcW w:w="0" w:type="auto"/>
            <w:tcBorders>
              <w:top w:val="nil"/>
              <w:left w:val="nil"/>
              <w:bottom w:val="single" w:sz="4" w:space="0" w:color="auto"/>
              <w:right w:val="single" w:sz="4" w:space="0" w:color="auto"/>
            </w:tcBorders>
          </w:tcPr>
          <w:p w14:paraId="74107262" w14:textId="77777777" w:rsidR="00D1196D" w:rsidRPr="002A3520" w:rsidRDefault="00D1196D" w:rsidP="00BF30D2">
            <w:r w:rsidRPr="002A3520">
              <w:t>21</w:t>
            </w:r>
          </w:p>
        </w:tc>
      </w:tr>
      <w:tr w:rsidR="00D1196D" w:rsidRPr="002A3520" w14:paraId="55F2236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410FC87" w14:textId="77777777" w:rsidR="00D1196D" w:rsidRPr="002A3520" w:rsidRDefault="00D1196D" w:rsidP="00BF30D2">
            <w:proofErr w:type="spellStart"/>
            <w:r w:rsidRPr="002A3520">
              <w:t>australian</w:t>
            </w:r>
            <w:proofErr w:type="spellEnd"/>
            <w:r w:rsidRPr="002A3520">
              <w:t xml:space="preserve"> country</w:t>
            </w:r>
          </w:p>
        </w:tc>
        <w:tc>
          <w:tcPr>
            <w:tcW w:w="2788" w:type="dxa"/>
            <w:tcBorders>
              <w:top w:val="nil"/>
              <w:left w:val="nil"/>
              <w:bottom w:val="single" w:sz="4" w:space="0" w:color="auto"/>
              <w:right w:val="single" w:sz="4" w:space="0" w:color="auto"/>
            </w:tcBorders>
            <w:shd w:val="clear" w:color="auto" w:fill="auto"/>
            <w:noWrap/>
            <w:hideMark/>
          </w:tcPr>
          <w:p w14:paraId="7AB4B9D4" w14:textId="77777777" w:rsidR="00D1196D" w:rsidRPr="002A3520" w:rsidRDefault="00D1196D" w:rsidP="00BF30D2">
            <w:r w:rsidRPr="002A3520">
              <w:t>2</w:t>
            </w:r>
          </w:p>
        </w:tc>
        <w:tc>
          <w:tcPr>
            <w:tcW w:w="2717" w:type="dxa"/>
            <w:tcBorders>
              <w:top w:val="nil"/>
              <w:left w:val="nil"/>
              <w:bottom w:val="single" w:sz="4" w:space="0" w:color="auto"/>
              <w:right w:val="single" w:sz="4" w:space="0" w:color="auto"/>
            </w:tcBorders>
          </w:tcPr>
          <w:p w14:paraId="024A04B6" w14:textId="77777777" w:rsidR="00D1196D" w:rsidRPr="002A3520" w:rsidRDefault="00D1196D" w:rsidP="00BF30D2">
            <w:r w:rsidRPr="002A3520">
              <w:t xml:space="preserve">indie </w:t>
            </w:r>
            <w:proofErr w:type="spellStart"/>
            <w:r w:rsidRPr="002A3520">
              <w:t>cafe</w:t>
            </w:r>
            <w:proofErr w:type="spellEnd"/>
            <w:r w:rsidRPr="002A3520">
              <w:t xml:space="preserve"> pop</w:t>
            </w:r>
          </w:p>
        </w:tc>
        <w:tc>
          <w:tcPr>
            <w:tcW w:w="0" w:type="auto"/>
            <w:tcBorders>
              <w:top w:val="nil"/>
              <w:left w:val="nil"/>
              <w:bottom w:val="single" w:sz="4" w:space="0" w:color="auto"/>
              <w:right w:val="single" w:sz="4" w:space="0" w:color="auto"/>
            </w:tcBorders>
          </w:tcPr>
          <w:p w14:paraId="6CA375FC" w14:textId="77777777" w:rsidR="00D1196D" w:rsidRPr="002A3520" w:rsidRDefault="00D1196D" w:rsidP="00BF30D2">
            <w:r w:rsidRPr="002A3520">
              <w:t>22</w:t>
            </w:r>
          </w:p>
        </w:tc>
      </w:tr>
      <w:tr w:rsidR="00D1196D" w:rsidRPr="002A3520" w14:paraId="73636B09"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5453C0D" w14:textId="77777777" w:rsidR="00D1196D" w:rsidRPr="002A3520" w:rsidRDefault="00D1196D" w:rsidP="00BF30D2">
            <w:proofErr w:type="spellStart"/>
            <w:r w:rsidRPr="002A3520">
              <w:t>australian</w:t>
            </w:r>
            <w:proofErr w:type="spellEnd"/>
            <w:r w:rsidRPr="002A3520">
              <w:t xml:space="preserve"> indie folk</w:t>
            </w:r>
          </w:p>
        </w:tc>
        <w:tc>
          <w:tcPr>
            <w:tcW w:w="2788" w:type="dxa"/>
            <w:tcBorders>
              <w:top w:val="nil"/>
              <w:left w:val="nil"/>
              <w:bottom w:val="single" w:sz="4" w:space="0" w:color="auto"/>
              <w:right w:val="single" w:sz="4" w:space="0" w:color="auto"/>
            </w:tcBorders>
            <w:shd w:val="clear" w:color="auto" w:fill="auto"/>
            <w:noWrap/>
            <w:hideMark/>
          </w:tcPr>
          <w:p w14:paraId="0C1D8E73" w14:textId="77777777" w:rsidR="00D1196D" w:rsidRPr="002A3520" w:rsidRDefault="00D1196D" w:rsidP="00BF30D2">
            <w:r w:rsidRPr="002A3520">
              <w:t>3</w:t>
            </w:r>
          </w:p>
        </w:tc>
        <w:tc>
          <w:tcPr>
            <w:tcW w:w="2717" w:type="dxa"/>
            <w:tcBorders>
              <w:top w:val="nil"/>
              <w:left w:val="nil"/>
              <w:bottom w:val="single" w:sz="4" w:space="0" w:color="auto"/>
              <w:right w:val="single" w:sz="4" w:space="0" w:color="auto"/>
            </w:tcBorders>
          </w:tcPr>
          <w:p w14:paraId="64EE8F71" w14:textId="77777777" w:rsidR="00D1196D" w:rsidRPr="002A3520" w:rsidRDefault="00D1196D" w:rsidP="00BF30D2">
            <w:proofErr w:type="spellStart"/>
            <w:r w:rsidRPr="002A3520">
              <w:t>melodic</w:t>
            </w:r>
            <w:proofErr w:type="spellEnd"/>
            <w:r w:rsidRPr="002A3520">
              <w:t xml:space="preserve"> rap</w:t>
            </w:r>
          </w:p>
        </w:tc>
        <w:tc>
          <w:tcPr>
            <w:tcW w:w="0" w:type="auto"/>
            <w:tcBorders>
              <w:top w:val="nil"/>
              <w:left w:val="nil"/>
              <w:bottom w:val="single" w:sz="4" w:space="0" w:color="auto"/>
              <w:right w:val="single" w:sz="4" w:space="0" w:color="auto"/>
            </w:tcBorders>
          </w:tcPr>
          <w:p w14:paraId="2F01CEB3" w14:textId="77777777" w:rsidR="00D1196D" w:rsidRPr="002A3520" w:rsidRDefault="00D1196D" w:rsidP="00BF30D2">
            <w:r w:rsidRPr="002A3520">
              <w:t>23</w:t>
            </w:r>
          </w:p>
        </w:tc>
      </w:tr>
      <w:tr w:rsidR="00D1196D" w:rsidRPr="002A3520" w14:paraId="2674084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80E3972" w14:textId="77777777" w:rsidR="00D1196D" w:rsidRPr="002A3520" w:rsidRDefault="00D1196D" w:rsidP="00BF30D2">
            <w:proofErr w:type="spellStart"/>
            <w:r w:rsidRPr="002A3520">
              <w:t>australian</w:t>
            </w:r>
            <w:proofErr w:type="spellEnd"/>
            <w:r w:rsidRPr="002A3520">
              <w:t xml:space="preserve"> reggae fusion</w:t>
            </w:r>
          </w:p>
        </w:tc>
        <w:tc>
          <w:tcPr>
            <w:tcW w:w="2788" w:type="dxa"/>
            <w:tcBorders>
              <w:top w:val="nil"/>
              <w:left w:val="nil"/>
              <w:bottom w:val="single" w:sz="4" w:space="0" w:color="auto"/>
              <w:right w:val="single" w:sz="4" w:space="0" w:color="auto"/>
            </w:tcBorders>
            <w:shd w:val="clear" w:color="auto" w:fill="auto"/>
            <w:noWrap/>
            <w:hideMark/>
          </w:tcPr>
          <w:p w14:paraId="64BEA9F2" w14:textId="77777777" w:rsidR="00D1196D" w:rsidRPr="002A3520" w:rsidRDefault="00D1196D" w:rsidP="00BF30D2">
            <w:r w:rsidRPr="002A3520">
              <w:t>4</w:t>
            </w:r>
          </w:p>
        </w:tc>
        <w:tc>
          <w:tcPr>
            <w:tcW w:w="2717" w:type="dxa"/>
            <w:tcBorders>
              <w:top w:val="nil"/>
              <w:left w:val="nil"/>
              <w:bottom w:val="single" w:sz="4" w:space="0" w:color="auto"/>
              <w:right w:val="single" w:sz="4" w:space="0" w:color="auto"/>
            </w:tcBorders>
          </w:tcPr>
          <w:p w14:paraId="018A9976" w14:textId="77777777" w:rsidR="00D1196D" w:rsidRPr="002A3520" w:rsidRDefault="00D1196D" w:rsidP="00BF30D2">
            <w:r w:rsidRPr="002A3520">
              <w:t>metal</w:t>
            </w:r>
          </w:p>
        </w:tc>
        <w:tc>
          <w:tcPr>
            <w:tcW w:w="0" w:type="auto"/>
            <w:tcBorders>
              <w:top w:val="nil"/>
              <w:left w:val="nil"/>
              <w:bottom w:val="single" w:sz="4" w:space="0" w:color="auto"/>
              <w:right w:val="single" w:sz="4" w:space="0" w:color="auto"/>
            </w:tcBorders>
          </w:tcPr>
          <w:p w14:paraId="3D2DF09A" w14:textId="77777777" w:rsidR="00D1196D" w:rsidRPr="002A3520" w:rsidRDefault="00D1196D" w:rsidP="00BF30D2">
            <w:r w:rsidRPr="002A3520">
              <w:t>24</w:t>
            </w:r>
          </w:p>
        </w:tc>
      </w:tr>
      <w:tr w:rsidR="00D1196D" w:rsidRPr="002A3520" w14:paraId="4FD4D97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C6E8A46" w14:textId="77777777" w:rsidR="00D1196D" w:rsidRPr="002A3520" w:rsidRDefault="00D1196D" w:rsidP="00BF30D2">
            <w:r w:rsidRPr="002A3520">
              <w:t>bandinhas</w:t>
            </w:r>
          </w:p>
        </w:tc>
        <w:tc>
          <w:tcPr>
            <w:tcW w:w="2788" w:type="dxa"/>
            <w:tcBorders>
              <w:top w:val="nil"/>
              <w:left w:val="nil"/>
              <w:bottom w:val="single" w:sz="4" w:space="0" w:color="auto"/>
              <w:right w:val="single" w:sz="4" w:space="0" w:color="auto"/>
            </w:tcBorders>
            <w:shd w:val="clear" w:color="auto" w:fill="auto"/>
            <w:noWrap/>
            <w:hideMark/>
          </w:tcPr>
          <w:p w14:paraId="47BB6A48" w14:textId="77777777" w:rsidR="00D1196D" w:rsidRPr="002A3520" w:rsidRDefault="00D1196D" w:rsidP="00BF30D2">
            <w:r w:rsidRPr="002A3520">
              <w:t>5</w:t>
            </w:r>
          </w:p>
        </w:tc>
        <w:tc>
          <w:tcPr>
            <w:tcW w:w="2717" w:type="dxa"/>
            <w:tcBorders>
              <w:top w:val="nil"/>
              <w:left w:val="nil"/>
              <w:bottom w:val="single" w:sz="4" w:space="0" w:color="auto"/>
              <w:right w:val="single" w:sz="4" w:space="0" w:color="auto"/>
            </w:tcBorders>
          </w:tcPr>
          <w:p w14:paraId="7BE9379A" w14:textId="77777777" w:rsidR="00D1196D" w:rsidRPr="002A3520" w:rsidRDefault="00D1196D" w:rsidP="00BF30D2">
            <w:proofErr w:type="spellStart"/>
            <w:r w:rsidRPr="002A3520">
              <w:t>miami</w:t>
            </w:r>
            <w:proofErr w:type="spellEnd"/>
            <w:r w:rsidRPr="002A3520">
              <w:t xml:space="preserve"> hip hop</w:t>
            </w:r>
          </w:p>
        </w:tc>
        <w:tc>
          <w:tcPr>
            <w:tcW w:w="0" w:type="auto"/>
            <w:tcBorders>
              <w:top w:val="nil"/>
              <w:left w:val="nil"/>
              <w:bottom w:val="single" w:sz="4" w:space="0" w:color="auto"/>
              <w:right w:val="single" w:sz="4" w:space="0" w:color="auto"/>
            </w:tcBorders>
          </w:tcPr>
          <w:p w14:paraId="3D06FAEB" w14:textId="77777777" w:rsidR="00D1196D" w:rsidRPr="002A3520" w:rsidRDefault="00D1196D" w:rsidP="00BF30D2">
            <w:r w:rsidRPr="002A3520">
              <w:t>25</w:t>
            </w:r>
          </w:p>
        </w:tc>
      </w:tr>
      <w:tr w:rsidR="00D1196D" w:rsidRPr="002A3520" w14:paraId="7D13FC2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3A7B11A" w14:textId="77777777" w:rsidR="00D1196D" w:rsidRPr="002A3520" w:rsidRDefault="00D1196D" w:rsidP="00BF30D2">
            <w:proofErr w:type="spellStart"/>
            <w:r w:rsidRPr="002A3520">
              <w:t>beatlesque</w:t>
            </w:r>
            <w:proofErr w:type="spellEnd"/>
          </w:p>
        </w:tc>
        <w:tc>
          <w:tcPr>
            <w:tcW w:w="2788" w:type="dxa"/>
            <w:tcBorders>
              <w:top w:val="nil"/>
              <w:left w:val="nil"/>
              <w:bottom w:val="single" w:sz="4" w:space="0" w:color="auto"/>
              <w:right w:val="single" w:sz="4" w:space="0" w:color="auto"/>
            </w:tcBorders>
            <w:shd w:val="clear" w:color="auto" w:fill="auto"/>
            <w:noWrap/>
            <w:hideMark/>
          </w:tcPr>
          <w:p w14:paraId="43420A7C" w14:textId="77777777" w:rsidR="00D1196D" w:rsidRPr="002A3520" w:rsidRDefault="00D1196D" w:rsidP="00BF30D2">
            <w:r w:rsidRPr="002A3520">
              <w:t>6</w:t>
            </w:r>
          </w:p>
        </w:tc>
        <w:tc>
          <w:tcPr>
            <w:tcW w:w="2717" w:type="dxa"/>
            <w:tcBorders>
              <w:top w:val="nil"/>
              <w:left w:val="nil"/>
              <w:bottom w:val="single" w:sz="4" w:space="0" w:color="auto"/>
              <w:right w:val="single" w:sz="4" w:space="0" w:color="auto"/>
            </w:tcBorders>
          </w:tcPr>
          <w:p w14:paraId="5799214B" w14:textId="77777777" w:rsidR="00D1196D" w:rsidRPr="002A3520" w:rsidRDefault="00D1196D" w:rsidP="00BF30D2">
            <w:proofErr w:type="spellStart"/>
            <w:proofErr w:type="gramStart"/>
            <w:r w:rsidRPr="002A3520">
              <w:t>musica</w:t>
            </w:r>
            <w:proofErr w:type="spellEnd"/>
            <w:proofErr w:type="gramEnd"/>
            <w:r w:rsidRPr="002A3520">
              <w:t xml:space="preserve"> </w:t>
            </w:r>
            <w:proofErr w:type="spellStart"/>
            <w:r w:rsidRPr="002A3520">
              <w:t>gaucha</w:t>
            </w:r>
            <w:proofErr w:type="spellEnd"/>
          </w:p>
        </w:tc>
        <w:tc>
          <w:tcPr>
            <w:tcW w:w="0" w:type="auto"/>
            <w:tcBorders>
              <w:top w:val="nil"/>
              <w:left w:val="nil"/>
              <w:bottom w:val="single" w:sz="4" w:space="0" w:color="auto"/>
              <w:right w:val="single" w:sz="4" w:space="0" w:color="auto"/>
            </w:tcBorders>
          </w:tcPr>
          <w:p w14:paraId="289F29D1" w14:textId="77777777" w:rsidR="00D1196D" w:rsidRPr="002A3520" w:rsidRDefault="00D1196D" w:rsidP="00BF30D2">
            <w:r w:rsidRPr="002A3520">
              <w:t>26</w:t>
            </w:r>
          </w:p>
        </w:tc>
      </w:tr>
      <w:tr w:rsidR="00D1196D" w:rsidRPr="002A3520" w14:paraId="4F5C53B0"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BD8472" w14:textId="77777777" w:rsidR="00D1196D" w:rsidRPr="002A3520" w:rsidRDefault="00D1196D" w:rsidP="00BF30D2">
            <w:proofErr w:type="spellStart"/>
            <w:r w:rsidRPr="002A3520">
              <w:lastRenderedPageBreak/>
              <w:t>brazil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3B8EAAE8" w14:textId="77777777" w:rsidR="00D1196D" w:rsidRPr="002A3520" w:rsidRDefault="00D1196D" w:rsidP="00BF30D2">
            <w:r w:rsidRPr="002A3520">
              <w:t>7</w:t>
            </w:r>
          </w:p>
        </w:tc>
        <w:tc>
          <w:tcPr>
            <w:tcW w:w="2717" w:type="dxa"/>
            <w:tcBorders>
              <w:top w:val="nil"/>
              <w:left w:val="nil"/>
              <w:bottom w:val="single" w:sz="4" w:space="0" w:color="auto"/>
              <w:right w:val="single" w:sz="4" w:space="0" w:color="auto"/>
            </w:tcBorders>
          </w:tcPr>
          <w:p w14:paraId="6B3F678A" w14:textId="77777777" w:rsidR="00D1196D" w:rsidRPr="002A3520" w:rsidRDefault="00D1196D" w:rsidP="00BF30D2">
            <w:proofErr w:type="spellStart"/>
            <w:proofErr w:type="gramStart"/>
            <w:r w:rsidRPr="002A3520">
              <w:t>musica</w:t>
            </w:r>
            <w:proofErr w:type="spellEnd"/>
            <w:proofErr w:type="gramEnd"/>
            <w:r w:rsidRPr="002A3520">
              <w:t xml:space="preserve"> </w:t>
            </w:r>
            <w:proofErr w:type="spellStart"/>
            <w:r w:rsidRPr="002A3520">
              <w:t>gaucha</w:t>
            </w:r>
            <w:proofErr w:type="spellEnd"/>
            <w:r w:rsidRPr="002A3520">
              <w:t xml:space="preserve"> tradicionalista</w:t>
            </w:r>
          </w:p>
        </w:tc>
        <w:tc>
          <w:tcPr>
            <w:tcW w:w="0" w:type="auto"/>
            <w:tcBorders>
              <w:top w:val="nil"/>
              <w:left w:val="nil"/>
              <w:bottom w:val="single" w:sz="4" w:space="0" w:color="auto"/>
              <w:right w:val="single" w:sz="4" w:space="0" w:color="auto"/>
            </w:tcBorders>
          </w:tcPr>
          <w:p w14:paraId="7A740121" w14:textId="77777777" w:rsidR="00D1196D" w:rsidRPr="002A3520" w:rsidRDefault="00D1196D" w:rsidP="00BF30D2">
            <w:r w:rsidRPr="002A3520">
              <w:t>27</w:t>
            </w:r>
          </w:p>
        </w:tc>
      </w:tr>
      <w:tr w:rsidR="00D1196D" w:rsidRPr="002A3520" w14:paraId="62DFC71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0354CA" w14:textId="77777777" w:rsidR="00D1196D" w:rsidRPr="002A3520" w:rsidRDefault="00D1196D" w:rsidP="00BF30D2">
            <w:proofErr w:type="spellStart"/>
            <w:r w:rsidRPr="002A3520">
              <w:t>canadian</w:t>
            </w:r>
            <w:proofErr w:type="spellEnd"/>
            <w:r w:rsidRPr="002A3520">
              <w:t xml:space="preserve"> pop punk</w:t>
            </w:r>
          </w:p>
        </w:tc>
        <w:tc>
          <w:tcPr>
            <w:tcW w:w="2788" w:type="dxa"/>
            <w:tcBorders>
              <w:top w:val="nil"/>
              <w:left w:val="nil"/>
              <w:bottom w:val="single" w:sz="4" w:space="0" w:color="auto"/>
              <w:right w:val="single" w:sz="4" w:space="0" w:color="auto"/>
            </w:tcBorders>
            <w:shd w:val="clear" w:color="auto" w:fill="auto"/>
            <w:noWrap/>
            <w:hideMark/>
          </w:tcPr>
          <w:p w14:paraId="2ED898A9" w14:textId="77777777" w:rsidR="00D1196D" w:rsidRPr="002A3520" w:rsidRDefault="00D1196D" w:rsidP="00BF30D2">
            <w:r w:rsidRPr="002A3520">
              <w:t>8</w:t>
            </w:r>
          </w:p>
        </w:tc>
        <w:tc>
          <w:tcPr>
            <w:tcW w:w="2717" w:type="dxa"/>
            <w:tcBorders>
              <w:top w:val="nil"/>
              <w:left w:val="nil"/>
              <w:bottom w:val="single" w:sz="4" w:space="0" w:color="auto"/>
              <w:right w:val="single" w:sz="4" w:space="0" w:color="auto"/>
            </w:tcBorders>
          </w:tcPr>
          <w:p w14:paraId="4665459D" w14:textId="77777777" w:rsidR="00D1196D" w:rsidRPr="002A3520" w:rsidRDefault="00D1196D" w:rsidP="00BF30D2">
            <w:proofErr w:type="gramStart"/>
            <w:r w:rsidRPr="002A3520">
              <w:t>musica</w:t>
            </w:r>
            <w:proofErr w:type="gramEnd"/>
            <w:r w:rsidRPr="002A3520">
              <w:t xml:space="preserve"> maranhense</w:t>
            </w:r>
          </w:p>
        </w:tc>
        <w:tc>
          <w:tcPr>
            <w:tcW w:w="0" w:type="auto"/>
            <w:tcBorders>
              <w:top w:val="nil"/>
              <w:left w:val="nil"/>
              <w:bottom w:val="single" w:sz="4" w:space="0" w:color="auto"/>
              <w:right w:val="single" w:sz="4" w:space="0" w:color="auto"/>
            </w:tcBorders>
          </w:tcPr>
          <w:p w14:paraId="362C770C" w14:textId="77777777" w:rsidR="00D1196D" w:rsidRPr="002A3520" w:rsidRDefault="00D1196D" w:rsidP="00BF30D2">
            <w:r w:rsidRPr="002A3520">
              <w:t>28</w:t>
            </w:r>
          </w:p>
        </w:tc>
      </w:tr>
      <w:tr w:rsidR="00D1196D" w:rsidRPr="002A3520" w14:paraId="68A7F1C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DE6E034" w14:textId="77777777" w:rsidR="00D1196D" w:rsidRPr="002A3520" w:rsidRDefault="00D1196D" w:rsidP="00BF30D2">
            <w:proofErr w:type="spellStart"/>
            <w:r w:rsidRPr="002A3520">
              <w:t>canadian</w:t>
            </w:r>
            <w:proofErr w:type="spellEnd"/>
            <w:r w:rsidRPr="002A3520">
              <w:t xml:space="preserve"> punk</w:t>
            </w:r>
          </w:p>
        </w:tc>
        <w:tc>
          <w:tcPr>
            <w:tcW w:w="2788" w:type="dxa"/>
            <w:tcBorders>
              <w:top w:val="nil"/>
              <w:left w:val="nil"/>
              <w:bottom w:val="single" w:sz="4" w:space="0" w:color="auto"/>
              <w:right w:val="single" w:sz="4" w:space="0" w:color="auto"/>
            </w:tcBorders>
            <w:shd w:val="clear" w:color="auto" w:fill="auto"/>
            <w:noWrap/>
            <w:hideMark/>
          </w:tcPr>
          <w:p w14:paraId="5D3412F7" w14:textId="77777777" w:rsidR="00D1196D" w:rsidRPr="002A3520" w:rsidRDefault="00D1196D" w:rsidP="00BF30D2">
            <w:r w:rsidRPr="002A3520">
              <w:t>9</w:t>
            </w:r>
          </w:p>
        </w:tc>
        <w:tc>
          <w:tcPr>
            <w:tcW w:w="2717" w:type="dxa"/>
            <w:tcBorders>
              <w:top w:val="nil"/>
              <w:left w:val="nil"/>
              <w:bottom w:val="single" w:sz="4" w:space="0" w:color="auto"/>
              <w:right w:val="single" w:sz="4" w:space="0" w:color="auto"/>
            </w:tcBorders>
          </w:tcPr>
          <w:p w14:paraId="31C87309" w14:textId="77777777" w:rsidR="00D1196D" w:rsidRPr="002A3520" w:rsidRDefault="00D1196D" w:rsidP="00BF30D2">
            <w:proofErr w:type="spellStart"/>
            <w:r w:rsidRPr="002A3520">
              <w:t>neo</w:t>
            </w:r>
            <w:proofErr w:type="spellEnd"/>
            <w:r w:rsidRPr="002A3520">
              <w:t xml:space="preserve"> </w:t>
            </w:r>
            <w:proofErr w:type="spellStart"/>
            <w:r w:rsidRPr="002A3520">
              <w:t>mellow</w:t>
            </w:r>
            <w:proofErr w:type="spellEnd"/>
          </w:p>
        </w:tc>
        <w:tc>
          <w:tcPr>
            <w:tcW w:w="0" w:type="auto"/>
            <w:tcBorders>
              <w:top w:val="nil"/>
              <w:left w:val="nil"/>
              <w:bottom w:val="single" w:sz="4" w:space="0" w:color="auto"/>
              <w:right w:val="single" w:sz="4" w:space="0" w:color="auto"/>
            </w:tcBorders>
          </w:tcPr>
          <w:p w14:paraId="71F1E9EC" w14:textId="77777777" w:rsidR="00D1196D" w:rsidRPr="002A3520" w:rsidRDefault="00D1196D" w:rsidP="00BF30D2">
            <w:r w:rsidRPr="002A3520">
              <w:t>29</w:t>
            </w:r>
          </w:p>
        </w:tc>
      </w:tr>
      <w:tr w:rsidR="00D1196D" w:rsidRPr="002A3520" w14:paraId="5BF6C25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DF340A1" w14:textId="77777777" w:rsidR="00D1196D" w:rsidRPr="002A3520" w:rsidRDefault="00D1196D" w:rsidP="00BF30D2">
            <w:proofErr w:type="spellStart"/>
            <w:r w:rsidRPr="002A3520">
              <w:t>canad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48031217" w14:textId="77777777" w:rsidR="00D1196D" w:rsidRPr="002A3520" w:rsidRDefault="00D1196D" w:rsidP="00BF30D2">
            <w:r w:rsidRPr="002A3520">
              <w:t>10</w:t>
            </w:r>
          </w:p>
        </w:tc>
        <w:tc>
          <w:tcPr>
            <w:tcW w:w="2717" w:type="dxa"/>
            <w:tcBorders>
              <w:top w:val="nil"/>
              <w:left w:val="nil"/>
              <w:bottom w:val="single" w:sz="4" w:space="0" w:color="auto"/>
              <w:right w:val="single" w:sz="4" w:space="0" w:color="auto"/>
            </w:tcBorders>
          </w:tcPr>
          <w:p w14:paraId="38D9DFA3" w14:textId="77777777" w:rsidR="00D1196D" w:rsidRPr="002A3520" w:rsidRDefault="00D1196D" w:rsidP="00BF30D2">
            <w:proofErr w:type="spellStart"/>
            <w:r w:rsidRPr="002A3520">
              <w:t>nyc</w:t>
            </w:r>
            <w:proofErr w:type="spellEnd"/>
            <w:r w:rsidRPr="002A3520">
              <w:t xml:space="preserve"> rap</w:t>
            </w:r>
          </w:p>
        </w:tc>
        <w:tc>
          <w:tcPr>
            <w:tcW w:w="0" w:type="auto"/>
            <w:tcBorders>
              <w:top w:val="nil"/>
              <w:left w:val="nil"/>
              <w:bottom w:val="single" w:sz="4" w:space="0" w:color="auto"/>
              <w:right w:val="single" w:sz="4" w:space="0" w:color="auto"/>
            </w:tcBorders>
          </w:tcPr>
          <w:p w14:paraId="19653D8B" w14:textId="77777777" w:rsidR="00D1196D" w:rsidRPr="002A3520" w:rsidRDefault="00D1196D" w:rsidP="00BF30D2">
            <w:r w:rsidRPr="002A3520">
              <w:t>30</w:t>
            </w:r>
          </w:p>
        </w:tc>
      </w:tr>
      <w:tr w:rsidR="00D1196D" w:rsidRPr="002A3520" w14:paraId="499F60D2"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8AF421" w14:textId="77777777" w:rsidR="00D1196D" w:rsidRPr="002A3520" w:rsidRDefault="00D1196D" w:rsidP="00BF30D2">
            <w:proofErr w:type="spellStart"/>
            <w:r w:rsidRPr="002A3520">
              <w:t>channel</w:t>
            </w:r>
            <w:proofErr w:type="spellEnd"/>
            <w:r w:rsidRPr="002A3520">
              <w:t xml:space="preserve"> pop</w:t>
            </w:r>
          </w:p>
        </w:tc>
        <w:tc>
          <w:tcPr>
            <w:tcW w:w="2788" w:type="dxa"/>
            <w:tcBorders>
              <w:top w:val="nil"/>
              <w:left w:val="nil"/>
              <w:bottom w:val="single" w:sz="4" w:space="0" w:color="auto"/>
              <w:right w:val="single" w:sz="4" w:space="0" w:color="auto"/>
            </w:tcBorders>
            <w:shd w:val="clear" w:color="auto" w:fill="auto"/>
            <w:noWrap/>
            <w:hideMark/>
          </w:tcPr>
          <w:p w14:paraId="01C44C04" w14:textId="77777777" w:rsidR="00D1196D" w:rsidRPr="002A3520" w:rsidRDefault="00D1196D" w:rsidP="00BF30D2">
            <w:r w:rsidRPr="002A3520">
              <w:t>11</w:t>
            </w:r>
          </w:p>
        </w:tc>
        <w:tc>
          <w:tcPr>
            <w:tcW w:w="2717" w:type="dxa"/>
            <w:tcBorders>
              <w:top w:val="nil"/>
              <w:left w:val="nil"/>
              <w:bottom w:val="single" w:sz="4" w:space="0" w:color="auto"/>
              <w:right w:val="single" w:sz="4" w:space="0" w:color="auto"/>
            </w:tcBorders>
          </w:tcPr>
          <w:p w14:paraId="62A4E781" w14:textId="77777777" w:rsidR="00D1196D" w:rsidRPr="002A3520" w:rsidRDefault="00D1196D" w:rsidP="00BF30D2">
            <w:proofErr w:type="spellStart"/>
            <w:r w:rsidRPr="002A3520">
              <w:t>oklahoma</w:t>
            </w:r>
            <w:proofErr w:type="spellEnd"/>
            <w:r w:rsidRPr="002A3520">
              <w:t xml:space="preserve"> country</w:t>
            </w:r>
          </w:p>
        </w:tc>
        <w:tc>
          <w:tcPr>
            <w:tcW w:w="0" w:type="auto"/>
            <w:tcBorders>
              <w:top w:val="nil"/>
              <w:left w:val="nil"/>
              <w:bottom w:val="single" w:sz="4" w:space="0" w:color="auto"/>
              <w:right w:val="single" w:sz="4" w:space="0" w:color="auto"/>
            </w:tcBorders>
          </w:tcPr>
          <w:p w14:paraId="6B522697" w14:textId="77777777" w:rsidR="00D1196D" w:rsidRPr="002A3520" w:rsidRDefault="00D1196D" w:rsidP="00BF30D2">
            <w:r w:rsidRPr="002A3520">
              <w:t>31</w:t>
            </w:r>
          </w:p>
        </w:tc>
      </w:tr>
      <w:tr w:rsidR="00D1196D" w:rsidRPr="002A3520" w14:paraId="34E47156"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523CC6" w14:textId="77777777" w:rsidR="00D1196D" w:rsidRPr="002A3520" w:rsidRDefault="00D1196D" w:rsidP="00BF30D2">
            <w:r w:rsidRPr="002A3520">
              <w:t>country</w:t>
            </w:r>
          </w:p>
        </w:tc>
        <w:tc>
          <w:tcPr>
            <w:tcW w:w="2788" w:type="dxa"/>
            <w:tcBorders>
              <w:top w:val="nil"/>
              <w:left w:val="nil"/>
              <w:bottom w:val="single" w:sz="4" w:space="0" w:color="auto"/>
              <w:right w:val="single" w:sz="4" w:space="0" w:color="auto"/>
            </w:tcBorders>
            <w:shd w:val="clear" w:color="auto" w:fill="auto"/>
            <w:noWrap/>
            <w:hideMark/>
          </w:tcPr>
          <w:p w14:paraId="27F21B4C" w14:textId="77777777" w:rsidR="00D1196D" w:rsidRPr="002A3520" w:rsidRDefault="00D1196D" w:rsidP="00BF30D2">
            <w:r w:rsidRPr="002A3520">
              <w:t>12</w:t>
            </w:r>
          </w:p>
        </w:tc>
        <w:tc>
          <w:tcPr>
            <w:tcW w:w="2717" w:type="dxa"/>
            <w:tcBorders>
              <w:top w:val="nil"/>
              <w:left w:val="nil"/>
              <w:bottom w:val="single" w:sz="4" w:space="0" w:color="auto"/>
              <w:right w:val="single" w:sz="4" w:space="0" w:color="auto"/>
            </w:tcBorders>
          </w:tcPr>
          <w:p w14:paraId="0E0E0244" w14:textId="77777777" w:rsidR="00D1196D" w:rsidRPr="002A3520" w:rsidRDefault="00D1196D" w:rsidP="00BF30D2">
            <w:r w:rsidRPr="002A3520">
              <w:t>pop</w:t>
            </w:r>
          </w:p>
        </w:tc>
        <w:tc>
          <w:tcPr>
            <w:tcW w:w="0" w:type="auto"/>
            <w:tcBorders>
              <w:top w:val="nil"/>
              <w:left w:val="nil"/>
              <w:bottom w:val="single" w:sz="4" w:space="0" w:color="auto"/>
              <w:right w:val="single" w:sz="4" w:space="0" w:color="auto"/>
            </w:tcBorders>
          </w:tcPr>
          <w:p w14:paraId="4A79920A" w14:textId="77777777" w:rsidR="00D1196D" w:rsidRPr="002A3520" w:rsidRDefault="00D1196D" w:rsidP="00BF30D2">
            <w:r w:rsidRPr="002A3520">
              <w:t>32</w:t>
            </w:r>
          </w:p>
        </w:tc>
      </w:tr>
      <w:tr w:rsidR="00D1196D" w:rsidRPr="002A3520" w14:paraId="34FD41B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ADCB2B4" w14:textId="77777777" w:rsidR="00D1196D" w:rsidRPr="002A3520" w:rsidRDefault="00D1196D" w:rsidP="00BF30D2">
            <w:r w:rsidRPr="002A3520">
              <w:t xml:space="preserve">country </w:t>
            </w:r>
            <w:proofErr w:type="spellStart"/>
            <w:r w:rsidRPr="002A3520">
              <w:t>dawn</w:t>
            </w:r>
            <w:proofErr w:type="spellEnd"/>
          </w:p>
        </w:tc>
        <w:tc>
          <w:tcPr>
            <w:tcW w:w="2788" w:type="dxa"/>
            <w:tcBorders>
              <w:top w:val="nil"/>
              <w:left w:val="nil"/>
              <w:bottom w:val="single" w:sz="4" w:space="0" w:color="auto"/>
              <w:right w:val="single" w:sz="4" w:space="0" w:color="auto"/>
            </w:tcBorders>
            <w:shd w:val="clear" w:color="auto" w:fill="auto"/>
            <w:noWrap/>
            <w:hideMark/>
          </w:tcPr>
          <w:p w14:paraId="3FC081A7" w14:textId="77777777" w:rsidR="00D1196D" w:rsidRPr="002A3520" w:rsidRDefault="00D1196D" w:rsidP="00BF30D2">
            <w:r w:rsidRPr="002A3520">
              <w:t>13</w:t>
            </w:r>
          </w:p>
        </w:tc>
        <w:tc>
          <w:tcPr>
            <w:tcW w:w="2717" w:type="dxa"/>
            <w:tcBorders>
              <w:top w:val="nil"/>
              <w:left w:val="nil"/>
              <w:bottom w:val="single" w:sz="4" w:space="0" w:color="auto"/>
              <w:right w:val="single" w:sz="4" w:space="0" w:color="auto"/>
            </w:tcBorders>
          </w:tcPr>
          <w:p w14:paraId="573AAA79" w14:textId="77777777" w:rsidR="00D1196D" w:rsidRPr="002A3520" w:rsidRDefault="00D1196D" w:rsidP="00BF30D2">
            <w:r w:rsidRPr="002A3520">
              <w:t>post-</w:t>
            </w:r>
            <w:proofErr w:type="spellStart"/>
            <w:r w:rsidRPr="002A3520">
              <w:t>teen</w:t>
            </w:r>
            <w:proofErr w:type="spellEnd"/>
            <w:r w:rsidRPr="002A3520">
              <w:t xml:space="preserve"> pop</w:t>
            </w:r>
          </w:p>
        </w:tc>
        <w:tc>
          <w:tcPr>
            <w:tcW w:w="0" w:type="auto"/>
            <w:tcBorders>
              <w:top w:val="nil"/>
              <w:left w:val="nil"/>
              <w:bottom w:val="single" w:sz="4" w:space="0" w:color="auto"/>
              <w:right w:val="single" w:sz="4" w:space="0" w:color="auto"/>
            </w:tcBorders>
          </w:tcPr>
          <w:p w14:paraId="00AAD6C0" w14:textId="77777777" w:rsidR="00D1196D" w:rsidRPr="002A3520" w:rsidRDefault="00D1196D" w:rsidP="00BF30D2">
            <w:r w:rsidRPr="002A3520">
              <w:t>33</w:t>
            </w:r>
          </w:p>
        </w:tc>
      </w:tr>
      <w:tr w:rsidR="00D1196D" w:rsidRPr="002A3520" w14:paraId="1B5AFA91"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2CEEBA3" w14:textId="77777777" w:rsidR="00D1196D" w:rsidRPr="002A3520" w:rsidRDefault="00D1196D" w:rsidP="00BF30D2">
            <w:r w:rsidRPr="002A3520">
              <w:t>country pop</w:t>
            </w:r>
          </w:p>
        </w:tc>
        <w:tc>
          <w:tcPr>
            <w:tcW w:w="2788" w:type="dxa"/>
            <w:tcBorders>
              <w:top w:val="nil"/>
              <w:left w:val="nil"/>
              <w:bottom w:val="single" w:sz="4" w:space="0" w:color="auto"/>
              <w:right w:val="single" w:sz="4" w:space="0" w:color="auto"/>
            </w:tcBorders>
            <w:shd w:val="clear" w:color="auto" w:fill="auto"/>
            <w:noWrap/>
            <w:hideMark/>
          </w:tcPr>
          <w:p w14:paraId="0732AF9C" w14:textId="77777777" w:rsidR="00D1196D" w:rsidRPr="002A3520" w:rsidRDefault="00D1196D" w:rsidP="00BF30D2">
            <w:r w:rsidRPr="002A3520">
              <w:t>14</w:t>
            </w:r>
          </w:p>
        </w:tc>
        <w:tc>
          <w:tcPr>
            <w:tcW w:w="2717" w:type="dxa"/>
            <w:tcBorders>
              <w:top w:val="nil"/>
              <w:left w:val="nil"/>
              <w:bottom w:val="single" w:sz="4" w:space="0" w:color="auto"/>
              <w:right w:val="single" w:sz="4" w:space="0" w:color="auto"/>
            </w:tcBorders>
          </w:tcPr>
          <w:p w14:paraId="3E87B862" w14:textId="77777777" w:rsidR="00D1196D" w:rsidRPr="002A3520" w:rsidRDefault="00D1196D" w:rsidP="00BF30D2">
            <w:r w:rsidRPr="002A3520">
              <w:t>punk</w:t>
            </w:r>
          </w:p>
        </w:tc>
        <w:tc>
          <w:tcPr>
            <w:tcW w:w="0" w:type="auto"/>
            <w:tcBorders>
              <w:top w:val="nil"/>
              <w:left w:val="nil"/>
              <w:bottom w:val="single" w:sz="4" w:space="0" w:color="auto"/>
              <w:right w:val="single" w:sz="4" w:space="0" w:color="auto"/>
            </w:tcBorders>
          </w:tcPr>
          <w:p w14:paraId="77B950BA" w14:textId="77777777" w:rsidR="00D1196D" w:rsidRPr="002A3520" w:rsidRDefault="00D1196D" w:rsidP="00BF30D2">
            <w:r w:rsidRPr="002A3520">
              <w:t>34</w:t>
            </w:r>
          </w:p>
        </w:tc>
      </w:tr>
      <w:tr w:rsidR="00D1196D" w:rsidRPr="002A3520" w14:paraId="775BD134"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C4B3E0F" w14:textId="77777777" w:rsidR="00D1196D" w:rsidRPr="002A3520" w:rsidRDefault="00D1196D" w:rsidP="00BF30D2">
            <w:r w:rsidRPr="002A3520">
              <w:t xml:space="preserve">country </w:t>
            </w:r>
            <w:proofErr w:type="spellStart"/>
            <w:r w:rsidRPr="002A3520">
              <w:t>road</w:t>
            </w:r>
            <w:proofErr w:type="spellEnd"/>
          </w:p>
        </w:tc>
        <w:tc>
          <w:tcPr>
            <w:tcW w:w="2788" w:type="dxa"/>
            <w:tcBorders>
              <w:top w:val="nil"/>
              <w:left w:val="nil"/>
              <w:bottom w:val="single" w:sz="4" w:space="0" w:color="auto"/>
              <w:right w:val="single" w:sz="4" w:space="0" w:color="auto"/>
            </w:tcBorders>
            <w:shd w:val="clear" w:color="auto" w:fill="auto"/>
            <w:noWrap/>
            <w:hideMark/>
          </w:tcPr>
          <w:p w14:paraId="3D986D76" w14:textId="77777777" w:rsidR="00D1196D" w:rsidRPr="002A3520" w:rsidRDefault="00D1196D" w:rsidP="00BF30D2">
            <w:r w:rsidRPr="002A3520">
              <w:t>15</w:t>
            </w:r>
          </w:p>
        </w:tc>
        <w:tc>
          <w:tcPr>
            <w:tcW w:w="2717" w:type="dxa"/>
            <w:tcBorders>
              <w:top w:val="nil"/>
              <w:left w:val="nil"/>
              <w:bottom w:val="single" w:sz="4" w:space="0" w:color="auto"/>
              <w:right w:val="single" w:sz="4" w:space="0" w:color="auto"/>
            </w:tcBorders>
          </w:tcPr>
          <w:p w14:paraId="1BAC218F" w14:textId="77777777" w:rsidR="00D1196D" w:rsidRPr="002A3520" w:rsidRDefault="00D1196D" w:rsidP="00BF30D2">
            <w:proofErr w:type="spellStart"/>
            <w:r w:rsidRPr="002A3520">
              <w:t>r&amp;b</w:t>
            </w:r>
            <w:proofErr w:type="spellEnd"/>
          </w:p>
        </w:tc>
        <w:tc>
          <w:tcPr>
            <w:tcW w:w="0" w:type="auto"/>
            <w:tcBorders>
              <w:top w:val="nil"/>
              <w:left w:val="nil"/>
              <w:bottom w:val="single" w:sz="4" w:space="0" w:color="auto"/>
              <w:right w:val="single" w:sz="4" w:space="0" w:color="auto"/>
            </w:tcBorders>
          </w:tcPr>
          <w:p w14:paraId="35902EAF" w14:textId="77777777" w:rsidR="00D1196D" w:rsidRPr="002A3520" w:rsidRDefault="00D1196D" w:rsidP="00BF30D2">
            <w:r w:rsidRPr="002A3520">
              <w:t>35</w:t>
            </w:r>
          </w:p>
        </w:tc>
      </w:tr>
      <w:tr w:rsidR="00D1196D" w:rsidRPr="002A3520" w14:paraId="0574D28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1875ABBC" w14:textId="77777777" w:rsidR="00D1196D" w:rsidRPr="002A3520" w:rsidRDefault="00D1196D" w:rsidP="00BF30D2">
            <w:proofErr w:type="spellStart"/>
            <w:r w:rsidRPr="002A3520">
              <w:t>dfw</w:t>
            </w:r>
            <w:proofErr w:type="spellEnd"/>
            <w:r w:rsidRPr="002A3520">
              <w:t xml:space="preserve"> rap</w:t>
            </w:r>
          </w:p>
        </w:tc>
        <w:tc>
          <w:tcPr>
            <w:tcW w:w="2788" w:type="dxa"/>
            <w:tcBorders>
              <w:top w:val="nil"/>
              <w:left w:val="nil"/>
              <w:bottom w:val="single" w:sz="4" w:space="0" w:color="auto"/>
              <w:right w:val="single" w:sz="4" w:space="0" w:color="auto"/>
            </w:tcBorders>
            <w:shd w:val="clear" w:color="auto" w:fill="auto"/>
            <w:noWrap/>
            <w:hideMark/>
          </w:tcPr>
          <w:p w14:paraId="7549F7E0" w14:textId="77777777" w:rsidR="00D1196D" w:rsidRPr="002A3520" w:rsidRDefault="00D1196D" w:rsidP="00BF30D2">
            <w:r w:rsidRPr="002A3520">
              <w:t>16</w:t>
            </w:r>
          </w:p>
        </w:tc>
        <w:tc>
          <w:tcPr>
            <w:tcW w:w="2717" w:type="dxa"/>
            <w:tcBorders>
              <w:top w:val="nil"/>
              <w:left w:val="nil"/>
              <w:bottom w:val="single" w:sz="4" w:space="0" w:color="auto"/>
              <w:right w:val="single" w:sz="4" w:space="0" w:color="auto"/>
            </w:tcBorders>
          </w:tcPr>
          <w:p w14:paraId="31B74F80" w14:textId="77777777" w:rsidR="00D1196D" w:rsidRPr="002A3520" w:rsidRDefault="00D1196D" w:rsidP="00BF30D2">
            <w:proofErr w:type="spellStart"/>
            <w:r w:rsidRPr="002A3520">
              <w:t>redneck</w:t>
            </w:r>
            <w:proofErr w:type="spellEnd"/>
          </w:p>
        </w:tc>
        <w:tc>
          <w:tcPr>
            <w:tcW w:w="0" w:type="auto"/>
            <w:tcBorders>
              <w:top w:val="nil"/>
              <w:left w:val="nil"/>
              <w:bottom w:val="single" w:sz="4" w:space="0" w:color="auto"/>
              <w:right w:val="single" w:sz="4" w:space="0" w:color="auto"/>
            </w:tcBorders>
          </w:tcPr>
          <w:p w14:paraId="6071B68B" w14:textId="77777777" w:rsidR="00D1196D" w:rsidRPr="002A3520" w:rsidRDefault="00D1196D" w:rsidP="00BF30D2">
            <w:r w:rsidRPr="002A3520">
              <w:t>36</w:t>
            </w:r>
          </w:p>
        </w:tc>
      </w:tr>
      <w:tr w:rsidR="00D1196D" w:rsidRPr="002A3520" w14:paraId="6227F9D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DBE662D" w14:textId="77777777" w:rsidR="00D1196D" w:rsidRPr="002A3520" w:rsidRDefault="00D1196D" w:rsidP="00BF30D2">
            <w:r w:rsidRPr="002A3520">
              <w:t xml:space="preserve">electro </w:t>
            </w:r>
            <w:proofErr w:type="spellStart"/>
            <w:r w:rsidRPr="002A3520">
              <w:t>house</w:t>
            </w:r>
            <w:proofErr w:type="spellEnd"/>
          </w:p>
        </w:tc>
        <w:tc>
          <w:tcPr>
            <w:tcW w:w="2788" w:type="dxa"/>
            <w:tcBorders>
              <w:top w:val="nil"/>
              <w:left w:val="nil"/>
              <w:bottom w:val="single" w:sz="4" w:space="0" w:color="auto"/>
              <w:right w:val="single" w:sz="4" w:space="0" w:color="auto"/>
            </w:tcBorders>
            <w:shd w:val="clear" w:color="auto" w:fill="auto"/>
            <w:noWrap/>
            <w:hideMark/>
          </w:tcPr>
          <w:p w14:paraId="3C62CF53" w14:textId="77777777" w:rsidR="00D1196D" w:rsidRPr="002A3520" w:rsidRDefault="00D1196D" w:rsidP="00BF30D2">
            <w:r w:rsidRPr="002A3520">
              <w:t>17</w:t>
            </w:r>
          </w:p>
        </w:tc>
        <w:tc>
          <w:tcPr>
            <w:tcW w:w="2717" w:type="dxa"/>
            <w:tcBorders>
              <w:top w:val="nil"/>
              <w:left w:val="nil"/>
              <w:bottom w:val="single" w:sz="4" w:space="0" w:color="auto"/>
              <w:right w:val="single" w:sz="4" w:space="0" w:color="auto"/>
            </w:tcBorders>
          </w:tcPr>
          <w:p w14:paraId="35B86A1C" w14:textId="77777777" w:rsidR="00D1196D" w:rsidRPr="002A3520" w:rsidRDefault="00D1196D" w:rsidP="00BF30D2">
            <w:r w:rsidRPr="002A3520">
              <w:t>rock</w:t>
            </w:r>
          </w:p>
        </w:tc>
        <w:tc>
          <w:tcPr>
            <w:tcW w:w="0" w:type="auto"/>
            <w:tcBorders>
              <w:top w:val="nil"/>
              <w:left w:val="nil"/>
              <w:bottom w:val="single" w:sz="4" w:space="0" w:color="auto"/>
              <w:right w:val="single" w:sz="4" w:space="0" w:color="auto"/>
            </w:tcBorders>
          </w:tcPr>
          <w:p w14:paraId="7ECB8E88" w14:textId="77777777" w:rsidR="00D1196D" w:rsidRPr="002A3520" w:rsidRDefault="00D1196D" w:rsidP="00BF30D2">
            <w:r w:rsidRPr="002A3520">
              <w:t>37</w:t>
            </w:r>
          </w:p>
        </w:tc>
      </w:tr>
      <w:tr w:rsidR="00D1196D" w:rsidRPr="002A3520" w14:paraId="00D76EFE"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2A9298A" w14:textId="77777777" w:rsidR="00D1196D" w:rsidRPr="002A3520" w:rsidRDefault="00D1196D" w:rsidP="00BF30D2">
            <w:r w:rsidRPr="002A3520">
              <w:t>folk</w:t>
            </w:r>
          </w:p>
        </w:tc>
        <w:tc>
          <w:tcPr>
            <w:tcW w:w="2788" w:type="dxa"/>
            <w:tcBorders>
              <w:top w:val="nil"/>
              <w:left w:val="nil"/>
              <w:bottom w:val="single" w:sz="4" w:space="0" w:color="auto"/>
              <w:right w:val="single" w:sz="4" w:space="0" w:color="auto"/>
            </w:tcBorders>
            <w:shd w:val="clear" w:color="auto" w:fill="auto"/>
            <w:noWrap/>
            <w:hideMark/>
          </w:tcPr>
          <w:p w14:paraId="1EAB6AF3" w14:textId="77777777" w:rsidR="00D1196D" w:rsidRPr="002A3520" w:rsidRDefault="00D1196D" w:rsidP="00BF30D2">
            <w:r w:rsidRPr="002A3520">
              <w:t>18</w:t>
            </w:r>
          </w:p>
        </w:tc>
        <w:tc>
          <w:tcPr>
            <w:tcW w:w="2717" w:type="dxa"/>
            <w:tcBorders>
              <w:top w:val="nil"/>
              <w:left w:val="nil"/>
              <w:bottom w:val="single" w:sz="4" w:space="0" w:color="auto"/>
              <w:right w:val="single" w:sz="4" w:space="0" w:color="auto"/>
            </w:tcBorders>
          </w:tcPr>
          <w:p w14:paraId="3132C19F" w14:textId="77777777" w:rsidR="00D1196D" w:rsidRPr="002A3520" w:rsidRDefault="00D1196D" w:rsidP="00BF30D2">
            <w:r w:rsidRPr="002A3520">
              <w:t>sertanejo pop</w:t>
            </w:r>
          </w:p>
        </w:tc>
        <w:tc>
          <w:tcPr>
            <w:tcW w:w="0" w:type="auto"/>
            <w:tcBorders>
              <w:top w:val="nil"/>
              <w:left w:val="nil"/>
              <w:bottom w:val="single" w:sz="4" w:space="0" w:color="auto"/>
              <w:right w:val="single" w:sz="4" w:space="0" w:color="auto"/>
            </w:tcBorders>
          </w:tcPr>
          <w:p w14:paraId="033AC655" w14:textId="77777777" w:rsidR="00D1196D" w:rsidRPr="002A3520" w:rsidRDefault="00D1196D" w:rsidP="00BF30D2">
            <w:r w:rsidRPr="002A3520">
              <w:t>38</w:t>
            </w:r>
          </w:p>
        </w:tc>
      </w:tr>
      <w:tr w:rsidR="00D1196D" w:rsidRPr="002A3520" w14:paraId="631E149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3C9BE05" w14:textId="77777777" w:rsidR="00D1196D" w:rsidRPr="002A3520" w:rsidRDefault="00D1196D" w:rsidP="00BF30D2">
            <w:proofErr w:type="spellStart"/>
            <w:r w:rsidRPr="002A3520">
              <w:t>harlem</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4D8BBC0C" w14:textId="77777777" w:rsidR="00D1196D" w:rsidRPr="002A3520" w:rsidRDefault="00D1196D" w:rsidP="00BF30D2">
            <w:r w:rsidRPr="002A3520">
              <w:t>19</w:t>
            </w:r>
          </w:p>
        </w:tc>
        <w:tc>
          <w:tcPr>
            <w:tcW w:w="2717" w:type="dxa"/>
            <w:tcBorders>
              <w:top w:val="nil"/>
              <w:left w:val="nil"/>
              <w:bottom w:val="single" w:sz="4" w:space="0" w:color="auto"/>
              <w:right w:val="single" w:sz="4" w:space="0" w:color="auto"/>
            </w:tcBorders>
          </w:tcPr>
          <w:p w14:paraId="04B9F739" w14:textId="77777777" w:rsidR="00D1196D" w:rsidRPr="002A3520" w:rsidRDefault="00D1196D" w:rsidP="00BF30D2">
            <w:proofErr w:type="spellStart"/>
            <w:r w:rsidRPr="002A3520">
              <w:t>trap</w:t>
            </w:r>
            <w:proofErr w:type="spellEnd"/>
          </w:p>
        </w:tc>
        <w:tc>
          <w:tcPr>
            <w:tcW w:w="0" w:type="auto"/>
            <w:tcBorders>
              <w:top w:val="nil"/>
              <w:left w:val="nil"/>
              <w:bottom w:val="single" w:sz="4" w:space="0" w:color="auto"/>
              <w:right w:val="single" w:sz="4" w:space="0" w:color="auto"/>
            </w:tcBorders>
          </w:tcPr>
          <w:p w14:paraId="6D4DF788" w14:textId="77777777" w:rsidR="00D1196D" w:rsidRPr="002A3520" w:rsidRDefault="00D1196D" w:rsidP="00BF30D2">
            <w:r w:rsidRPr="002A3520">
              <w:t>39</w:t>
            </w:r>
            <w:commentRangeStart w:id="210"/>
            <w:commentRangeEnd w:id="210"/>
            <w:r>
              <w:rPr>
                <w:rStyle w:val="Refdecomentrio"/>
              </w:rPr>
              <w:commentReference w:id="210"/>
            </w:r>
          </w:p>
        </w:tc>
      </w:tr>
    </w:tbl>
    <w:p w14:paraId="1E775762" w14:textId="3179ED02" w:rsidR="00D1196D" w:rsidRPr="004D7D53" w:rsidRDefault="003A177C" w:rsidP="00BF30D2">
      <w:pPr>
        <w:pStyle w:val="Legenda"/>
        <w:rPr>
          <w:b/>
          <w:bCs/>
        </w:rPr>
      </w:pPr>
      <w:r w:rsidRPr="00D17147">
        <w:t>Fonte: Elaborado pelo autor (2020)</w:t>
      </w:r>
    </w:p>
    <w:p w14:paraId="034F300F" w14:textId="34458684" w:rsidR="007152F5" w:rsidRDefault="003A177C" w:rsidP="00BF30D2">
      <w:r>
        <w:tab/>
      </w:r>
      <w:r w:rsidRPr="00267E26">
        <w:t>A matriz de confusão do usuário utilizado nos testes</w:t>
      </w:r>
      <w:r>
        <w:t>,</w:t>
      </w:r>
      <w:r w:rsidRPr="00267E26">
        <w:t xml:space="preserve"> </w:t>
      </w:r>
      <w:r>
        <w:t>está</w:t>
      </w:r>
      <w:r w:rsidRPr="00267E26">
        <w:t xml:space="preserve"> dispon</w:t>
      </w:r>
      <w:r>
        <w:t>ível</w:t>
      </w:r>
      <w:r w:rsidRPr="00267E26">
        <w:t xml:space="preserve"> na </w:t>
      </w:r>
      <w:r>
        <w:fldChar w:fldCharType="begin"/>
      </w:r>
      <w:r>
        <w:instrText xml:space="preserve"> REF _Ref55013706 \h </w:instrText>
      </w:r>
      <w:r>
        <w:fldChar w:fldCharType="separate"/>
      </w:r>
      <w:r>
        <w:t xml:space="preserve">Tabela </w:t>
      </w:r>
      <w:r>
        <w:rPr>
          <w:noProof/>
        </w:rPr>
        <w:t>3</w:t>
      </w:r>
      <w:r>
        <w:fldChar w:fldCharType="end"/>
      </w:r>
      <w:r w:rsidRPr="00267E26">
        <w:t xml:space="preserve">. Nela, é possível verificar que o modelo somente obteve sucesso na recomendação da categoria de número 12. </w:t>
      </w:r>
      <w:r>
        <w:t>A</w:t>
      </w:r>
      <w:r w:rsidRPr="00267E26">
        <w:t>contec</w:t>
      </w:r>
      <w:r>
        <w:t>e</w:t>
      </w:r>
      <w:r w:rsidRPr="00267E26">
        <w:t xml:space="preserve"> devido ao curto período de uso da aplicação e ao gosto musical do usuário estar mais voltado aquele estilo musica</w:t>
      </w:r>
      <w:r>
        <w:t>l</w:t>
      </w:r>
      <w:r w:rsidRPr="00267E26">
        <w:t>.</w:t>
      </w:r>
      <w:r>
        <w:t xml:space="preserve"> Encontrada na </w:t>
      </w:r>
      <w:r>
        <w:fldChar w:fldCharType="begin"/>
      </w:r>
      <w:r>
        <w:instrText xml:space="preserve"> REF _Ref55013755 \h </w:instrText>
      </w:r>
      <w:r>
        <w:fldChar w:fldCharType="separate"/>
      </w:r>
      <w:r>
        <w:t xml:space="preserve">Tabela </w:t>
      </w:r>
      <w:r>
        <w:rPr>
          <w:noProof/>
        </w:rPr>
        <w:t>1</w:t>
      </w:r>
      <w:r>
        <w:fldChar w:fldCharType="end"/>
      </w:r>
      <w:r>
        <w:t>, ela apresenta a relação dos gêneros com as classes geradas para o KNN.</w:t>
      </w:r>
    </w:p>
    <w:p w14:paraId="6A464E5E" w14:textId="77777777" w:rsidR="001A76D5" w:rsidRDefault="001A76D5" w:rsidP="00BF30D2"/>
    <w:p w14:paraId="61AF6F17" w14:textId="5768DE71" w:rsidR="004D7D53" w:rsidRDefault="004D7D53" w:rsidP="00BF30D2">
      <w:pPr>
        <w:pStyle w:val="Legenda"/>
      </w:pPr>
      <w:bookmarkStart w:id="211" w:name="_Toc55791197"/>
      <w:r>
        <w:t xml:space="preserve">Quadro </w:t>
      </w:r>
      <w:fldSimple w:instr=" SEQ Quadro \* ARABIC ">
        <w:r w:rsidR="005B0A0A">
          <w:rPr>
            <w:noProof/>
          </w:rPr>
          <w:t>6</w:t>
        </w:r>
      </w:fldSimple>
      <w:r>
        <w:t xml:space="preserve"> </w:t>
      </w:r>
      <w:r w:rsidRPr="00750001">
        <w:rPr>
          <w:noProof/>
        </w:rPr>
        <w:t>matriz confusão da classe 12, gênero musical country</w:t>
      </w:r>
      <w:bookmarkEnd w:id="211"/>
    </w:p>
    <w:tbl>
      <w:tblPr>
        <w:tblW w:w="0" w:type="auto"/>
        <w:jc w:val="center"/>
        <w:tblLook w:val="04A0" w:firstRow="1" w:lastRow="0" w:firstColumn="1" w:lastColumn="0" w:noHBand="0" w:noVBand="1"/>
      </w:tblPr>
      <w:tblGrid>
        <w:gridCol w:w="2265"/>
        <w:gridCol w:w="2265"/>
        <w:gridCol w:w="2266"/>
        <w:gridCol w:w="2266"/>
      </w:tblGrid>
      <w:tr w:rsidR="004229D2" w14:paraId="0FB8E78B" w14:textId="77777777" w:rsidTr="00D541C8">
        <w:trPr>
          <w:jc w:val="center"/>
        </w:trPr>
        <w:tc>
          <w:tcPr>
            <w:tcW w:w="2265" w:type="dxa"/>
            <w:shd w:val="clear" w:color="auto" w:fill="auto"/>
          </w:tcPr>
          <w:p w14:paraId="59E53F40" w14:textId="77777777" w:rsidR="004D7D53" w:rsidRDefault="004D7D53" w:rsidP="00BF30D2"/>
        </w:tc>
        <w:tc>
          <w:tcPr>
            <w:tcW w:w="2265" w:type="dxa"/>
            <w:tcBorders>
              <w:right w:val="single" w:sz="4" w:space="0" w:color="auto"/>
            </w:tcBorders>
            <w:shd w:val="clear" w:color="auto" w:fill="auto"/>
          </w:tcPr>
          <w:p w14:paraId="4AB8519E" w14:textId="77777777" w:rsidR="004D7D53" w:rsidRDefault="004D7D53" w:rsidP="00BF30D2"/>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cPr>
          <w:p w14:paraId="1C1FEC4C" w14:textId="77777777" w:rsidR="004D7D53" w:rsidRDefault="004D7D53" w:rsidP="00BF30D2">
            <w:r>
              <w:t>CLASSE REAL</w:t>
            </w:r>
          </w:p>
        </w:tc>
      </w:tr>
      <w:tr w:rsidR="002050E2" w14:paraId="6A7CE1D4" w14:textId="77777777" w:rsidTr="00D541C8">
        <w:trPr>
          <w:jc w:val="center"/>
        </w:trPr>
        <w:tc>
          <w:tcPr>
            <w:tcW w:w="2265" w:type="dxa"/>
            <w:tcBorders>
              <w:bottom w:val="single" w:sz="4" w:space="0" w:color="auto"/>
            </w:tcBorders>
            <w:shd w:val="clear" w:color="auto" w:fill="auto"/>
          </w:tcPr>
          <w:p w14:paraId="4397815C" w14:textId="77777777" w:rsidR="004D7D53" w:rsidRDefault="004D7D53" w:rsidP="00BF30D2"/>
        </w:tc>
        <w:tc>
          <w:tcPr>
            <w:tcW w:w="2265" w:type="dxa"/>
            <w:tcBorders>
              <w:bottom w:val="single" w:sz="4" w:space="0" w:color="auto"/>
              <w:right w:val="single" w:sz="4" w:space="0" w:color="auto"/>
            </w:tcBorders>
            <w:shd w:val="clear" w:color="auto" w:fill="auto"/>
          </w:tcPr>
          <w:p w14:paraId="264A734D" w14:textId="77777777" w:rsidR="004D7D53" w:rsidRDefault="004D7D53" w:rsidP="00BF30D2"/>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11361263" w14:textId="77777777" w:rsidR="004D7D53" w:rsidRDefault="004D7D53" w:rsidP="00BF30D2">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626C2965" w14:textId="77777777" w:rsidR="004D7D53" w:rsidRDefault="004D7D53" w:rsidP="00BF30D2">
            <w:r>
              <w:t>NEGATIVO</w:t>
            </w:r>
          </w:p>
        </w:tc>
      </w:tr>
      <w:tr w:rsidR="002050E2" w14:paraId="1CA1AB8A" w14:textId="77777777" w:rsidTr="00D541C8">
        <w:trPr>
          <w:jc w:val="center"/>
        </w:trPr>
        <w:tc>
          <w:tcPr>
            <w:tcW w:w="2265" w:type="dxa"/>
            <w:vMerge w:val="restart"/>
            <w:tcBorders>
              <w:top w:val="single" w:sz="4" w:space="0" w:color="auto"/>
              <w:left w:val="single" w:sz="4" w:space="0" w:color="auto"/>
              <w:right w:val="single" w:sz="4" w:space="0" w:color="auto"/>
            </w:tcBorders>
            <w:shd w:val="clear" w:color="auto" w:fill="8EAADB"/>
          </w:tcPr>
          <w:p w14:paraId="53F06F8F" w14:textId="77777777" w:rsidR="004D7D53" w:rsidRDefault="004D7D53" w:rsidP="00BF30D2">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49F4B038" w14:textId="77777777" w:rsidR="004D7D53" w:rsidRDefault="004D7D53" w:rsidP="00BF30D2">
            <w:r>
              <w:t>POSI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4B192411" w14:textId="77777777" w:rsidR="004D7D53" w:rsidRDefault="004D7D53" w:rsidP="00BF30D2">
            <w:commentRangeStart w:id="212"/>
            <w:r>
              <w:t>184</w:t>
            </w:r>
            <w:commentRangeEnd w:id="212"/>
            <w:r>
              <w:rPr>
                <w:rStyle w:val="Refdecomentrio"/>
              </w:rPr>
              <w:commentReference w:id="212"/>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1E898435" w14:textId="77777777" w:rsidR="004D7D53" w:rsidRDefault="004D7D53" w:rsidP="00BF30D2">
            <w:commentRangeStart w:id="213"/>
            <w:r>
              <w:t>180</w:t>
            </w:r>
            <w:commentRangeEnd w:id="213"/>
            <w:r>
              <w:rPr>
                <w:rStyle w:val="Refdecomentrio"/>
              </w:rPr>
              <w:commentReference w:id="213"/>
            </w:r>
          </w:p>
        </w:tc>
      </w:tr>
      <w:tr w:rsidR="002050E2" w14:paraId="533513DB" w14:textId="77777777" w:rsidTr="00D541C8">
        <w:trPr>
          <w:jc w:val="center"/>
        </w:trPr>
        <w:tc>
          <w:tcPr>
            <w:tcW w:w="2265" w:type="dxa"/>
            <w:vMerge/>
            <w:tcBorders>
              <w:left w:val="single" w:sz="4" w:space="0" w:color="auto"/>
              <w:bottom w:val="single" w:sz="4" w:space="0" w:color="auto"/>
              <w:right w:val="single" w:sz="4" w:space="0" w:color="auto"/>
            </w:tcBorders>
            <w:shd w:val="clear" w:color="auto" w:fill="8EAADB"/>
          </w:tcPr>
          <w:p w14:paraId="013E8F26" w14:textId="77777777" w:rsidR="004D7D53" w:rsidRDefault="004D7D53" w:rsidP="00BF30D2"/>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58065941" w14:textId="77777777" w:rsidR="004D7D53" w:rsidRDefault="004D7D53" w:rsidP="00BF30D2">
            <w:r>
              <w:t>NEGA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69AF227" w14:textId="77777777" w:rsidR="004D7D53" w:rsidRDefault="004D7D53" w:rsidP="00BF30D2">
            <w:commentRangeStart w:id="214"/>
            <w:r>
              <w:t>46</w:t>
            </w:r>
            <w:commentRangeEnd w:id="214"/>
            <w:r>
              <w:rPr>
                <w:rStyle w:val="Refdecomentrio"/>
              </w:rPr>
              <w:commentReference w:id="214"/>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1487174" w14:textId="77777777" w:rsidR="004D7D53" w:rsidRDefault="004D7D53" w:rsidP="00BF30D2">
            <w:commentRangeStart w:id="215"/>
            <w:r>
              <w:t>38</w:t>
            </w:r>
            <w:commentRangeEnd w:id="215"/>
            <w:r>
              <w:rPr>
                <w:rStyle w:val="Refdecomentrio"/>
              </w:rPr>
              <w:commentReference w:id="215"/>
            </w:r>
          </w:p>
        </w:tc>
      </w:tr>
    </w:tbl>
    <w:p w14:paraId="09715565" w14:textId="7DC549E9" w:rsidR="007152F5" w:rsidRDefault="004D7D53" w:rsidP="00BF30D2">
      <w:pPr>
        <w:pStyle w:val="Legenda"/>
      </w:pPr>
      <w:r w:rsidRPr="00D17147">
        <w:t>Fonte: Elaborado pelo autor (2020)</w:t>
      </w:r>
    </w:p>
    <w:p w14:paraId="63962A5E" w14:textId="15673DDE" w:rsidR="007152F5" w:rsidRDefault="00915537" w:rsidP="00BF30D2">
      <w:r>
        <w:tab/>
        <w:t xml:space="preserve">Para uma análise mais aprofundada, utilizou-se o gênero de maior quantidade de recomendações, o de 230 itens, isso é o </w:t>
      </w:r>
      <w:r w:rsidRPr="00D66380">
        <w:rPr>
          <w:i/>
        </w:rPr>
        <w:t>country</w:t>
      </w:r>
      <w:r>
        <w:t xml:space="preserve"> (classe 12). Pela análise, a </w:t>
      </w:r>
      <w:r>
        <w:fldChar w:fldCharType="begin"/>
      </w:r>
      <w:r>
        <w:instrText xml:space="preserve"> REF _Ref55253627 \h </w:instrText>
      </w:r>
      <w:r>
        <w:fldChar w:fldCharType="separate"/>
      </w:r>
      <w:r>
        <w:t xml:space="preserve">Tabela </w:t>
      </w:r>
      <w:r>
        <w:rPr>
          <w:noProof/>
        </w:rPr>
        <w:t>2</w:t>
      </w:r>
      <w:r>
        <w:fldChar w:fldCharType="end"/>
      </w:r>
      <w:r>
        <w:t xml:space="preserve">, para avaliar os dados de precisão, </w:t>
      </w:r>
      <w:r w:rsidRPr="00095D8C">
        <w:rPr>
          <w:i/>
        </w:rPr>
        <w:t>recall</w:t>
      </w:r>
      <w:r>
        <w:t xml:space="preserve"> e </w:t>
      </w:r>
      <w:r w:rsidRPr="00DC62F8">
        <w:rPr>
          <w:i/>
        </w:rPr>
        <w:t>f-</w:t>
      </w:r>
      <w:proofErr w:type="spellStart"/>
      <w:r w:rsidRPr="00DC62F8">
        <w:rPr>
          <w:i/>
        </w:rPr>
        <w:t>measure</w:t>
      </w:r>
      <w:proofErr w:type="spellEnd"/>
      <w:r>
        <w:t xml:space="preserve">. A precisão do KNN ao realizar a recomendação dessa classe, é de 0,51, ou seja, está com dificuldades de classificar o gênero </w:t>
      </w:r>
      <w:r w:rsidRPr="003F66AC">
        <w:rPr>
          <w:i/>
        </w:rPr>
        <w:t>country</w:t>
      </w:r>
      <w:r>
        <w:t xml:space="preserve"> e acaba na maioria das vezes interpretando como outro gênero. O recall foi de 0,80, o que mostra ele está classificando instâncias da classe 12 (</w:t>
      </w:r>
      <w:r w:rsidRPr="00A46E2F">
        <w:rPr>
          <w:i/>
        </w:rPr>
        <w:t>country</w:t>
      </w:r>
      <w:r>
        <w:t xml:space="preserve">) em outras classes. Outra </w:t>
      </w:r>
      <w:r>
        <w:lastRenderedPageBreak/>
        <w:t xml:space="preserve">métrica interessante é o </w:t>
      </w:r>
      <w:r w:rsidRPr="00095D8C">
        <w:rPr>
          <w:i/>
        </w:rPr>
        <w:t>f-</w:t>
      </w:r>
      <w:proofErr w:type="spellStart"/>
      <w:r w:rsidRPr="00095D8C">
        <w:rPr>
          <w:i/>
        </w:rPr>
        <w:t>measure</w:t>
      </w:r>
      <w:proofErr w:type="spellEnd"/>
      <w:r>
        <w:t xml:space="preserve">, que é utilizado para analisar o </w:t>
      </w:r>
      <w:r w:rsidRPr="006C3CDE">
        <w:rPr>
          <w:i/>
        </w:rPr>
        <w:t>recall</w:t>
      </w:r>
      <w:r>
        <w:t xml:space="preserve"> com a precisão em uma única medida. O gênero </w:t>
      </w:r>
      <w:r w:rsidRPr="003F66AC">
        <w:rPr>
          <w:i/>
        </w:rPr>
        <w:t>country</w:t>
      </w:r>
      <w:r>
        <w:t xml:space="preserve"> ficou 0,62.</w:t>
      </w:r>
    </w:p>
    <w:p w14:paraId="34BD19B5" w14:textId="77777777" w:rsidR="005B0A0A" w:rsidRDefault="005B0A0A" w:rsidP="00BF30D2"/>
    <w:p w14:paraId="02E75CC8" w14:textId="77777777" w:rsidR="005B0A0A" w:rsidRDefault="005B0A0A" w:rsidP="00BF30D2">
      <w:pPr>
        <w:pStyle w:val="Legenda"/>
      </w:pPr>
      <w:bookmarkStart w:id="216" w:name="_Toc55791198"/>
      <w:r>
        <w:t xml:space="preserve">Quadro </w:t>
      </w:r>
      <w:r w:rsidR="00620EC1">
        <w:fldChar w:fldCharType="begin"/>
      </w:r>
      <w:r w:rsidR="00620EC1">
        <w:instrText xml:space="preserve"> SEQ Quadro \* ARABIC </w:instrText>
      </w:r>
      <w:r w:rsidR="00620EC1">
        <w:fldChar w:fldCharType="separate"/>
      </w:r>
      <w:r>
        <w:rPr>
          <w:noProof/>
        </w:rPr>
        <w:t>7</w:t>
      </w:r>
      <w:r w:rsidR="00620EC1">
        <w:rPr>
          <w:noProof/>
        </w:rPr>
        <w:fldChar w:fldCharType="end"/>
      </w:r>
      <w:r>
        <w:t xml:space="preserve"> - </w:t>
      </w:r>
      <w:r w:rsidRPr="002E5CAE">
        <w:rPr>
          <w:noProof/>
        </w:rPr>
        <w:t>Matrix confusão do usuário spotify:user:4i3jdhv6vubcjdpwsn38iv8u4</w:t>
      </w:r>
      <w:bookmarkEnd w:id="216"/>
    </w:p>
    <w:tbl>
      <w:tblPr>
        <w:tblW w:w="0" w:type="auto"/>
        <w:tblCellMar>
          <w:left w:w="70" w:type="dxa"/>
          <w:right w:w="70" w:type="dxa"/>
        </w:tblCellMar>
        <w:tblLook w:val="04A0" w:firstRow="1" w:lastRow="0" w:firstColumn="1" w:lastColumn="0" w:noHBand="0" w:noVBand="1"/>
      </w:tblPr>
      <w:tblGrid>
        <w:gridCol w:w="700"/>
        <w:gridCol w:w="580"/>
        <w:gridCol w:w="500"/>
        <w:gridCol w:w="700"/>
        <w:gridCol w:w="380"/>
        <w:gridCol w:w="700"/>
        <w:gridCol w:w="380"/>
        <w:gridCol w:w="700"/>
        <w:gridCol w:w="380"/>
        <w:gridCol w:w="700"/>
        <w:gridCol w:w="380"/>
        <w:gridCol w:w="700"/>
        <w:gridCol w:w="380"/>
        <w:gridCol w:w="700"/>
      </w:tblGrid>
      <w:tr w:rsidR="005B0A0A" w:rsidRPr="00F20EBB" w14:paraId="4AA59745" w14:textId="77777777" w:rsidTr="00952E14">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00DF2553" w14:textId="77777777" w:rsidR="005B0A0A" w:rsidRPr="00F20EBB" w:rsidRDefault="005B0A0A" w:rsidP="00BF30D2">
            <w:r w:rsidRPr="00F20EBB">
              <w:t> </w:t>
            </w:r>
          </w:p>
        </w:tc>
        <w:tc>
          <w:tcPr>
            <w:tcW w:w="0" w:type="auto"/>
            <w:tcBorders>
              <w:top w:val="single" w:sz="8" w:space="0" w:color="FFFFFF"/>
              <w:left w:val="nil"/>
              <w:bottom w:val="single" w:sz="8" w:space="0" w:color="FFFFFF"/>
              <w:right w:val="nil"/>
            </w:tcBorders>
            <w:shd w:val="clear" w:color="000000" w:fill="4472C4"/>
            <w:noWrap/>
            <w:vAlign w:val="center"/>
            <w:hideMark/>
          </w:tcPr>
          <w:p w14:paraId="0BA78B45" w14:textId="77777777" w:rsidR="005B0A0A" w:rsidRPr="00F20EBB" w:rsidRDefault="005B0A0A" w:rsidP="00BF30D2">
            <w:r w:rsidRPr="00F20EBB">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5967D53" w14:textId="77777777" w:rsidR="005B0A0A" w:rsidRPr="00F20EBB" w:rsidRDefault="005B0A0A" w:rsidP="00BF30D2">
            <w:r w:rsidRPr="00F20EBB">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952A6C2" w14:textId="77777777" w:rsidR="005B0A0A" w:rsidRPr="00F20EBB" w:rsidRDefault="005B0A0A" w:rsidP="00BF30D2">
            <w:r w:rsidRPr="00F20EBB">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22D44914" w14:textId="77777777" w:rsidR="005B0A0A" w:rsidRPr="00F20EBB" w:rsidRDefault="005B0A0A" w:rsidP="00BF30D2">
            <w:r w:rsidRPr="00F20EBB">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45044D9F" w14:textId="77777777" w:rsidR="005B0A0A" w:rsidRPr="00F20EBB" w:rsidRDefault="005B0A0A" w:rsidP="00BF30D2">
            <w:r w:rsidRPr="00F20EBB">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1229FEE" w14:textId="77777777" w:rsidR="005B0A0A" w:rsidRPr="00F20EBB" w:rsidRDefault="005B0A0A" w:rsidP="00BF30D2">
            <w:r w:rsidRPr="00F20EBB">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385E5F21" w14:textId="77777777" w:rsidR="005B0A0A" w:rsidRPr="00F20EBB" w:rsidRDefault="005B0A0A" w:rsidP="00BF30D2">
            <w:r w:rsidRPr="00F20EBB">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17743D86" w14:textId="77777777" w:rsidR="005B0A0A" w:rsidRPr="00F20EBB" w:rsidRDefault="005B0A0A" w:rsidP="00BF30D2">
            <w:r w:rsidRPr="00F20EBB">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6168EA8F" w14:textId="77777777" w:rsidR="005B0A0A" w:rsidRPr="00F20EBB" w:rsidRDefault="005B0A0A" w:rsidP="00BF30D2">
            <w:r w:rsidRPr="00F20EBB">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10FB6896" w14:textId="77777777" w:rsidR="005B0A0A" w:rsidRPr="00F20EBB" w:rsidRDefault="005B0A0A" w:rsidP="00BF30D2">
            <w:r w:rsidRPr="00F20EBB">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17E806E8" w14:textId="77777777" w:rsidR="005B0A0A" w:rsidRPr="00F20EBB" w:rsidRDefault="005B0A0A" w:rsidP="00BF30D2">
            <w:r w:rsidRPr="00F20EBB">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3B5D9F8A" w14:textId="77777777" w:rsidR="005B0A0A" w:rsidRPr="00F20EBB" w:rsidRDefault="005B0A0A" w:rsidP="00BF30D2">
            <w:r w:rsidRPr="00F20EBB">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11BE3FE3" w14:textId="77777777" w:rsidR="005B0A0A" w:rsidRPr="00F20EBB" w:rsidRDefault="005B0A0A" w:rsidP="00BF30D2">
            <w:r w:rsidRPr="00F20EBB">
              <w:t>38-39</w:t>
            </w:r>
          </w:p>
        </w:tc>
      </w:tr>
      <w:tr w:rsidR="005B0A0A" w:rsidRPr="00F20EBB" w14:paraId="32D1B52E"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A9078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3DC7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7D30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B58B5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093B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1F323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628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ED91E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02FF7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0E78A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36858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ACE84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58B9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D22491" w14:textId="77777777" w:rsidR="005B0A0A" w:rsidRPr="00F20EBB" w:rsidRDefault="005B0A0A" w:rsidP="00BF30D2">
            <w:r w:rsidRPr="00F20EBB">
              <w:t>0</w:t>
            </w:r>
          </w:p>
        </w:tc>
      </w:tr>
      <w:tr w:rsidR="005B0A0A" w:rsidRPr="00F20EBB" w14:paraId="27BE3081"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2206BC5"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0D338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9987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FA2BD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0126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7E973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7CE43D"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14CD35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54D95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22E0E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AF94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D8E57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E8D30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F5E0CF" w14:textId="77777777" w:rsidR="005B0A0A" w:rsidRPr="00F20EBB" w:rsidRDefault="005B0A0A" w:rsidP="00BF30D2">
            <w:r w:rsidRPr="00F20EBB">
              <w:t>0</w:t>
            </w:r>
          </w:p>
        </w:tc>
      </w:tr>
      <w:tr w:rsidR="005B0A0A" w:rsidRPr="00F20EBB" w14:paraId="54A36AC5"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6578D65"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7D82E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8D7F76"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E5F964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14F5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17B24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1E642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F4B4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CE185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830C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EE3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ABF1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C1341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81751" w14:textId="77777777" w:rsidR="005B0A0A" w:rsidRPr="00F20EBB" w:rsidRDefault="005B0A0A" w:rsidP="00BF30D2">
            <w:r w:rsidRPr="00F20EBB">
              <w:t>0</w:t>
            </w:r>
          </w:p>
        </w:tc>
      </w:tr>
      <w:tr w:rsidR="005B0A0A" w:rsidRPr="00F20EBB" w14:paraId="4A81FAB4"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43FA95"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6F0F8F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8D4AC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7B26D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8DB87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2EA3CB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290F8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4909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6CE5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AF182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3D95E2"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3ABEE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EA41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F1EF9B" w14:textId="77777777" w:rsidR="005B0A0A" w:rsidRPr="00F20EBB" w:rsidRDefault="005B0A0A" w:rsidP="00BF30D2">
            <w:r w:rsidRPr="00F20EBB">
              <w:t>0</w:t>
            </w:r>
          </w:p>
        </w:tc>
      </w:tr>
      <w:tr w:rsidR="005B0A0A" w:rsidRPr="00F20EBB" w14:paraId="05EA8415"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7BACB8"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5E9E0D2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6C34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23A1C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01E5B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5C36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B6C3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891B1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065C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ADF7E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0D67D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5558A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37E04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A2FDAD" w14:textId="77777777" w:rsidR="005B0A0A" w:rsidRPr="00F20EBB" w:rsidRDefault="005B0A0A" w:rsidP="00BF30D2">
            <w:r w:rsidRPr="00F20EBB">
              <w:t>0</w:t>
            </w:r>
          </w:p>
        </w:tc>
      </w:tr>
      <w:tr w:rsidR="005B0A0A" w:rsidRPr="00F20EBB" w14:paraId="1595E10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D9CFE1"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F08B1B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B95D407" w14:textId="77777777" w:rsidR="005B0A0A" w:rsidRPr="00F20EBB" w:rsidRDefault="005B0A0A" w:rsidP="00BF30D2">
            <w:r w:rsidRPr="00F20EBB">
              <w:t>9</w:t>
            </w:r>
          </w:p>
        </w:tc>
        <w:tc>
          <w:tcPr>
            <w:tcW w:w="0" w:type="auto"/>
            <w:tcBorders>
              <w:top w:val="nil"/>
              <w:left w:val="nil"/>
              <w:bottom w:val="single" w:sz="8" w:space="0" w:color="FFFFFF"/>
              <w:right w:val="single" w:sz="8" w:space="0" w:color="FFFFFF"/>
            </w:tcBorders>
            <w:shd w:val="clear" w:color="000000" w:fill="D9E2F3"/>
            <w:noWrap/>
            <w:vAlign w:val="center"/>
            <w:hideMark/>
          </w:tcPr>
          <w:p w14:paraId="1DF3ECA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C9BF6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C0568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C4C59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DD53C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4E3C0E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6D107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1CE92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28C9F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D9ECC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5DE136" w14:textId="77777777" w:rsidR="005B0A0A" w:rsidRPr="00F20EBB" w:rsidRDefault="005B0A0A" w:rsidP="00BF30D2">
            <w:r w:rsidRPr="00F20EBB">
              <w:t>0</w:t>
            </w:r>
          </w:p>
        </w:tc>
      </w:tr>
      <w:tr w:rsidR="005B0A0A" w:rsidRPr="00F20EBB" w14:paraId="7C40492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1E6EFF6" w14:textId="77777777" w:rsidR="005B0A0A" w:rsidRPr="00F20EBB" w:rsidRDefault="005B0A0A" w:rsidP="00BF30D2">
            <w:r w:rsidRPr="00F20EBB">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0390741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C2EB1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C12BB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B7EAD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B8493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DC9A9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24739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74548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DBC0F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86C29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E3BBD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A9647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81239F" w14:textId="77777777" w:rsidR="005B0A0A" w:rsidRPr="00F20EBB" w:rsidRDefault="005B0A0A" w:rsidP="00BF30D2">
            <w:r w:rsidRPr="00F20EBB">
              <w:t>0</w:t>
            </w:r>
          </w:p>
        </w:tc>
      </w:tr>
      <w:tr w:rsidR="005B0A0A" w:rsidRPr="00F20EBB" w14:paraId="4A0B95F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94428F3" w14:textId="77777777" w:rsidR="005B0A0A" w:rsidRPr="00F20EBB" w:rsidRDefault="005B0A0A" w:rsidP="00BF30D2">
            <w:r w:rsidRPr="00F20EBB">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6E3D7C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DAD8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AC7D5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287E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3422A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21241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71BF7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CB65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FD7E6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E6FD6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95076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ADB37"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C8C3C7" w14:textId="77777777" w:rsidR="005B0A0A" w:rsidRPr="00F20EBB" w:rsidRDefault="005B0A0A" w:rsidP="00BF30D2">
            <w:r w:rsidRPr="00F20EBB">
              <w:t>0</w:t>
            </w:r>
          </w:p>
        </w:tc>
      </w:tr>
      <w:tr w:rsidR="005B0A0A" w:rsidRPr="00F20EBB" w14:paraId="15BD0BA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98400B7" w14:textId="77777777" w:rsidR="005B0A0A" w:rsidRPr="00F20EBB" w:rsidRDefault="005B0A0A" w:rsidP="00BF30D2">
            <w:r w:rsidRPr="00F20EBB">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181C2E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3ED1F2" w14:textId="77777777" w:rsidR="005B0A0A" w:rsidRPr="00F20EBB" w:rsidRDefault="005B0A0A" w:rsidP="00BF30D2">
            <w:r w:rsidRPr="00F20EBB">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6108D57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F29BBD" w14:textId="77777777" w:rsidR="005B0A0A" w:rsidRPr="00F20EBB" w:rsidRDefault="005B0A0A" w:rsidP="00BF30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384D632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17935"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3F395E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CAD33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A15374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F659E9" w14:textId="77777777" w:rsidR="005B0A0A" w:rsidRPr="00F20EBB" w:rsidRDefault="005B0A0A" w:rsidP="00BF30D2">
            <w:r w:rsidRPr="00F20EBB">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07E425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8146E5"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889B3A1" w14:textId="77777777" w:rsidR="005B0A0A" w:rsidRPr="00F20EBB" w:rsidRDefault="005B0A0A" w:rsidP="00BF30D2">
            <w:r w:rsidRPr="00F20EBB">
              <w:t>0</w:t>
            </w:r>
          </w:p>
        </w:tc>
      </w:tr>
      <w:tr w:rsidR="005B0A0A" w:rsidRPr="00F20EBB" w14:paraId="7AE405DF"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757358" w14:textId="77777777" w:rsidR="005B0A0A" w:rsidRPr="00F20EBB" w:rsidRDefault="005B0A0A" w:rsidP="00BF30D2">
            <w:r w:rsidRPr="00F20EBB">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04D6B0B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471E3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5F493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87F0D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2FFEC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4D6CB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5A5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4A144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98D2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A8564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029E1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787A7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FF8027" w14:textId="77777777" w:rsidR="005B0A0A" w:rsidRPr="00F20EBB" w:rsidRDefault="005B0A0A" w:rsidP="00BF30D2">
            <w:r w:rsidRPr="00F20EBB">
              <w:t>0</w:t>
            </w:r>
          </w:p>
        </w:tc>
      </w:tr>
      <w:tr w:rsidR="005B0A0A" w:rsidRPr="00F20EBB" w14:paraId="77CABD9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8C23493" w14:textId="77777777" w:rsidR="005B0A0A" w:rsidRPr="00F20EBB" w:rsidRDefault="005B0A0A" w:rsidP="00BF30D2">
            <w:r w:rsidRPr="00F20EBB">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6D67A8E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C81E15" w14:textId="77777777" w:rsidR="005B0A0A" w:rsidRPr="00F20EBB" w:rsidRDefault="005B0A0A" w:rsidP="00BF30D2">
            <w:r w:rsidRPr="00F20EBB">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6436D5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B8192B"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7FAA46D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26C4CC5"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FC9F0E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2C289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1CD0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84883E"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496B9EF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BD7D76"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082DFA6" w14:textId="77777777" w:rsidR="005B0A0A" w:rsidRPr="00F20EBB" w:rsidRDefault="005B0A0A" w:rsidP="00BF30D2">
            <w:r w:rsidRPr="00F20EBB">
              <w:t>0</w:t>
            </w:r>
          </w:p>
        </w:tc>
      </w:tr>
      <w:tr w:rsidR="005B0A0A" w:rsidRPr="00F20EBB" w14:paraId="01CEB54E"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7D84557" w14:textId="77777777" w:rsidR="005B0A0A" w:rsidRPr="00F20EBB" w:rsidRDefault="005B0A0A" w:rsidP="00BF30D2">
            <w:r w:rsidRPr="00F20EBB">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7EE8DB4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0B68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D7A94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858D7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78FE59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66CA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6F023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B4F8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AA945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0A5A7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3CBD2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305C2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4D053D" w14:textId="77777777" w:rsidR="005B0A0A" w:rsidRPr="00F20EBB" w:rsidRDefault="005B0A0A" w:rsidP="00BF30D2">
            <w:r w:rsidRPr="00F20EBB">
              <w:t>0</w:t>
            </w:r>
          </w:p>
        </w:tc>
      </w:tr>
      <w:tr w:rsidR="005B0A0A" w:rsidRPr="00F20EBB" w14:paraId="075FB1B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20E1107" w14:textId="77777777" w:rsidR="005B0A0A" w:rsidRPr="00F20EBB" w:rsidRDefault="005B0A0A" w:rsidP="00BF30D2">
            <w:r w:rsidRPr="00F20EBB">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20B0336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AFE82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69164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89596B"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7B3848B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4A956F"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D538E0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7C800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966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FED477"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29937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0A81C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1F924" w14:textId="77777777" w:rsidR="005B0A0A" w:rsidRPr="00F20EBB" w:rsidRDefault="005B0A0A" w:rsidP="00BF30D2">
            <w:r w:rsidRPr="00F20EBB">
              <w:t>0</w:t>
            </w:r>
          </w:p>
        </w:tc>
      </w:tr>
      <w:tr w:rsidR="005B0A0A" w:rsidRPr="00F20EBB" w14:paraId="280A076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3143D1" w14:textId="77777777" w:rsidR="005B0A0A" w:rsidRPr="00F20EBB" w:rsidRDefault="005B0A0A" w:rsidP="00BF30D2">
            <w:r w:rsidRPr="00F20EBB">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6603ABA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DDE45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8DA4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FD620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A694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977EB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E6302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12FD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251A6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D71DBD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0AE64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131D7B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2E373E" w14:textId="77777777" w:rsidR="005B0A0A" w:rsidRPr="00F20EBB" w:rsidRDefault="005B0A0A" w:rsidP="00BF30D2">
            <w:r w:rsidRPr="00F20EBB">
              <w:t>0</w:t>
            </w:r>
          </w:p>
        </w:tc>
      </w:tr>
      <w:tr w:rsidR="005B0A0A" w:rsidRPr="00F20EBB" w14:paraId="3107E9D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CA2DD8" w14:textId="77777777" w:rsidR="005B0A0A" w:rsidRPr="00F20EBB" w:rsidRDefault="005B0A0A" w:rsidP="00BF30D2">
            <w:r w:rsidRPr="00F20EBB">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E4D78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233F8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491E8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25A80A"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BAC770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600B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A18A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6E55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F2C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42CB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8105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CF3B7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27F5A7" w14:textId="77777777" w:rsidR="005B0A0A" w:rsidRPr="00F20EBB" w:rsidRDefault="005B0A0A" w:rsidP="00BF30D2">
            <w:r w:rsidRPr="00F20EBB">
              <w:t>0</w:t>
            </w:r>
          </w:p>
        </w:tc>
      </w:tr>
      <w:tr w:rsidR="005B0A0A" w:rsidRPr="00F20EBB" w14:paraId="1E7003B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A21BB2" w14:textId="77777777" w:rsidR="005B0A0A" w:rsidRPr="00F20EBB" w:rsidRDefault="005B0A0A" w:rsidP="00BF30D2">
            <w:r w:rsidRPr="00F20EBB">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410D3F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BCD6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4BA3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37E3B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2784E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2245D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DE449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FA158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185FC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FA55E"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117F0F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360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108173B" w14:textId="77777777" w:rsidR="005B0A0A" w:rsidRPr="00F20EBB" w:rsidRDefault="005B0A0A" w:rsidP="00BF30D2">
            <w:r w:rsidRPr="00F20EBB">
              <w:t>0</w:t>
            </w:r>
          </w:p>
        </w:tc>
      </w:tr>
      <w:tr w:rsidR="005B0A0A" w:rsidRPr="00F20EBB" w14:paraId="5FC991A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A4BF9D8" w14:textId="77777777" w:rsidR="005B0A0A" w:rsidRPr="00F20EBB" w:rsidRDefault="005B0A0A" w:rsidP="00BF30D2">
            <w:r w:rsidRPr="00F20EBB">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5FBCB64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AA71D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DE95C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24EE7A"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7DD897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FC7EA" w14:textId="77777777" w:rsidR="005B0A0A" w:rsidRPr="00F20EBB" w:rsidRDefault="005B0A0A" w:rsidP="00BF30D2">
            <w:r w:rsidRPr="00F20EBB">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01D537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BED4A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F122D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D2CC4D" w14:textId="77777777" w:rsidR="005B0A0A" w:rsidRPr="00F20EBB" w:rsidRDefault="005B0A0A" w:rsidP="00BF30D2">
            <w:r w:rsidRPr="00F20EBB">
              <w:t>8</w:t>
            </w:r>
          </w:p>
        </w:tc>
        <w:tc>
          <w:tcPr>
            <w:tcW w:w="0" w:type="auto"/>
            <w:tcBorders>
              <w:top w:val="nil"/>
              <w:left w:val="nil"/>
              <w:bottom w:val="single" w:sz="8" w:space="0" w:color="FFFFFF"/>
              <w:right w:val="single" w:sz="8" w:space="0" w:color="FFFFFF"/>
            </w:tcBorders>
            <w:shd w:val="clear" w:color="000000" w:fill="D9E2F3"/>
            <w:noWrap/>
            <w:vAlign w:val="center"/>
            <w:hideMark/>
          </w:tcPr>
          <w:p w14:paraId="7CF48E4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02E74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6F4C2A" w14:textId="77777777" w:rsidR="005B0A0A" w:rsidRPr="00F20EBB" w:rsidRDefault="005B0A0A" w:rsidP="00BF30D2">
            <w:r w:rsidRPr="00F20EBB">
              <w:t>0</w:t>
            </w:r>
          </w:p>
        </w:tc>
      </w:tr>
      <w:tr w:rsidR="005B0A0A" w:rsidRPr="00F20EBB" w14:paraId="7288ACA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2E61F9E" w14:textId="77777777" w:rsidR="005B0A0A" w:rsidRPr="00F20EBB" w:rsidRDefault="005B0A0A" w:rsidP="00BF30D2">
            <w:r w:rsidRPr="00F20EBB">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57C9B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238B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77A8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14A5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ED1A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FAE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6FB78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E08BA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5BAA0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96357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8D0FA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9E978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287E78" w14:textId="77777777" w:rsidR="005B0A0A" w:rsidRPr="00F20EBB" w:rsidRDefault="005B0A0A" w:rsidP="00BF30D2">
            <w:r w:rsidRPr="00F20EBB">
              <w:t>0</w:t>
            </w:r>
          </w:p>
        </w:tc>
      </w:tr>
      <w:tr w:rsidR="005B0A0A" w:rsidRPr="00F20EBB" w14:paraId="59EAD5D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054E555" w14:textId="77777777" w:rsidR="005B0A0A" w:rsidRPr="00F20EBB" w:rsidRDefault="005B0A0A" w:rsidP="00BF30D2">
            <w:r w:rsidRPr="00F20EBB">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53EE8C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19D552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24A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6089FE"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69A9A6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21F0F8"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2614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FBAF1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952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D8B2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805C5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260A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22963F" w14:textId="77777777" w:rsidR="005B0A0A" w:rsidRPr="00F20EBB" w:rsidRDefault="005B0A0A" w:rsidP="00BF30D2">
            <w:r w:rsidRPr="00F20EBB">
              <w:t>0</w:t>
            </w:r>
          </w:p>
        </w:tc>
      </w:tr>
      <w:tr w:rsidR="005B0A0A" w:rsidRPr="00F20EBB" w14:paraId="47788A9B"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11A629D" w14:textId="77777777" w:rsidR="005B0A0A" w:rsidRPr="00F20EBB" w:rsidRDefault="005B0A0A" w:rsidP="00BF30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0C45DBC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0D4AB7"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B4C6E7"/>
            <w:noWrap/>
            <w:vAlign w:val="center"/>
            <w:hideMark/>
          </w:tcPr>
          <w:p w14:paraId="6BF83E1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741D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AEDD4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6AF3D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1A125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3D8DA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6F6DE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8CA0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CC545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CBDAC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95E4D5" w14:textId="77777777" w:rsidR="005B0A0A" w:rsidRPr="00F20EBB" w:rsidRDefault="005B0A0A" w:rsidP="00BF30D2">
            <w:r w:rsidRPr="00F20EBB">
              <w:t>0</w:t>
            </w:r>
          </w:p>
        </w:tc>
      </w:tr>
      <w:tr w:rsidR="005B0A0A" w:rsidRPr="00F20EBB" w14:paraId="5C75CB8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66A443B" w14:textId="77777777" w:rsidR="005B0A0A" w:rsidRPr="00F20EBB" w:rsidRDefault="005B0A0A" w:rsidP="00BF30D2">
            <w:r w:rsidRPr="00F20EBB">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65C8892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42E24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F0A03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3ECAE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F9C11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0DD9A"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EF245C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6B74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6DAFD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FEFE1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66299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568E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0D0C4" w14:textId="77777777" w:rsidR="005B0A0A" w:rsidRPr="00F20EBB" w:rsidRDefault="005B0A0A" w:rsidP="00BF30D2">
            <w:r w:rsidRPr="00F20EBB">
              <w:t>0</w:t>
            </w:r>
          </w:p>
        </w:tc>
      </w:tr>
      <w:tr w:rsidR="005B0A0A" w:rsidRPr="00F20EBB" w14:paraId="403FEA5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E0D5867" w14:textId="77777777" w:rsidR="005B0A0A" w:rsidRPr="00F20EBB" w:rsidRDefault="005B0A0A" w:rsidP="00BF30D2">
            <w:r w:rsidRPr="00F20EBB">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51052BE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72178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FCA0D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3C81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B105F6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295AC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8C1BB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11429B"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E35147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5E0E9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6375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083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DCD0B7" w14:textId="77777777" w:rsidR="005B0A0A" w:rsidRPr="00F20EBB" w:rsidRDefault="005B0A0A" w:rsidP="00BF30D2">
            <w:r w:rsidRPr="00F20EBB">
              <w:t>0</w:t>
            </w:r>
          </w:p>
        </w:tc>
      </w:tr>
      <w:tr w:rsidR="005B0A0A" w:rsidRPr="00F20EBB" w14:paraId="64E5EE21"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F0D56EE" w14:textId="77777777" w:rsidR="005B0A0A" w:rsidRPr="00F20EBB" w:rsidRDefault="005B0A0A" w:rsidP="00BF30D2">
            <w:r w:rsidRPr="00F20EBB">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6DCCCE1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A2157" w14:textId="77777777" w:rsidR="005B0A0A" w:rsidRPr="00F20EBB" w:rsidRDefault="005B0A0A" w:rsidP="00BF30D2">
            <w:r w:rsidRPr="00F20EBB">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0ADE53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03ECF"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DB6696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F5BAC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0C41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35308E"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0B949D4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1FF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A08F2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A1BAC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86CFFE" w14:textId="77777777" w:rsidR="005B0A0A" w:rsidRPr="00F20EBB" w:rsidRDefault="005B0A0A" w:rsidP="00BF30D2">
            <w:r w:rsidRPr="00F20EBB">
              <w:t>0</w:t>
            </w:r>
          </w:p>
        </w:tc>
      </w:tr>
      <w:tr w:rsidR="005B0A0A" w:rsidRPr="00F20EBB" w14:paraId="3874E40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ED644B" w14:textId="77777777" w:rsidR="005B0A0A" w:rsidRPr="00F20EBB" w:rsidRDefault="005B0A0A" w:rsidP="00BF30D2">
            <w:r w:rsidRPr="00F20EBB">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252D783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69060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19420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06568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1CF3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7FCF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E1B86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6CF5C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1CC3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938C9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86693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7FE27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209805" w14:textId="77777777" w:rsidR="005B0A0A" w:rsidRPr="00F20EBB" w:rsidRDefault="005B0A0A" w:rsidP="00BF30D2">
            <w:r w:rsidRPr="00F20EBB">
              <w:t>0</w:t>
            </w:r>
          </w:p>
        </w:tc>
      </w:tr>
      <w:tr w:rsidR="005B0A0A" w:rsidRPr="00F20EBB" w14:paraId="6429387D"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5C2C04" w14:textId="77777777" w:rsidR="005B0A0A" w:rsidRPr="00F20EBB" w:rsidRDefault="005B0A0A" w:rsidP="00BF30D2">
            <w:r w:rsidRPr="00F20EBB">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261188F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C155B6"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901EE0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14496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5087E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A651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84D15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60A47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93491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67F6F5"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79FBA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B8300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1747C6" w14:textId="77777777" w:rsidR="005B0A0A" w:rsidRPr="00F20EBB" w:rsidRDefault="005B0A0A" w:rsidP="00BF30D2">
            <w:r w:rsidRPr="00F20EBB">
              <w:t>0</w:t>
            </w:r>
          </w:p>
        </w:tc>
      </w:tr>
      <w:tr w:rsidR="005B0A0A" w:rsidRPr="00F20EBB" w14:paraId="5F990B1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691124" w14:textId="77777777" w:rsidR="005B0A0A" w:rsidRPr="00F20EBB" w:rsidRDefault="005B0A0A" w:rsidP="00BF30D2">
            <w:r w:rsidRPr="00F20EBB">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05C363F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DF35C1"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51DEE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65B9B3"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3191C97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E9BD7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16F1D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47F2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BC4A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F3E40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7FC49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501A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3E7EF4" w14:textId="77777777" w:rsidR="005B0A0A" w:rsidRPr="00F20EBB" w:rsidRDefault="005B0A0A" w:rsidP="00BF30D2">
            <w:r w:rsidRPr="00F20EBB">
              <w:t>0</w:t>
            </w:r>
          </w:p>
        </w:tc>
      </w:tr>
      <w:tr w:rsidR="005B0A0A" w:rsidRPr="00F20EBB" w14:paraId="5906891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D4B50E4" w14:textId="77777777" w:rsidR="005B0A0A" w:rsidRPr="00F20EBB" w:rsidRDefault="005B0A0A" w:rsidP="00BF30D2">
            <w:r w:rsidRPr="00F20EBB">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1D6B050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ABF0D3"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84292F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0DC08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A1272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690C0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FEDC6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5A4B4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0710A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15B38C"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495F18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EAE11"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6489199" w14:textId="77777777" w:rsidR="005B0A0A" w:rsidRPr="00F20EBB" w:rsidRDefault="005B0A0A" w:rsidP="00BF30D2">
            <w:r w:rsidRPr="00F20EBB">
              <w:t>0</w:t>
            </w:r>
          </w:p>
        </w:tc>
      </w:tr>
      <w:tr w:rsidR="005B0A0A" w:rsidRPr="00F20EBB" w14:paraId="2DF569E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AC68149" w14:textId="77777777" w:rsidR="005B0A0A" w:rsidRPr="00F20EBB" w:rsidRDefault="005B0A0A" w:rsidP="00BF30D2">
            <w:r w:rsidRPr="00F20EBB">
              <w:lastRenderedPageBreak/>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5C5ABB5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D2C3B7" w14:textId="77777777" w:rsidR="005B0A0A" w:rsidRPr="00F20EBB" w:rsidRDefault="005B0A0A" w:rsidP="00BF30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3AB10A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AADA52" w14:textId="77777777" w:rsidR="005B0A0A" w:rsidRPr="00F20EBB" w:rsidRDefault="005B0A0A" w:rsidP="00BF30D2">
            <w:r w:rsidRPr="00F20EBB">
              <w:t>9</w:t>
            </w:r>
          </w:p>
        </w:tc>
        <w:tc>
          <w:tcPr>
            <w:tcW w:w="0" w:type="auto"/>
            <w:tcBorders>
              <w:top w:val="nil"/>
              <w:left w:val="nil"/>
              <w:bottom w:val="single" w:sz="8" w:space="0" w:color="FFFFFF"/>
              <w:right w:val="single" w:sz="8" w:space="0" w:color="FFFFFF"/>
            </w:tcBorders>
            <w:shd w:val="clear" w:color="000000" w:fill="B4C6E7"/>
            <w:noWrap/>
            <w:vAlign w:val="center"/>
            <w:hideMark/>
          </w:tcPr>
          <w:p w14:paraId="298634D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A4CBCF"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92B792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476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E382A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18BDC7" w14:textId="77777777" w:rsidR="005B0A0A" w:rsidRPr="00F20EBB" w:rsidRDefault="005B0A0A" w:rsidP="00BF30D2">
            <w:r w:rsidRPr="00F20EBB">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F35451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A8A6B2"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060FF9F9" w14:textId="77777777" w:rsidR="005B0A0A" w:rsidRPr="00F20EBB" w:rsidRDefault="005B0A0A" w:rsidP="00BF30D2">
            <w:r w:rsidRPr="00F20EBB">
              <w:t>0</w:t>
            </w:r>
          </w:p>
        </w:tc>
      </w:tr>
      <w:tr w:rsidR="005B0A0A" w:rsidRPr="00F20EBB" w14:paraId="1F19553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EB747E" w14:textId="77777777" w:rsidR="005B0A0A" w:rsidRPr="00F20EBB" w:rsidRDefault="005B0A0A" w:rsidP="00BF30D2">
            <w:r w:rsidRPr="00F20EBB">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75E0CF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55783"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7B19B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96C5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34926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E264AC"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53CE4B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2000B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C89FC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A6AF0C"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6962EB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ABD4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8D343A" w14:textId="77777777" w:rsidR="005B0A0A" w:rsidRPr="00F20EBB" w:rsidRDefault="005B0A0A" w:rsidP="00BF30D2">
            <w:r w:rsidRPr="00F20EBB">
              <w:t>0</w:t>
            </w:r>
          </w:p>
        </w:tc>
      </w:tr>
      <w:tr w:rsidR="005B0A0A" w:rsidRPr="00F20EBB" w14:paraId="633084A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E6BEAD" w14:textId="77777777" w:rsidR="005B0A0A" w:rsidRPr="00F20EBB" w:rsidRDefault="005B0A0A" w:rsidP="00BF30D2">
            <w:r w:rsidRPr="00F20EBB">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142DC65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1DF89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D70A5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B519C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ABB80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BF7CE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384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A7DD6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E4B24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98E234"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12AC1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4E38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E6AABB" w14:textId="77777777" w:rsidR="005B0A0A" w:rsidRPr="00F20EBB" w:rsidRDefault="005B0A0A" w:rsidP="00BF30D2">
            <w:r w:rsidRPr="00F20EBB">
              <w:t>0</w:t>
            </w:r>
          </w:p>
        </w:tc>
      </w:tr>
      <w:tr w:rsidR="005B0A0A" w:rsidRPr="00F20EBB" w14:paraId="5A366099"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75CCCE8" w14:textId="77777777" w:rsidR="005B0A0A" w:rsidRPr="00F20EBB" w:rsidRDefault="005B0A0A" w:rsidP="00BF30D2">
            <w:r w:rsidRPr="00F20EBB">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1E2DD7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BF3597"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577C8C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5F76B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9B8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07C99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CC629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EF2D6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AE57A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65B6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1915F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6D71C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14EA" w14:textId="77777777" w:rsidR="005B0A0A" w:rsidRPr="00F20EBB" w:rsidRDefault="005B0A0A" w:rsidP="00BF30D2">
            <w:r w:rsidRPr="00F20EBB">
              <w:t>0</w:t>
            </w:r>
          </w:p>
        </w:tc>
      </w:tr>
      <w:tr w:rsidR="005B0A0A" w:rsidRPr="00F20EBB" w14:paraId="7DA3428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324B6B4" w14:textId="77777777" w:rsidR="005B0A0A" w:rsidRPr="00F20EBB" w:rsidRDefault="005B0A0A" w:rsidP="00BF30D2">
            <w:r w:rsidRPr="00F20EBB">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628211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E71E8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8A89D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D5E4E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BC354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55F0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E68F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17CE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567F5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5F12E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65F96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1D75B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3A38D6" w14:textId="77777777" w:rsidR="005B0A0A" w:rsidRPr="00F20EBB" w:rsidRDefault="005B0A0A" w:rsidP="00BF30D2">
            <w:r w:rsidRPr="00F20EBB">
              <w:t>0</w:t>
            </w:r>
          </w:p>
        </w:tc>
      </w:tr>
      <w:tr w:rsidR="005B0A0A" w:rsidRPr="00F20EBB" w14:paraId="369A3FB2"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3C3E9C" w14:textId="77777777" w:rsidR="005B0A0A" w:rsidRPr="00F20EBB" w:rsidRDefault="005B0A0A" w:rsidP="00BF30D2">
            <w:r w:rsidRPr="00F20EBB">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513AD3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CC92BF" w14:textId="77777777" w:rsidR="005B0A0A" w:rsidRPr="00F20EBB" w:rsidRDefault="005B0A0A" w:rsidP="00BF30D2">
            <w:r w:rsidRPr="00F20EBB">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3B26870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17B325"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38407F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751614"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FDCAE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2D5DE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940C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B74A3D" w14:textId="77777777" w:rsidR="005B0A0A" w:rsidRPr="00F20EBB" w:rsidRDefault="005B0A0A" w:rsidP="00BF30D2">
            <w:r w:rsidRPr="00F20EBB">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FA8039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E9465"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DAFA6AE" w14:textId="77777777" w:rsidR="005B0A0A" w:rsidRPr="00F20EBB" w:rsidRDefault="005B0A0A" w:rsidP="00BF30D2">
            <w:r w:rsidRPr="00F20EBB">
              <w:t>0</w:t>
            </w:r>
          </w:p>
        </w:tc>
      </w:tr>
      <w:tr w:rsidR="005B0A0A" w:rsidRPr="00F20EBB" w14:paraId="5D38238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68A6B60" w14:textId="77777777" w:rsidR="005B0A0A" w:rsidRPr="00F20EBB" w:rsidRDefault="005B0A0A" w:rsidP="00BF30D2">
            <w:r w:rsidRPr="00F20EBB">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1746284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84F76C"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D14E82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1C605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7C6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65337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74412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F48F1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2182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A4B7F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32340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01E9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7406DC" w14:textId="77777777" w:rsidR="005B0A0A" w:rsidRPr="00F20EBB" w:rsidRDefault="005B0A0A" w:rsidP="00BF30D2">
            <w:r w:rsidRPr="00F20EBB">
              <w:t>0</w:t>
            </w:r>
          </w:p>
        </w:tc>
      </w:tr>
      <w:tr w:rsidR="005B0A0A" w:rsidRPr="00F20EBB" w14:paraId="7EFDFE0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B6CFD3" w14:textId="77777777" w:rsidR="005B0A0A" w:rsidRPr="00F20EBB" w:rsidRDefault="005B0A0A" w:rsidP="00BF30D2">
            <w:r w:rsidRPr="00F20EBB">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794FA1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000320"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E84DCF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1E7ADA"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E5BC5B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BD43D1"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4DF7B3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617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5125C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2444F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75F47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F8F0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8FFD88" w14:textId="77777777" w:rsidR="005B0A0A" w:rsidRPr="00F20EBB" w:rsidRDefault="005B0A0A" w:rsidP="00BF30D2">
            <w:r w:rsidRPr="00F20EBB">
              <w:t>0</w:t>
            </w:r>
          </w:p>
        </w:tc>
      </w:tr>
    </w:tbl>
    <w:p w14:paraId="5E00C930" w14:textId="77777777" w:rsidR="0083758C" w:rsidRDefault="0083758C" w:rsidP="00BF30D2">
      <w:pPr>
        <w:pStyle w:val="Legenda"/>
      </w:pPr>
      <w:r w:rsidRPr="00D17147">
        <w:t>Fonte: Elaborado pelo autor (2020)</w:t>
      </w:r>
    </w:p>
    <w:p w14:paraId="0B3C2B27" w14:textId="2CC5A62F" w:rsidR="0083758C" w:rsidRPr="00F20EBB" w:rsidRDefault="0083758C" w:rsidP="00BF30D2">
      <w:r>
        <w:tab/>
        <w:t xml:space="preserve">Com sucesso foi desenvolvido o sistema de recomendação e apresentado nesse capítulo, iniciou-se apresentado o algoritmo, então a preparação dos dados do </w:t>
      </w:r>
      <w:r w:rsidRPr="00F20EBB">
        <w:rPr>
          <w:i/>
        </w:rPr>
        <w:t>plugin</w:t>
      </w:r>
      <w:r>
        <w:t xml:space="preserve">, testes, desenvolvimento do servidor que hospeda os scripts </w:t>
      </w:r>
      <w:proofErr w:type="spellStart"/>
      <w:r w:rsidRPr="00BE67DA">
        <w:rPr>
          <w:i/>
        </w:rPr>
        <w:t>python</w:t>
      </w:r>
      <w:proofErr w:type="spellEnd"/>
      <w:r>
        <w:t xml:space="preserve">, a integração dele no </w:t>
      </w:r>
      <w:proofErr w:type="spellStart"/>
      <w:r w:rsidRPr="006B3F3B">
        <w:rPr>
          <w:i/>
        </w:rPr>
        <w:t>webapp</w:t>
      </w:r>
      <w:proofErr w:type="spellEnd"/>
      <w:r>
        <w:t xml:space="preserve"> e por fim, é apresentado os resultados obtidos com as recomendações do algoritmo.</w:t>
      </w:r>
    </w:p>
    <w:p w14:paraId="3C612884" w14:textId="77777777" w:rsidR="005B0A0A" w:rsidRDefault="005B0A0A" w:rsidP="00BF30D2"/>
    <w:p w14:paraId="4AC18B24" w14:textId="77777777" w:rsidR="005B0A0A" w:rsidRDefault="005B0A0A" w:rsidP="00BF30D2"/>
    <w:p w14:paraId="6E9FC8CD" w14:textId="77777777" w:rsidR="005B0A0A" w:rsidRDefault="005B0A0A" w:rsidP="00BF30D2"/>
    <w:p w14:paraId="7E47A8D3" w14:textId="7E03B0BA" w:rsidR="005B0A0A" w:rsidRDefault="005B0A0A" w:rsidP="00BF30D2">
      <w:pPr>
        <w:sectPr w:rsidR="005B0A0A">
          <w:headerReference w:type="default" r:id="rId41"/>
          <w:headerReference w:type="first" r:id="rId42"/>
          <w:pgSz w:w="11907" w:h="16840" w:code="9"/>
          <w:pgMar w:top="1701" w:right="1134" w:bottom="1134" w:left="1701" w:header="851" w:footer="720" w:gutter="0"/>
          <w:cols w:space="720"/>
          <w:titlePg/>
        </w:sectPr>
      </w:pPr>
    </w:p>
    <w:p w14:paraId="1E249BEB" w14:textId="13895D76" w:rsidR="008F2AE9" w:rsidRPr="006C1E7D" w:rsidRDefault="008F2AE9" w:rsidP="00BF30D2">
      <w:pPr>
        <w:pStyle w:val="Ttulo1"/>
      </w:pPr>
      <w:bookmarkStart w:id="217" w:name="_Toc55790226"/>
      <w:r w:rsidRPr="006C1E7D">
        <w:lastRenderedPageBreak/>
        <w:t>CONCLUSÃO</w:t>
      </w:r>
      <w:bookmarkEnd w:id="217"/>
    </w:p>
    <w:p w14:paraId="6256F721" w14:textId="4DBCD2CD" w:rsidR="00D541C8" w:rsidRDefault="00D541C8" w:rsidP="00BF30D2">
      <w:r>
        <w:tab/>
        <w:t xml:space="preserve">Nesse trabalho foi realizada uma revisão sobre trabalhos da </w:t>
      </w:r>
      <w:r w:rsidRPr="000C3B63">
        <w:rPr>
          <w:i/>
        </w:rPr>
        <w:t>ACM</w:t>
      </w:r>
      <w:r>
        <w:t xml:space="preserve">, de </w:t>
      </w:r>
      <w:r w:rsidRPr="000C3B63">
        <w:rPr>
          <w:i/>
        </w:rPr>
        <w:t>RecSys</w:t>
      </w:r>
      <w:r>
        <w:t xml:space="preserve"> musical, que utilizam o contexto do usuário. Na pesquisa apareceram poucos trabalhos que buscam unir a recomendação musical com o contexto do usuário. Sendo assim, esse trabalho desenvolveu um </w:t>
      </w:r>
      <w:r w:rsidRPr="000C3B63">
        <w:rPr>
          <w:i/>
        </w:rPr>
        <w:t>RecSys</w:t>
      </w:r>
      <w:r>
        <w:t xml:space="preserve"> musical, o qual analisa o contexto do usuário em tempo real, para realizar novas recomendações a ele.</w:t>
      </w:r>
    </w:p>
    <w:p w14:paraId="3D53875A" w14:textId="77777777" w:rsidR="00D541C8" w:rsidRDefault="00D541C8" w:rsidP="00BF30D2">
      <w:r>
        <w:tab/>
        <w:t>No desenvolvimento desse trabalho, foram encontradas diversas dificuldades em lidar com músicas, pois desde o momento que se iniciou o estudo, foi visto que a área é muito maior do que aparenta. Com o questionário foi possível entender que o gosto musical de um público é algo bastante abrangente</w:t>
      </w:r>
      <w:commentRangeStart w:id="218"/>
      <w:r>
        <w:t>.</w:t>
      </w:r>
      <w:commentRangeEnd w:id="218"/>
      <w:r>
        <w:rPr>
          <w:rStyle w:val="Refdecomentrio"/>
        </w:rPr>
        <w:commentReference w:id="218"/>
      </w:r>
      <w:r>
        <w:t xml:space="preserve"> </w:t>
      </w:r>
    </w:p>
    <w:p w14:paraId="487C63C8" w14:textId="77777777" w:rsidR="00D541C8" w:rsidRDefault="00D541C8" w:rsidP="00BF30D2">
      <w:r>
        <w:tab/>
        <w:t xml:space="preserve">No </w:t>
      </w:r>
      <w:r w:rsidRPr="003F66AC">
        <w:rPr>
          <w:i/>
        </w:rPr>
        <w:t>plugin</w:t>
      </w:r>
      <w:r>
        <w:t xml:space="preserve"> foram encontradas dificuldades em seu desenvolvimento. Inicialmente a aplicação foi desenvolvida em </w:t>
      </w:r>
      <w:proofErr w:type="spellStart"/>
      <w:r>
        <w:t>Flutter</w:t>
      </w:r>
      <w:proofErr w:type="spellEnd"/>
      <w:r>
        <w:t xml:space="preserve">, uma plataforma para desenvolvimento mobile e foi visto </w:t>
      </w:r>
      <w:commentRangeStart w:id="219"/>
      <w:r>
        <w:t xml:space="preserve">que devido à falta de suporte ao </w:t>
      </w:r>
      <w:r w:rsidRPr="00E12BF1">
        <w:rPr>
          <w:i/>
        </w:rPr>
        <w:t>streaming</w:t>
      </w:r>
      <w:r w:rsidRPr="00843434">
        <w:t xml:space="preserve"> (</w:t>
      </w:r>
      <w:r w:rsidRPr="00AC0C7F">
        <w:rPr>
          <w:i/>
        </w:rPr>
        <w:t>Web Playback SDK</w:t>
      </w:r>
      <w:r w:rsidRPr="00843434">
        <w:t>)</w:t>
      </w:r>
      <w:r>
        <w:t xml:space="preserve"> na biblioteca do Spotify para </w:t>
      </w:r>
      <w:proofErr w:type="spellStart"/>
      <w:r>
        <w:t>Flutter</w:t>
      </w:r>
      <w:proofErr w:type="spellEnd"/>
      <w:r>
        <w:t>, ela não supriria as necessidades desse trabalho</w:t>
      </w:r>
      <w:commentRangeEnd w:id="219"/>
      <w:r>
        <w:rPr>
          <w:rStyle w:val="Refdecomentrio"/>
        </w:rPr>
        <w:commentReference w:id="219"/>
      </w:r>
      <w:r>
        <w:t>, então houve uma migração para a plataforma Web.</w:t>
      </w:r>
    </w:p>
    <w:p w14:paraId="670CD28F" w14:textId="77777777" w:rsidR="00D541C8" w:rsidRDefault="00D541C8" w:rsidP="00BF30D2">
      <w:r>
        <w:tab/>
        <w:t xml:space="preserve">Ao realizar a primeira publicação do </w:t>
      </w:r>
      <w:r w:rsidRPr="003F66AC">
        <w:rPr>
          <w:i/>
        </w:rPr>
        <w:t>plugin</w:t>
      </w:r>
      <w:r>
        <w:t>, foram encontrados problemas como, navegadores diferentes, sistemas operacionais diferentes, contas do Spotify com contrato diferente. E tudo isso, levou ao entendimento de que o desenvolvimento e manutenção dessa aplicação Web é bastante complexo.</w:t>
      </w:r>
    </w:p>
    <w:p w14:paraId="71F6AF28" w14:textId="77777777" w:rsidR="00D541C8" w:rsidRDefault="00D541C8" w:rsidP="00BF30D2">
      <w:r>
        <w:tab/>
        <w:t>Com o sistema desenvolvido, foi enviado e-mail a todos que optaram por participar da pesquisa no questionário. Nisso foi visto que os usuários não têm uma boa aderência a estudos enviados via e</w:t>
      </w:r>
      <w:commentRangeStart w:id="220"/>
      <w:r>
        <w:t>-mail, pois dos 144 optantes, somente 6 deles o receberam e utilizaram da aplicação.</w:t>
      </w:r>
      <w:commentRangeEnd w:id="220"/>
      <w:r>
        <w:rPr>
          <w:rStyle w:val="Refdecomentrio"/>
        </w:rPr>
        <w:commentReference w:id="220"/>
      </w:r>
      <w:r>
        <w:t xml:space="preserve"> Portanto, foram escolhidos respondentes com mais afinidade com o autor, um total de 8, solicitado pessoalmente que utilizassem a aplicação para auxiliar no trabalho. No fim, o sistema obteve um total de 14 usuários que utilizaram o sistema período estipulado.</w:t>
      </w:r>
    </w:p>
    <w:p w14:paraId="1FAA915C" w14:textId="77777777" w:rsidR="00D541C8" w:rsidRDefault="00D541C8" w:rsidP="00BF30D2">
      <w:r>
        <w:tab/>
        <w:t xml:space="preserve">Mesmo solicitando pessoalmente, foi obtido um baixo uso na aplicação, gerando assim uma base muito pequena para aplicação do algoritmo KNN. Esse problema é conhecido como </w:t>
      </w:r>
      <w:proofErr w:type="spellStart"/>
      <w:r w:rsidRPr="00E2525D">
        <w:rPr>
          <w:i/>
        </w:rPr>
        <w:t>Cold</w:t>
      </w:r>
      <w:proofErr w:type="spellEnd"/>
      <w:r w:rsidRPr="00E2525D">
        <w:rPr>
          <w:i/>
        </w:rPr>
        <w:t xml:space="preserve"> Start</w:t>
      </w:r>
      <w:r>
        <w:t xml:space="preserve">, que acontece geralmente quando as aplicações estão iniciando e não tem um histórico de dados muito grande. Para lidar melhor com a acurácia inicial do KNN muito baixa, foi desenvolvida a taxonomia dos gêneros, mantendo somente os principais gêneros, e com isso, reduzindo o número de resultados possíveis, o que melhorou a acurácia do KNN em predizer um melhor resultado. </w:t>
      </w:r>
    </w:p>
    <w:p w14:paraId="6D974BC3" w14:textId="77777777" w:rsidR="00D541C8" w:rsidRDefault="00D541C8" w:rsidP="00BF30D2">
      <w:r>
        <w:lastRenderedPageBreak/>
        <w:tab/>
        <w:t xml:space="preserve">Porém, mesmo com a redução das classes, o modelo obteve uma baixa acurácia nas recomendações. Logo, há a necessidade de uma melhoria nas características coletadas dos usuários, bem como um aumento na base de dados. Posterior a isto, será possível também avaliar acurácia do KNN em relação a outros algoritmos de </w:t>
      </w:r>
      <w:proofErr w:type="spellStart"/>
      <w:r w:rsidRPr="00A46E2F">
        <w:rPr>
          <w:i/>
        </w:rPr>
        <w:t>Machine</w:t>
      </w:r>
      <w:proofErr w:type="spellEnd"/>
      <w:r w:rsidRPr="00A46E2F">
        <w:rPr>
          <w:i/>
        </w:rPr>
        <w:t xml:space="preserve"> Learning</w:t>
      </w:r>
      <w:r>
        <w:t>.</w:t>
      </w:r>
    </w:p>
    <w:p w14:paraId="604273C5" w14:textId="77777777" w:rsidR="00D541C8" w:rsidRDefault="00D541C8" w:rsidP="00BF30D2">
      <w:pPr>
        <w:pStyle w:val="Ttulo2"/>
      </w:pPr>
      <w:bookmarkStart w:id="221" w:name="_Toc55260978"/>
      <w:bookmarkStart w:id="222" w:name="_Toc55777277"/>
      <w:bookmarkStart w:id="223" w:name="_Toc55790227"/>
      <w:r>
        <w:t>Trabalhos futuros</w:t>
      </w:r>
      <w:bookmarkEnd w:id="221"/>
      <w:bookmarkEnd w:id="222"/>
      <w:bookmarkEnd w:id="223"/>
    </w:p>
    <w:p w14:paraId="70603730" w14:textId="77777777" w:rsidR="00D541C8" w:rsidRPr="00330AAC" w:rsidRDefault="00D541C8" w:rsidP="00BF30D2">
      <w:r>
        <w:tab/>
        <w:t>Abaixo são apresentadas algumas melhorias e continuidade nos estudos relativos ao sistema de recomendação apresentado.</w:t>
      </w:r>
    </w:p>
    <w:p w14:paraId="3632187C" w14:textId="77777777" w:rsidR="00D541C8" w:rsidRDefault="00D541C8" w:rsidP="00BF30D2">
      <w:pPr>
        <w:pStyle w:val="Listas1"/>
      </w:pPr>
      <w:r>
        <w:t>Desenvolver uma extensão mais simples para conectar ao Spotify, como uma extensão do Google Chrome</w:t>
      </w:r>
      <w:r w:rsidRPr="00A46E2F">
        <w:t>;</w:t>
      </w:r>
    </w:p>
    <w:p w14:paraId="3AE22430" w14:textId="77777777" w:rsidR="00D541C8" w:rsidRDefault="00D541C8" w:rsidP="00BF30D2">
      <w:pPr>
        <w:pStyle w:val="Listas1"/>
      </w:pPr>
      <w:r>
        <w:t>Encontrar uma base mais completa para realizar a taxonomia dos gêneros</w:t>
      </w:r>
      <w:r w:rsidRPr="00A46E2F">
        <w:t>;</w:t>
      </w:r>
    </w:p>
    <w:p w14:paraId="109328CC" w14:textId="77777777" w:rsidR="00D541C8" w:rsidRDefault="00D541C8" w:rsidP="00BF30D2">
      <w:pPr>
        <w:pStyle w:val="Listas1"/>
      </w:pPr>
      <w:r>
        <w:t xml:space="preserve">Realizar a leitura da emoção através dos batimentos cardíacos de um </w:t>
      </w:r>
      <w:proofErr w:type="spellStart"/>
      <w:r w:rsidRPr="00626AA7">
        <w:rPr>
          <w:i/>
        </w:rPr>
        <w:t>wearable</w:t>
      </w:r>
      <w:proofErr w:type="spellEnd"/>
      <w:r w:rsidRPr="00A46E2F">
        <w:rPr>
          <w:i/>
        </w:rPr>
        <w:t>;</w:t>
      </w:r>
    </w:p>
    <w:p w14:paraId="7890C80A" w14:textId="77777777" w:rsidR="00D541C8" w:rsidRDefault="00D541C8" w:rsidP="00BF30D2">
      <w:pPr>
        <w:pStyle w:val="Listas1"/>
      </w:pPr>
      <w:r>
        <w:t xml:space="preserve">Carregar histórico do Spotify para auxiliar o </w:t>
      </w:r>
      <w:proofErr w:type="spellStart"/>
      <w:r w:rsidRPr="008C3534">
        <w:rPr>
          <w:i/>
        </w:rPr>
        <w:t>Cold</w:t>
      </w:r>
      <w:proofErr w:type="spellEnd"/>
      <w:r w:rsidRPr="008C3534">
        <w:rPr>
          <w:i/>
        </w:rPr>
        <w:t xml:space="preserve"> Start</w:t>
      </w:r>
      <w:r>
        <w:t xml:space="preserve"> do KNN</w:t>
      </w:r>
      <w:r w:rsidRPr="00A46E2F">
        <w:t>;</w:t>
      </w:r>
    </w:p>
    <w:p w14:paraId="65570EBB" w14:textId="77777777" w:rsidR="00D541C8" w:rsidRDefault="00D541C8" w:rsidP="00BF30D2">
      <w:pPr>
        <w:pStyle w:val="Listas1"/>
      </w:pPr>
      <w:r>
        <w:t xml:space="preserve">Realizar perguntas sobre gêneros, músicas e artistas para auxiliar no </w:t>
      </w:r>
      <w:proofErr w:type="spellStart"/>
      <w:r w:rsidRPr="00D47715">
        <w:rPr>
          <w:i/>
        </w:rPr>
        <w:t>Cold</w:t>
      </w:r>
      <w:proofErr w:type="spellEnd"/>
      <w:r w:rsidRPr="00D47715">
        <w:rPr>
          <w:i/>
        </w:rPr>
        <w:t xml:space="preserve"> Start</w:t>
      </w:r>
      <w:r>
        <w:t xml:space="preserve"> do KNN</w:t>
      </w:r>
      <w:r w:rsidRPr="00A46E2F">
        <w:t>;</w:t>
      </w:r>
    </w:p>
    <w:p w14:paraId="57DD19BD" w14:textId="77777777" w:rsidR="00D541C8" w:rsidRPr="00782C2E" w:rsidRDefault="00D541C8" w:rsidP="00BF30D2">
      <w:pPr>
        <w:pStyle w:val="Listas1"/>
      </w:pPr>
      <w:r>
        <w:t xml:space="preserve">Aperfeiçoar atributos do modelo para aumentar a </w:t>
      </w:r>
      <w:r w:rsidRPr="00A46E2F">
        <w:t xml:space="preserve">acurácia, </w:t>
      </w:r>
      <w:r>
        <w:t xml:space="preserve">precisão e </w:t>
      </w:r>
      <w:r w:rsidRPr="005E50F0">
        <w:rPr>
          <w:i/>
        </w:rPr>
        <w:t>recall</w:t>
      </w:r>
      <w:r w:rsidRPr="00A46E2F">
        <w:rPr>
          <w:i/>
        </w:rPr>
        <w:t>;</w:t>
      </w:r>
    </w:p>
    <w:p w14:paraId="58314086" w14:textId="77777777" w:rsidR="00D541C8" w:rsidRDefault="00D541C8" w:rsidP="00BF30D2">
      <w:pPr>
        <w:pStyle w:val="Listas1"/>
      </w:pPr>
      <w:r>
        <w:t xml:space="preserve">Utilizar latitude e longitude para assimilar a localização em </w:t>
      </w:r>
      <w:proofErr w:type="spellStart"/>
      <w:r w:rsidRPr="0060684E">
        <w:rPr>
          <w:i/>
        </w:rPr>
        <w:t>label</w:t>
      </w:r>
      <w:proofErr w:type="spellEnd"/>
      <w:r>
        <w:t xml:space="preserve"> e facilitar o seu preenchimento</w:t>
      </w:r>
      <w:r w:rsidRPr="00A46E2F">
        <w:t>;</w:t>
      </w:r>
    </w:p>
    <w:p w14:paraId="74853EDA" w14:textId="7F5F8F0E" w:rsidR="00D541C8" w:rsidRDefault="00D541C8" w:rsidP="00BF30D2">
      <w:pPr>
        <w:pStyle w:val="Listas1"/>
      </w:pPr>
      <w:r>
        <w:t>Aplicar uma leitura sequencial ao modelo das recomendações</w:t>
      </w:r>
      <w:r w:rsidR="007522AC">
        <w:t xml:space="preserve"> (uso do </w:t>
      </w:r>
      <w:proofErr w:type="spellStart"/>
      <w:r w:rsidR="007522AC" w:rsidRPr="00592A9A">
        <w:rPr>
          <w:i/>
        </w:rPr>
        <w:t>createdDateTime</w:t>
      </w:r>
      <w:proofErr w:type="spellEnd"/>
      <w:r w:rsidR="007522AC">
        <w:t>)</w:t>
      </w:r>
      <w:r w:rsidRPr="00A46E2F">
        <w:t>;</w:t>
      </w:r>
    </w:p>
    <w:p w14:paraId="36C919CC" w14:textId="77777777" w:rsidR="00D541C8" w:rsidRDefault="00D541C8" w:rsidP="00BF30D2">
      <w:pPr>
        <w:pStyle w:val="Listas1"/>
      </w:pPr>
      <w:r>
        <w:t xml:space="preserve">Contabilizar ações apresentadas no </w:t>
      </w:r>
      <w:r w:rsidRPr="00A46E2F">
        <w:fldChar w:fldCharType="begin"/>
      </w:r>
      <w:r w:rsidRPr="00A46E2F">
        <w:instrText xml:space="preserve"> REF _Ref55256921 \h </w:instrText>
      </w:r>
      <w:r>
        <w:instrText xml:space="preserve"> \* MERGEFORMAT </w:instrText>
      </w:r>
      <w:r w:rsidRPr="00A46E2F">
        <w:fldChar w:fldCharType="separate"/>
      </w:r>
      <w:r w:rsidRPr="00A46E2F">
        <w:t xml:space="preserve">Quadro </w:t>
      </w:r>
      <w:r w:rsidRPr="00A46E2F">
        <w:rPr>
          <w:noProof/>
        </w:rPr>
        <w:t>3</w:t>
      </w:r>
      <w:r w:rsidRPr="00A46E2F">
        <w:fldChar w:fldCharType="end"/>
      </w:r>
      <w:r>
        <w:t xml:space="preserve"> que não estão sendo utilizadas no modelo</w:t>
      </w:r>
      <w:r w:rsidRPr="00A46E2F">
        <w:t>;</w:t>
      </w:r>
    </w:p>
    <w:p w14:paraId="7244032F" w14:textId="00195E52" w:rsidR="007522AC" w:rsidRDefault="00D541C8" w:rsidP="007522AC">
      <w:pPr>
        <w:pStyle w:val="Listas1"/>
      </w:pPr>
      <w:r>
        <w:t xml:space="preserve">Inserir </w:t>
      </w:r>
      <w:proofErr w:type="spellStart"/>
      <w:r w:rsidRPr="00581A29">
        <w:rPr>
          <w:i/>
        </w:rPr>
        <w:t>feature</w:t>
      </w:r>
      <w:proofErr w:type="spellEnd"/>
      <w:r>
        <w:t xml:space="preserve"> “amigos ou sozinho” ao plugin e utilizar no modelo</w:t>
      </w:r>
      <w:r w:rsidRPr="00A46E2F">
        <w:t>.</w:t>
      </w:r>
    </w:p>
    <w:p w14:paraId="07D420E6" w14:textId="6042161B" w:rsidR="008F2AE9" w:rsidRDefault="008F2AE9" w:rsidP="00BF30D2">
      <w:pPr>
        <w:pStyle w:val="Comentrio-retirar"/>
      </w:pPr>
    </w:p>
    <w:p w14:paraId="6FFED0A6" w14:textId="77777777" w:rsidR="008F2AE9" w:rsidRDefault="008F2AE9" w:rsidP="00BF30D2">
      <w:pPr>
        <w:pStyle w:val="TextodoTrabalho"/>
      </w:pPr>
    </w:p>
    <w:p w14:paraId="1D9759E2" w14:textId="77777777" w:rsidR="008F2AE9" w:rsidRDefault="008F2AE9" w:rsidP="00BF30D2">
      <w:pPr>
        <w:pStyle w:val="TextodoTrabalho"/>
      </w:pPr>
    </w:p>
    <w:p w14:paraId="525FE407" w14:textId="77777777" w:rsidR="008F2AE9" w:rsidRDefault="008F2AE9" w:rsidP="00BF30D2"/>
    <w:p w14:paraId="43BBD1D6" w14:textId="77777777" w:rsidR="008F2AE9" w:rsidRDefault="008F2AE9" w:rsidP="00BF30D2">
      <w:pPr>
        <w:sectPr w:rsidR="008F2AE9">
          <w:pgSz w:w="11907" w:h="16840" w:code="9"/>
          <w:pgMar w:top="1701" w:right="1134" w:bottom="1134" w:left="1701" w:header="851" w:footer="720" w:gutter="0"/>
          <w:cols w:space="720"/>
          <w:titlePg/>
        </w:sectPr>
      </w:pPr>
    </w:p>
    <w:p w14:paraId="176DCACC" w14:textId="35205C55" w:rsidR="008F2AE9" w:rsidRDefault="008F2AE9" w:rsidP="00BF30D2">
      <w:pPr>
        <w:pStyle w:val="Ttulo1-semnumerao"/>
      </w:pPr>
      <w:bookmarkStart w:id="224" w:name="_Toc55790228"/>
      <w:r>
        <w:lastRenderedPageBreak/>
        <w:t>Referências Bibliográficas</w:t>
      </w:r>
      <w:bookmarkEnd w:id="224"/>
    </w:p>
    <w:p w14:paraId="5DD5B78C" w14:textId="5C5C1658" w:rsidR="00BF30D2" w:rsidRPr="00791A76" w:rsidRDefault="00553165" w:rsidP="00BF30D2">
      <w:pPr>
        <w:rPr>
          <w:noProof/>
          <w:lang w:val="en-US"/>
        </w:rPr>
      </w:pPr>
      <w:r>
        <w:fldChar w:fldCharType="begin" w:fldLock="1"/>
      </w:r>
      <w:r>
        <w:instrText xml:space="preserve">ADDIN Mendeley Bibliography CSL_BIBLIOGRAPHY </w:instrText>
      </w:r>
      <w:r>
        <w:fldChar w:fldCharType="separate"/>
      </w:r>
      <w:r w:rsidR="00BF30D2" w:rsidRPr="00BF30D2">
        <w:rPr>
          <w:noProof/>
        </w:rPr>
        <w:t xml:space="preserve">ACM. </w:t>
      </w:r>
      <w:r w:rsidR="00BF30D2" w:rsidRPr="00BF30D2">
        <w:rPr>
          <w:b/>
          <w:bCs/>
          <w:noProof/>
        </w:rPr>
        <w:t>Advanced Search</w:t>
      </w:r>
      <w:r w:rsidR="00BF30D2" w:rsidRPr="00BF30D2">
        <w:rPr>
          <w:noProof/>
        </w:rPr>
        <w:t xml:space="preserve">. Disponível em: &lt;https://dl.acm.org/search/advanced&gt;. Acesso em: 5 maio. </w:t>
      </w:r>
      <w:r w:rsidR="00BF30D2" w:rsidRPr="00791A76">
        <w:rPr>
          <w:noProof/>
          <w:lang w:val="en-US"/>
        </w:rPr>
        <w:t xml:space="preserve">2020. </w:t>
      </w:r>
    </w:p>
    <w:p w14:paraId="6AEF6979" w14:textId="77777777" w:rsidR="00BF30D2" w:rsidRPr="00791A76" w:rsidRDefault="00BF30D2" w:rsidP="00BF30D2">
      <w:pPr>
        <w:rPr>
          <w:noProof/>
          <w:lang w:val="en-US"/>
        </w:rPr>
      </w:pPr>
      <w:r w:rsidRPr="00791A76">
        <w:rPr>
          <w:noProof/>
          <w:lang w:val="en-US"/>
        </w:rPr>
        <w:t xml:space="preserve">ACM RECSYS COMMUNITY. </w:t>
      </w:r>
      <w:r w:rsidRPr="00791A76">
        <w:rPr>
          <w:b/>
          <w:bCs/>
          <w:noProof/>
          <w:lang w:val="en-US"/>
        </w:rPr>
        <w:t>RecSys – ACM Recommender Systems</w:t>
      </w:r>
      <w:r w:rsidRPr="00791A76">
        <w:rPr>
          <w:noProof/>
          <w:lang w:val="en-US"/>
        </w:rPr>
        <w:t xml:space="preserve">. Disponível em: &lt;https://recsys.acm.org/&gt;. Acesso em: 28 abr. 2020. </w:t>
      </w:r>
    </w:p>
    <w:p w14:paraId="7DAE2B35" w14:textId="77777777" w:rsidR="00BF30D2" w:rsidRPr="00BF30D2" w:rsidRDefault="00BF30D2" w:rsidP="00BF30D2">
      <w:pPr>
        <w:rPr>
          <w:noProof/>
        </w:rPr>
      </w:pPr>
      <w:r w:rsidRPr="00791A76">
        <w:rPr>
          <w:noProof/>
          <w:lang w:val="en-US"/>
        </w:rPr>
        <w:t xml:space="preserve">AHA, D. W.; KIBLER, D.; ALBERT, M. K. Instance-based learning algorithms. </w:t>
      </w:r>
      <w:r w:rsidRPr="00BF30D2">
        <w:rPr>
          <w:b/>
          <w:bCs/>
          <w:noProof/>
        </w:rPr>
        <w:t>Machine Learning</w:t>
      </w:r>
      <w:r w:rsidRPr="00BF30D2">
        <w:rPr>
          <w:noProof/>
        </w:rPr>
        <w:t xml:space="preserve">, v. 6, n. 1, p. 37–66, jan. 1991. </w:t>
      </w:r>
    </w:p>
    <w:p w14:paraId="1DBC91F5" w14:textId="77777777" w:rsidR="00BF30D2" w:rsidRPr="00791A76" w:rsidRDefault="00BF30D2" w:rsidP="00BF30D2">
      <w:pPr>
        <w:rPr>
          <w:noProof/>
          <w:lang w:val="en-US"/>
        </w:rPr>
      </w:pPr>
      <w:r w:rsidRPr="00BF30D2">
        <w:rPr>
          <w:noProof/>
        </w:rPr>
        <w:t xml:space="preserve">ALIAGA, W. K. DESENVOLVIMENTO DE UM SISTEMA DE RECOMENDACÃO MUSICAL SENSÍVEL AO CONTEXTO. </w:t>
      </w:r>
      <w:r w:rsidRPr="00791A76">
        <w:rPr>
          <w:noProof/>
          <w:lang w:val="en-US"/>
        </w:rPr>
        <w:t xml:space="preserve">2018. </w:t>
      </w:r>
    </w:p>
    <w:p w14:paraId="663827AA" w14:textId="77777777" w:rsidR="00BF30D2" w:rsidRPr="00791A76" w:rsidRDefault="00BF30D2" w:rsidP="00BF30D2">
      <w:pPr>
        <w:rPr>
          <w:noProof/>
          <w:lang w:val="en-US"/>
        </w:rPr>
      </w:pPr>
      <w:r w:rsidRPr="00791A76">
        <w:rPr>
          <w:noProof/>
          <w:lang w:val="en-US"/>
        </w:rPr>
        <w:t xml:space="preserve">BHATNAGAR, V. Collaborative filtering using data mining and analysis. [s.l: s.n.]. </w:t>
      </w:r>
    </w:p>
    <w:p w14:paraId="13567F6D" w14:textId="77777777" w:rsidR="00BF30D2" w:rsidRPr="00791A76" w:rsidRDefault="00BF30D2" w:rsidP="00BF30D2">
      <w:pPr>
        <w:rPr>
          <w:noProof/>
          <w:lang w:val="en-US"/>
        </w:rPr>
      </w:pPr>
      <w:r w:rsidRPr="00791A76">
        <w:rPr>
          <w:noProof/>
          <w:lang w:val="en-US"/>
        </w:rPr>
        <w:t xml:space="preserve">BORJA, K.; DIERINGER, S. Streaming or stealing? The complementary features between music streaming and music piracy. </w:t>
      </w:r>
      <w:r w:rsidRPr="00791A76">
        <w:rPr>
          <w:b/>
          <w:bCs/>
          <w:noProof/>
          <w:lang w:val="en-US"/>
        </w:rPr>
        <w:t>Journal of Retailing and Consumer Services</w:t>
      </w:r>
      <w:r w:rsidRPr="00791A76">
        <w:rPr>
          <w:noProof/>
          <w:lang w:val="en-US"/>
        </w:rPr>
        <w:t xml:space="preserve">, v. 32, p. 86–95, 2016. </w:t>
      </w:r>
    </w:p>
    <w:p w14:paraId="786323D4" w14:textId="77777777" w:rsidR="00BF30D2" w:rsidRPr="00BF30D2" w:rsidRDefault="00BF30D2" w:rsidP="00BF30D2">
      <w:pPr>
        <w:rPr>
          <w:noProof/>
        </w:rPr>
      </w:pPr>
      <w:r w:rsidRPr="00791A76">
        <w:rPr>
          <w:noProof/>
          <w:lang w:val="en-US"/>
        </w:rPr>
        <w:t xml:space="preserve">DIETMAR, J. et al. </w:t>
      </w:r>
      <w:r w:rsidRPr="00791A76">
        <w:rPr>
          <w:b/>
          <w:bCs/>
          <w:noProof/>
          <w:lang w:val="en-US"/>
        </w:rPr>
        <w:t>Recommendation system -An Introduction</w:t>
      </w:r>
      <w:r w:rsidRPr="00791A76">
        <w:rPr>
          <w:noProof/>
          <w:lang w:val="en-US"/>
        </w:rPr>
        <w:t xml:space="preserve">. [s.l: s.n.]. </w:t>
      </w:r>
      <w:r w:rsidRPr="00BF30D2">
        <w:rPr>
          <w:noProof/>
        </w:rPr>
        <w:t>v. 91</w:t>
      </w:r>
    </w:p>
    <w:p w14:paraId="0E6274CE" w14:textId="77777777" w:rsidR="00BF30D2" w:rsidRPr="00BF30D2" w:rsidRDefault="00BF30D2" w:rsidP="00BF30D2">
      <w:pPr>
        <w:rPr>
          <w:noProof/>
        </w:rPr>
      </w:pPr>
      <w:r w:rsidRPr="00BF30D2">
        <w:rPr>
          <w:noProof/>
        </w:rPr>
        <w:t xml:space="preserve">EDITORA MELHORAMENTOS LTDA. </w:t>
      </w:r>
      <w:r w:rsidRPr="00BF30D2">
        <w:rPr>
          <w:b/>
          <w:bCs/>
          <w:noProof/>
        </w:rPr>
        <w:t>Sobre o dicionário | Michaelis On-line</w:t>
      </w:r>
      <w:r w:rsidRPr="00BF30D2">
        <w:rPr>
          <w:noProof/>
        </w:rPr>
        <w:t xml:space="preserve">. Disponível em: &lt;https://michaelis.uol.com.br/&gt;. Acesso em: 6 jun. 2020. </w:t>
      </w:r>
    </w:p>
    <w:p w14:paraId="7227AED1" w14:textId="77777777" w:rsidR="00BF30D2" w:rsidRPr="00791A76" w:rsidRDefault="00BF30D2" w:rsidP="00BF30D2">
      <w:pPr>
        <w:rPr>
          <w:noProof/>
          <w:lang w:val="en-US"/>
        </w:rPr>
      </w:pPr>
      <w:r w:rsidRPr="00791A76">
        <w:rPr>
          <w:noProof/>
          <w:lang w:val="en-US"/>
        </w:rPr>
        <w:t xml:space="preserve">ERIKSSON, M. et al. </w:t>
      </w:r>
      <w:r w:rsidRPr="00791A76">
        <w:rPr>
          <w:b/>
          <w:bCs/>
          <w:noProof/>
          <w:lang w:val="en-US"/>
        </w:rPr>
        <w:t>Spotify Teardown</w:t>
      </w:r>
      <w:r w:rsidRPr="00791A76">
        <w:rPr>
          <w:noProof/>
          <w:lang w:val="en-US"/>
        </w:rPr>
        <w:t xml:space="preserve">. [s.l.] MIT Press, 2019. </w:t>
      </w:r>
    </w:p>
    <w:p w14:paraId="776A79AA" w14:textId="77777777" w:rsidR="00BF30D2" w:rsidRPr="00791A76" w:rsidRDefault="00BF30D2" w:rsidP="00BF30D2">
      <w:pPr>
        <w:rPr>
          <w:noProof/>
          <w:lang w:val="en-US"/>
        </w:rPr>
      </w:pPr>
      <w:r w:rsidRPr="00791A76">
        <w:rPr>
          <w:noProof/>
          <w:lang w:val="en-US"/>
        </w:rPr>
        <w:t xml:space="preserve">FALK, K. Practical Recommender Systems. [s.l: s.n.]. </w:t>
      </w:r>
    </w:p>
    <w:p w14:paraId="4ACA64C5" w14:textId="77777777" w:rsidR="00BF30D2" w:rsidRPr="00BF30D2" w:rsidRDefault="00BF30D2" w:rsidP="00BF30D2">
      <w:pPr>
        <w:rPr>
          <w:noProof/>
        </w:rPr>
      </w:pPr>
      <w:r w:rsidRPr="00791A76">
        <w:rPr>
          <w:noProof/>
          <w:lang w:val="en-US"/>
        </w:rPr>
        <w:t xml:space="preserve">IFPI. </w:t>
      </w:r>
      <w:r w:rsidRPr="00791A76">
        <w:rPr>
          <w:b/>
          <w:bCs/>
          <w:noProof/>
          <w:lang w:val="en-US"/>
        </w:rPr>
        <w:t>IFPI Global Music Report 2019</w:t>
      </w:r>
      <w:r w:rsidRPr="00791A76">
        <w:rPr>
          <w:noProof/>
          <w:lang w:val="en-US"/>
        </w:rPr>
        <w:t xml:space="preserve">. </w:t>
      </w:r>
      <w:r w:rsidRPr="00BF30D2">
        <w:rPr>
          <w:noProof/>
        </w:rPr>
        <w:t xml:space="preserve">Disponível em: &lt;https://www.ifpi.org/news/IFPI-GLOBAL-MUSIC-REPORT-2019&gt;. </w:t>
      </w:r>
    </w:p>
    <w:p w14:paraId="5188B6B4" w14:textId="77777777" w:rsidR="00BF30D2" w:rsidRPr="00791A76" w:rsidRDefault="00BF30D2" w:rsidP="00BF30D2">
      <w:pPr>
        <w:rPr>
          <w:noProof/>
          <w:lang w:val="en-US"/>
        </w:rPr>
      </w:pPr>
      <w:r w:rsidRPr="00791A76">
        <w:rPr>
          <w:noProof/>
          <w:lang w:val="en-US"/>
        </w:rPr>
        <w:t xml:space="preserve">JOSÉ, I. </w:t>
      </w:r>
      <w:r w:rsidRPr="00791A76">
        <w:rPr>
          <w:b/>
          <w:bCs/>
          <w:noProof/>
          <w:lang w:val="en-US"/>
        </w:rPr>
        <w:t>KNN (K-Nearest Neighbors) #1</w:t>
      </w:r>
      <w:r w:rsidRPr="00791A76">
        <w:rPr>
          <w:noProof/>
          <w:lang w:val="en-US"/>
        </w:rPr>
        <w:t xml:space="preserve">. </w:t>
      </w:r>
      <w:r w:rsidRPr="00BF30D2">
        <w:rPr>
          <w:noProof/>
        </w:rPr>
        <w:t xml:space="preserve">Disponível em: &lt;https://medium.com/brasil-ai/knn-k-nearest-neighbors-1-e140c82e9c4e&gt;. </w:t>
      </w:r>
      <w:r w:rsidRPr="00791A76">
        <w:rPr>
          <w:noProof/>
          <w:lang w:val="en-US"/>
        </w:rPr>
        <w:t xml:space="preserve">Acesso em: 4 out. 2020. </w:t>
      </w:r>
    </w:p>
    <w:p w14:paraId="04D5E8C4" w14:textId="77777777" w:rsidR="00BF30D2" w:rsidRPr="00791A76" w:rsidRDefault="00BF30D2" w:rsidP="00BF30D2">
      <w:pPr>
        <w:rPr>
          <w:noProof/>
          <w:lang w:val="en-US"/>
        </w:rPr>
      </w:pPr>
      <w:r w:rsidRPr="00791A76">
        <w:rPr>
          <w:noProof/>
          <w:lang w:val="en-US"/>
        </w:rPr>
        <w:t xml:space="preserve">L’HUILLIER, A. The new challenges when modeling context through diversity over time in recommender systems. </w:t>
      </w:r>
      <w:r w:rsidRPr="00791A76">
        <w:rPr>
          <w:b/>
          <w:bCs/>
          <w:noProof/>
          <w:lang w:val="en-US"/>
        </w:rPr>
        <w:t>UMAP 2016 - Proceedings of the 2016 Conference on User Modeling Adaptation and Personalization</w:t>
      </w:r>
      <w:r w:rsidRPr="00791A76">
        <w:rPr>
          <w:noProof/>
          <w:lang w:val="en-US"/>
        </w:rPr>
        <w:t xml:space="preserve">, p. 341–344, 2016. </w:t>
      </w:r>
    </w:p>
    <w:p w14:paraId="1D4F64B9" w14:textId="77777777" w:rsidR="00BF30D2" w:rsidRPr="00791A76" w:rsidRDefault="00BF30D2" w:rsidP="00BF30D2">
      <w:pPr>
        <w:rPr>
          <w:noProof/>
          <w:lang w:val="en-US"/>
        </w:rPr>
      </w:pPr>
      <w:r w:rsidRPr="00791A76">
        <w:rPr>
          <w:noProof/>
          <w:lang w:val="en-US"/>
        </w:rPr>
        <w:t xml:space="preserve">LUDEWIG, M. et al. Effective nearest-neighbor music recommendations. </w:t>
      </w:r>
      <w:r w:rsidRPr="00791A76">
        <w:rPr>
          <w:b/>
          <w:bCs/>
          <w:noProof/>
          <w:lang w:val="en-US"/>
        </w:rPr>
        <w:t>ACM International Conference Proceeding Series</w:t>
      </w:r>
      <w:r w:rsidRPr="00791A76">
        <w:rPr>
          <w:noProof/>
          <w:lang w:val="en-US"/>
        </w:rPr>
        <w:t xml:space="preserve">, 2018. </w:t>
      </w:r>
    </w:p>
    <w:p w14:paraId="09D7C58F" w14:textId="77777777" w:rsidR="00BF30D2" w:rsidRPr="00BF30D2" w:rsidRDefault="00BF30D2" w:rsidP="00BF30D2">
      <w:pPr>
        <w:rPr>
          <w:noProof/>
        </w:rPr>
      </w:pPr>
      <w:r w:rsidRPr="00791A76">
        <w:rPr>
          <w:noProof/>
          <w:lang w:val="en-US"/>
        </w:rPr>
        <w:t xml:space="preserve">LUINI, B. J. R.; WHITMAN, A. E.; DATE, P. </w:t>
      </w:r>
      <w:r w:rsidRPr="00791A76">
        <w:rPr>
          <w:b/>
          <w:bCs/>
          <w:noProof/>
          <w:lang w:val="en-US"/>
        </w:rPr>
        <w:t>Streaming Audio: The FezGuys’ Guide</w:t>
      </w:r>
      <w:r w:rsidRPr="00791A76">
        <w:rPr>
          <w:noProof/>
          <w:lang w:val="en-US"/>
        </w:rPr>
        <w:t xml:space="preserve">. </w:t>
      </w:r>
      <w:r w:rsidRPr="00BF30D2">
        <w:rPr>
          <w:noProof/>
        </w:rPr>
        <w:t xml:space="preserve">[s.l: s.n.]. </w:t>
      </w:r>
    </w:p>
    <w:p w14:paraId="35C2A2D7" w14:textId="77777777" w:rsidR="00BF30D2" w:rsidRPr="00BF30D2" w:rsidRDefault="00BF30D2" w:rsidP="00BF30D2">
      <w:pPr>
        <w:rPr>
          <w:noProof/>
        </w:rPr>
      </w:pPr>
      <w:r w:rsidRPr="00BF30D2">
        <w:rPr>
          <w:noProof/>
        </w:rPr>
        <w:t xml:space="preserve">MURARO, R. M. Os avanços tecnológicos e o futuro da humanidadeQuerendo ser Deus, , 2009. </w:t>
      </w:r>
    </w:p>
    <w:p w14:paraId="06EDEC2C" w14:textId="77777777" w:rsidR="00BF30D2" w:rsidRPr="00791A76" w:rsidRDefault="00BF30D2" w:rsidP="00BF30D2">
      <w:pPr>
        <w:rPr>
          <w:noProof/>
          <w:lang w:val="en-US"/>
        </w:rPr>
      </w:pPr>
      <w:r w:rsidRPr="00791A76">
        <w:rPr>
          <w:noProof/>
          <w:lang w:val="en-US"/>
        </w:rPr>
        <w:t xml:space="preserve">NIWA, H. </w:t>
      </w:r>
      <w:r w:rsidRPr="00791A76">
        <w:rPr>
          <w:b/>
          <w:bCs/>
          <w:noProof/>
          <w:lang w:val="en-US"/>
        </w:rPr>
        <w:t>Streaming Systems</w:t>
      </w:r>
      <w:r w:rsidRPr="00791A76">
        <w:rPr>
          <w:noProof/>
          <w:lang w:val="en-US"/>
        </w:rPr>
        <w:t>. [s.l.] O’Reilly Media, 2018. v. 134</w:t>
      </w:r>
    </w:p>
    <w:p w14:paraId="708A1432" w14:textId="77777777" w:rsidR="00BF30D2" w:rsidRPr="00791A76" w:rsidRDefault="00BF30D2" w:rsidP="00BF30D2">
      <w:pPr>
        <w:rPr>
          <w:noProof/>
          <w:lang w:val="en-US"/>
        </w:rPr>
      </w:pPr>
      <w:r w:rsidRPr="00791A76">
        <w:rPr>
          <w:noProof/>
          <w:lang w:val="en-US"/>
        </w:rPr>
        <w:lastRenderedPageBreak/>
        <w:t xml:space="preserve">PEDREGOSA, F. et al. Scikit-learn: Machine Learning in {P}ython. </w:t>
      </w:r>
      <w:r w:rsidRPr="00791A76">
        <w:rPr>
          <w:b/>
          <w:bCs/>
          <w:noProof/>
          <w:lang w:val="en-US"/>
        </w:rPr>
        <w:t>Journal of Machine Learning Research</w:t>
      </w:r>
      <w:r w:rsidRPr="00791A76">
        <w:rPr>
          <w:noProof/>
          <w:lang w:val="en-US"/>
        </w:rPr>
        <w:t xml:space="preserve">, v. 12, p. 2825–2830, 2011. </w:t>
      </w:r>
    </w:p>
    <w:p w14:paraId="7C35B58D" w14:textId="77777777" w:rsidR="00BF30D2" w:rsidRPr="00791A76" w:rsidRDefault="00BF30D2" w:rsidP="00BF30D2">
      <w:pPr>
        <w:rPr>
          <w:noProof/>
          <w:lang w:val="en-US"/>
        </w:rPr>
      </w:pPr>
      <w:r w:rsidRPr="00791A76">
        <w:rPr>
          <w:noProof/>
          <w:lang w:val="en-US"/>
        </w:rPr>
        <w:t xml:space="preserve">RÄTSCH, G. A brief introduction into machine learning. </w:t>
      </w:r>
      <w:r w:rsidRPr="00791A76">
        <w:rPr>
          <w:b/>
          <w:bCs/>
          <w:noProof/>
          <w:lang w:val="en-US"/>
        </w:rPr>
        <w:t>21st Chaos Communication Congress</w:t>
      </w:r>
      <w:r w:rsidRPr="00791A76">
        <w:rPr>
          <w:noProof/>
          <w:lang w:val="en-US"/>
        </w:rPr>
        <w:t xml:space="preserve">, p. 1–6, 2004. </w:t>
      </w:r>
    </w:p>
    <w:p w14:paraId="3382D7F0" w14:textId="77777777" w:rsidR="00BF30D2" w:rsidRPr="00791A76" w:rsidRDefault="00BF30D2" w:rsidP="00BF30D2">
      <w:pPr>
        <w:rPr>
          <w:noProof/>
          <w:lang w:val="en-US"/>
        </w:rPr>
      </w:pPr>
      <w:r w:rsidRPr="00791A76">
        <w:rPr>
          <w:noProof/>
          <w:lang w:val="en-US"/>
        </w:rPr>
        <w:t xml:space="preserve">RESNICK, PAUL AND VARIAN, H. R. Recommender Systems. </w:t>
      </w:r>
      <w:r w:rsidRPr="00791A76">
        <w:rPr>
          <w:b/>
          <w:bCs/>
          <w:noProof/>
          <w:lang w:val="en-US"/>
        </w:rPr>
        <w:t>Communications of the ACM</w:t>
      </w:r>
      <w:r w:rsidRPr="00791A76">
        <w:rPr>
          <w:noProof/>
          <w:lang w:val="en-US"/>
        </w:rPr>
        <w:t xml:space="preserve">, v. 40, n. 4, p. 56–58, 1997. </w:t>
      </w:r>
    </w:p>
    <w:p w14:paraId="3DA2D373" w14:textId="77777777" w:rsidR="00BF30D2" w:rsidRPr="00791A76" w:rsidRDefault="00BF30D2" w:rsidP="00BF30D2">
      <w:pPr>
        <w:rPr>
          <w:noProof/>
          <w:lang w:val="en-US"/>
        </w:rPr>
      </w:pPr>
      <w:r w:rsidRPr="00791A76">
        <w:rPr>
          <w:noProof/>
          <w:lang w:val="en-US"/>
        </w:rPr>
        <w:t xml:space="preserve">RICCI, F.; ROKACH, L.; SHAPIRA, B. </w:t>
      </w:r>
      <w:r w:rsidRPr="00791A76">
        <w:rPr>
          <w:b/>
          <w:bCs/>
          <w:noProof/>
          <w:lang w:val="en-US"/>
        </w:rPr>
        <w:t>Recommender Systems Handbook</w:t>
      </w:r>
      <w:r w:rsidRPr="00791A76">
        <w:rPr>
          <w:noProof/>
          <w:lang w:val="en-US"/>
        </w:rPr>
        <w:t xml:space="preserve">. [s.l: s.n.]. </w:t>
      </w:r>
    </w:p>
    <w:p w14:paraId="2A96C4A3" w14:textId="77777777" w:rsidR="00BF30D2" w:rsidRPr="00791A76" w:rsidRDefault="00BF30D2" w:rsidP="00BF30D2">
      <w:pPr>
        <w:rPr>
          <w:noProof/>
          <w:lang w:val="en-US"/>
        </w:rPr>
      </w:pPr>
      <w:r w:rsidRPr="00791A76">
        <w:rPr>
          <w:noProof/>
          <w:lang w:val="en-US"/>
        </w:rPr>
        <w:t xml:space="preserve">SPOTIFY. </w:t>
      </w:r>
      <w:r w:rsidRPr="00791A76">
        <w:rPr>
          <w:b/>
          <w:bCs/>
          <w:noProof/>
          <w:lang w:val="en-US"/>
        </w:rPr>
        <w:t>Music Popcorn | Spotify for Developers</w:t>
      </w:r>
      <w:r w:rsidRPr="00791A76">
        <w:rPr>
          <w:noProof/>
          <w:lang w:val="en-US"/>
        </w:rPr>
        <w:t xml:space="preserve">. </w:t>
      </w:r>
      <w:r w:rsidRPr="00BF30D2">
        <w:rPr>
          <w:noProof/>
        </w:rPr>
        <w:t xml:space="preserve">Disponível em: &lt;https://developer.spotify.com/community/showcase/music-popcorn/&gt;. </w:t>
      </w:r>
      <w:r w:rsidRPr="00791A76">
        <w:rPr>
          <w:noProof/>
          <w:lang w:val="en-US"/>
        </w:rPr>
        <w:t xml:space="preserve">Acesso em: 9 nov. 2020. </w:t>
      </w:r>
    </w:p>
    <w:p w14:paraId="75025D3B" w14:textId="77777777" w:rsidR="00BF30D2" w:rsidRPr="00791A76" w:rsidRDefault="00BF30D2" w:rsidP="00BF30D2">
      <w:pPr>
        <w:rPr>
          <w:noProof/>
          <w:lang w:val="en-US"/>
        </w:rPr>
      </w:pPr>
      <w:r w:rsidRPr="00791A76">
        <w:rPr>
          <w:noProof/>
          <w:lang w:val="en-US"/>
        </w:rPr>
        <w:t xml:space="preserve">TKALČIČ, M. et al. Prediction of music pairwise preferences from facial expressions. </w:t>
      </w:r>
      <w:r w:rsidRPr="00791A76">
        <w:rPr>
          <w:b/>
          <w:bCs/>
          <w:noProof/>
          <w:lang w:val="en-US"/>
        </w:rPr>
        <w:t>International Conference on Intelligent User Interfaces, Proceedings IUI</w:t>
      </w:r>
      <w:r w:rsidRPr="00791A76">
        <w:rPr>
          <w:noProof/>
          <w:lang w:val="en-US"/>
        </w:rPr>
        <w:t xml:space="preserve">, v. Part F1476, p. 150–159, 2019. </w:t>
      </w:r>
    </w:p>
    <w:p w14:paraId="76BF8D3A" w14:textId="77777777" w:rsidR="00BF30D2" w:rsidRPr="00791A76" w:rsidRDefault="00BF30D2" w:rsidP="00BF30D2">
      <w:pPr>
        <w:rPr>
          <w:noProof/>
          <w:lang w:val="en-US"/>
        </w:rPr>
      </w:pPr>
      <w:r w:rsidRPr="00BF30D2">
        <w:rPr>
          <w:noProof/>
        </w:rPr>
        <w:t xml:space="preserve">UNIVERSIDADE FEDERAL DO CEARA. </w:t>
      </w:r>
      <w:r w:rsidRPr="00BF30D2">
        <w:rPr>
          <w:b/>
          <w:bCs/>
          <w:noProof/>
        </w:rPr>
        <w:t>A Magnetorresistência Gigante</w:t>
      </w:r>
      <w:r w:rsidRPr="00BF30D2">
        <w:rPr>
          <w:noProof/>
        </w:rPr>
        <w:t xml:space="preserve">. Disponível em: &lt;https://seara.ufc.br/tintim-por-tintim/tecnologia/a-magnetorresistencia-gigante/&gt;. </w:t>
      </w:r>
      <w:r w:rsidRPr="00791A76">
        <w:rPr>
          <w:noProof/>
          <w:lang w:val="en-US"/>
        </w:rPr>
        <w:t xml:space="preserve">Acesso em: 12 mar. 2020. </w:t>
      </w:r>
    </w:p>
    <w:p w14:paraId="2D99E062" w14:textId="77777777" w:rsidR="00BF30D2" w:rsidRPr="00791A76" w:rsidRDefault="00BF30D2" w:rsidP="00BF30D2">
      <w:pPr>
        <w:rPr>
          <w:noProof/>
          <w:lang w:val="en-US"/>
        </w:rPr>
      </w:pPr>
      <w:r w:rsidRPr="00791A76">
        <w:rPr>
          <w:noProof/>
          <w:lang w:val="en-US"/>
        </w:rPr>
        <w:t xml:space="preserve">VOLOKHIN, S.; AGICHTEIN, E. Towards intent-aware contextual music recommendation: Initial experiments. </w:t>
      </w:r>
      <w:r w:rsidRPr="00791A76">
        <w:rPr>
          <w:b/>
          <w:bCs/>
          <w:noProof/>
          <w:lang w:val="en-US"/>
        </w:rPr>
        <w:t>41st International ACM SIGIR Conference on Research and Development in Information Retrieval, SIGIR 2018</w:t>
      </w:r>
      <w:r w:rsidRPr="00791A76">
        <w:rPr>
          <w:noProof/>
          <w:lang w:val="en-US"/>
        </w:rPr>
        <w:t xml:space="preserve">, p. 1045–1048, 2018. </w:t>
      </w:r>
    </w:p>
    <w:p w14:paraId="0341E240" w14:textId="77777777" w:rsidR="00BF30D2" w:rsidRPr="00BF30D2" w:rsidRDefault="00BF30D2" w:rsidP="00BF30D2">
      <w:pPr>
        <w:rPr>
          <w:noProof/>
        </w:rPr>
      </w:pPr>
      <w:r w:rsidRPr="00791A76">
        <w:rPr>
          <w:noProof/>
          <w:lang w:val="en-US"/>
        </w:rPr>
        <w:t xml:space="preserve">YANG, Y. H.; TENG, Y. C. Quantitative study of music listening behavior in a smartphone context. </w:t>
      </w:r>
      <w:r w:rsidRPr="00BF30D2">
        <w:rPr>
          <w:b/>
          <w:bCs/>
          <w:noProof/>
        </w:rPr>
        <w:t>ACM Transactions on Interactive Intelligent Systems</w:t>
      </w:r>
      <w:r w:rsidRPr="00BF30D2">
        <w:rPr>
          <w:noProof/>
        </w:rPr>
        <w:t xml:space="preserve">, v. 5, n. 3, 2015. </w:t>
      </w:r>
    </w:p>
    <w:p w14:paraId="2DEA5DE5" w14:textId="0D581278" w:rsidR="008A4CC4" w:rsidRPr="001C0FB0" w:rsidRDefault="00553165" w:rsidP="00BF30D2">
      <w:pPr>
        <w:pStyle w:val="RefernciasBibliogrficas"/>
      </w:pPr>
      <w:r>
        <w:fldChar w:fldCharType="end"/>
      </w:r>
    </w:p>
    <w:p w14:paraId="1320F36F" w14:textId="77777777" w:rsidR="008F2AE9" w:rsidRDefault="008F2AE9" w:rsidP="00BF30D2"/>
    <w:p w14:paraId="7227A99C" w14:textId="77777777" w:rsidR="008F2AE9" w:rsidRDefault="008F2AE9" w:rsidP="00BF30D2"/>
    <w:p w14:paraId="76A2C007" w14:textId="77777777" w:rsidR="008F2AE9" w:rsidRDefault="008F2AE9" w:rsidP="00BF30D2"/>
    <w:p w14:paraId="5CADBE35" w14:textId="77777777" w:rsidR="008F2AE9" w:rsidRDefault="008F2AE9" w:rsidP="00BF30D2"/>
    <w:p w14:paraId="1066E63A" w14:textId="77777777" w:rsidR="008F2AE9" w:rsidRDefault="008F2AE9" w:rsidP="00BF30D2"/>
    <w:p w14:paraId="569AF2EB" w14:textId="77777777" w:rsidR="008F2AE9" w:rsidRDefault="008F2AE9" w:rsidP="00BF30D2"/>
    <w:sectPr w:rsidR="008F2AE9" w:rsidSect="00A5403F">
      <w:headerReference w:type="even" r:id="rId43"/>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Juliano Varella De Carvalho" w:date="2020-11-04T10:53:00Z" w:initials="JVDC">
    <w:p w14:paraId="6A0C339F" w14:textId="77777777" w:rsidR="008277D9" w:rsidRDefault="008277D9" w:rsidP="00BF30D2">
      <w:pPr>
        <w:pStyle w:val="Textodecomentrio"/>
      </w:pPr>
      <w:r>
        <w:rPr>
          <w:rStyle w:val="Refdecomentrio"/>
        </w:rPr>
        <w:annotationRef/>
      </w:r>
    </w:p>
  </w:comment>
  <w:comment w:id="5" w:author="Juliano Varella De Carvalho" w:date="2020-11-04T10:54:00Z" w:initials="JVDC">
    <w:p w14:paraId="71254EAC" w14:textId="77777777" w:rsidR="008277D9" w:rsidRDefault="008277D9" w:rsidP="00BF30D2">
      <w:pPr>
        <w:pStyle w:val="Textodecomentrio"/>
      </w:pPr>
      <w:r>
        <w:rPr>
          <w:rStyle w:val="Refdecomentrio"/>
        </w:rPr>
        <w:annotationRef/>
      </w:r>
      <w:r>
        <w:t>Insere aqui o Objetivo Geral do Trabalho (tem no anteprojeto)</w:t>
      </w:r>
    </w:p>
  </w:comment>
  <w:comment w:id="8" w:author="Juliano Varella De Carvalho" w:date="2020-11-04T10:54:00Z" w:initials="JVDC">
    <w:p w14:paraId="3F481C9D" w14:textId="77777777" w:rsidR="008277D9" w:rsidRDefault="008277D9" w:rsidP="00BF30D2">
      <w:pPr>
        <w:pStyle w:val="Textodecomentrio"/>
      </w:pPr>
      <w:r>
        <w:rPr>
          <w:rStyle w:val="Refdecomentrio"/>
        </w:rPr>
        <w:annotationRef/>
      </w:r>
      <w:r>
        <w:t>Insere aqui os Objetivos Específicos do Trabalho (tem no anteprojeto)</w:t>
      </w:r>
    </w:p>
  </w:comment>
  <w:comment w:id="11" w:author="Juliano Varella De Carvalho" w:date="2020-11-04T10:57:00Z" w:initials="JVDC">
    <w:p w14:paraId="4C7E7DE3" w14:textId="77777777" w:rsidR="008277D9" w:rsidRDefault="008277D9" w:rsidP="00BF30D2">
      <w:pPr>
        <w:pStyle w:val="Textodecomentrio"/>
      </w:pPr>
      <w:r>
        <w:rPr>
          <w:rStyle w:val="Refdecomentrio"/>
        </w:rPr>
        <w:annotationRef/>
      </w:r>
      <w:r>
        <w:t>Insere aqui a Metodologia do Trabalho (tem no anteprojeto e podes adaptar, de acordo com o que realmente foi feito)</w:t>
      </w:r>
    </w:p>
  </w:comment>
  <w:comment w:id="12" w:author="Juliano Varella De Carvalho" w:date="2020-04-01T18:59:00Z" w:initials="JVDC">
    <w:p w14:paraId="2BB058EA" w14:textId="77777777" w:rsidR="008277D9" w:rsidRDefault="008277D9" w:rsidP="00BF30D2">
      <w:pPr>
        <w:pStyle w:val="Textodecomentrio"/>
      </w:pPr>
      <w:r>
        <w:rPr>
          <w:rStyle w:val="Refdecomentrio"/>
        </w:rPr>
        <w:annotationRef/>
      </w:r>
      <w:r>
        <w:t>Ficou extenso e confusa essa parte.</w:t>
      </w:r>
    </w:p>
  </w:comment>
  <w:comment w:id="13" w:author="Juliano Varella De Carvalho" w:date="2020-04-03T14:58:00Z" w:initials="JVDC">
    <w:p w14:paraId="274FCE9E" w14:textId="77777777" w:rsidR="008277D9" w:rsidRDefault="008277D9" w:rsidP="00BF30D2">
      <w:pPr>
        <w:pStyle w:val="Textodecomentrio"/>
      </w:pPr>
      <w:r>
        <w:rPr>
          <w:rStyle w:val="Refdecomentrio"/>
        </w:rPr>
        <w:annotationRef/>
      </w:r>
      <w:r>
        <w:t>Isto está confuso.</w:t>
      </w:r>
    </w:p>
  </w:comment>
  <w:comment w:id="14" w:author="Juliano Varella De Carvalho" w:date="2020-11-04T10:56:00Z" w:initials="JVDC">
    <w:p w14:paraId="3BB6536C" w14:textId="77777777" w:rsidR="008277D9" w:rsidRDefault="008277D9" w:rsidP="00BF30D2">
      <w:pPr>
        <w:pStyle w:val="Textodecomentrio"/>
      </w:pPr>
      <w:r>
        <w:rPr>
          <w:rStyle w:val="Refdecomentrio"/>
        </w:rPr>
        <w:annotationRef/>
      </w:r>
      <w:r>
        <w:t xml:space="preserve">Trabalho foi feito, não pode ter nada no </w:t>
      </w:r>
      <w:proofErr w:type="gramStart"/>
      <w:r>
        <w:t>futuro !</w:t>
      </w:r>
      <w:proofErr w:type="gramEnd"/>
    </w:p>
  </w:comment>
  <w:comment w:id="21" w:author="Juliano Varella De Carvalho" w:date="2020-11-04T11:31:00Z" w:initials="JVDC">
    <w:p w14:paraId="3B7D35E4" w14:textId="77777777" w:rsidR="008277D9" w:rsidRDefault="008277D9" w:rsidP="00BF30D2">
      <w:r>
        <w:rPr>
          <w:rStyle w:val="PargrafodaListaChar"/>
        </w:rPr>
        <w:annotationRef/>
      </w:r>
      <w:r>
        <w:t>Insere a referência bibliográfica.</w:t>
      </w:r>
    </w:p>
  </w:comment>
  <w:comment w:id="22" w:author="Juliano Varella De Carvalho" w:date="2020-11-04T11:39:00Z" w:initials="JVDC">
    <w:p w14:paraId="4D8952A1" w14:textId="77777777" w:rsidR="008277D9" w:rsidRDefault="008277D9" w:rsidP="00BF30D2">
      <w:r>
        <w:rPr>
          <w:rStyle w:val="PargrafodaListaChar"/>
        </w:rPr>
        <w:annotationRef/>
      </w:r>
      <w:r>
        <w:t>Colocar a referência.</w:t>
      </w:r>
    </w:p>
  </w:comment>
  <w:comment w:id="29" w:author="Tatiane Schwanck Schardosim" w:date="2020-07-01T21:47:00Z" w:initials="TSS">
    <w:p w14:paraId="2833CC6C" w14:textId="77777777" w:rsidR="008277D9" w:rsidRDefault="008277D9" w:rsidP="00BF30D2">
      <w:r>
        <w:rPr>
          <w:rStyle w:val="PargrafodaListaChar"/>
        </w:rPr>
        <w:annotationRef/>
      </w:r>
      <w:r>
        <w:rPr>
          <w:noProof/>
        </w:rPr>
        <w:t>Tens que apresnetar cada figura.</w:t>
      </w:r>
    </w:p>
  </w:comment>
  <w:comment w:id="31" w:author="Juliano Varella De Carvalho" w:date="2020-11-04T11:52:00Z" w:initials="JVDC">
    <w:p w14:paraId="24F6ABF3" w14:textId="77777777" w:rsidR="008277D9" w:rsidRDefault="008277D9" w:rsidP="00BF30D2">
      <w:pPr>
        <w:pStyle w:val="Sumrio7"/>
      </w:pPr>
      <w:r>
        <w:annotationRef/>
      </w:r>
      <w:r>
        <w:t xml:space="preserve">Todas as Figuras devem ser </w:t>
      </w:r>
      <w:proofErr w:type="gramStart"/>
      <w:r>
        <w:t>centralizadas !</w:t>
      </w:r>
      <w:proofErr w:type="gramEnd"/>
    </w:p>
    <w:p w14:paraId="262F3FC1" w14:textId="77777777" w:rsidR="008277D9" w:rsidRDefault="008277D9" w:rsidP="00BF30D2">
      <w:pPr>
        <w:pStyle w:val="Sumrio7"/>
      </w:pPr>
      <w:r>
        <w:t>A legenda fica em cima da figura e embaixo fica a Fonte (sem negrito). Como fiz aqui.</w:t>
      </w:r>
    </w:p>
  </w:comment>
  <w:comment w:id="41" w:author="Juliano Varella De Carvalho" w:date="2020-11-05T16:09:00Z" w:initials="JVDC">
    <w:p w14:paraId="55D8DED6" w14:textId="77777777" w:rsidR="008277D9" w:rsidRDefault="008277D9" w:rsidP="00BF30D2">
      <w:pPr>
        <w:pStyle w:val="Textodecomentrio"/>
      </w:pPr>
      <w:r>
        <w:rPr>
          <w:rStyle w:val="Refdecomentrio"/>
        </w:rPr>
        <w:annotationRef/>
      </w:r>
      <w:r>
        <w:t>Espaço abaixo muito grande.</w:t>
      </w:r>
    </w:p>
  </w:comment>
  <w:comment w:id="46" w:author="Tatiane Schwanck Schardosim" w:date="2020-07-01T21:50:00Z" w:initials="TSS">
    <w:p w14:paraId="1BBA5217" w14:textId="77777777" w:rsidR="008277D9" w:rsidRDefault="008277D9" w:rsidP="00BF30D2">
      <w:pPr>
        <w:pStyle w:val="Textodecomentrio"/>
      </w:pPr>
      <w:r>
        <w:rPr>
          <w:rStyle w:val="Refdecomentrio"/>
        </w:rPr>
        <w:annotationRef/>
      </w:r>
      <w:r>
        <w:rPr>
          <w:noProof/>
        </w:rPr>
        <w:t>4 ou 3?</w:t>
      </w:r>
    </w:p>
  </w:comment>
  <w:comment w:id="47" w:author="Érico Souza Loewe" w:date="2020-07-01T23:35:00Z" w:initials="ÉSL">
    <w:p w14:paraId="55EC0795" w14:textId="77777777" w:rsidR="008277D9" w:rsidRDefault="008277D9" w:rsidP="00BF30D2">
      <w:pPr>
        <w:pStyle w:val="Textodecomentrio"/>
      </w:pPr>
      <w:r>
        <w:rPr>
          <w:rStyle w:val="Refdecomentrio"/>
        </w:rPr>
        <w:annotationRef/>
      </w:r>
      <w:r>
        <w:t>4 mas no fim só foi avaliado 3</w:t>
      </w:r>
    </w:p>
  </w:comment>
  <w:comment w:id="49" w:author="Tatiane Schwanck Schardosim" w:date="2020-07-01T21:51:00Z" w:initials="TSS">
    <w:p w14:paraId="5535A5AB" w14:textId="77777777" w:rsidR="008277D9" w:rsidRDefault="008277D9" w:rsidP="00BF30D2">
      <w:pPr>
        <w:pStyle w:val="Textodecomentrio"/>
      </w:pPr>
      <w:r>
        <w:rPr>
          <w:rStyle w:val="Refdecomentrio"/>
        </w:rPr>
        <w:annotationRef/>
      </w:r>
      <w:r>
        <w:rPr>
          <w:noProof/>
        </w:rPr>
        <w:t>breve o que?</w:t>
      </w:r>
    </w:p>
  </w:comment>
  <w:comment w:id="51" w:author="Juliano Varella De Carvalho" w:date="2020-11-05T16:13:00Z" w:initials="JVDC">
    <w:p w14:paraId="13146409" w14:textId="77777777" w:rsidR="008277D9" w:rsidRDefault="008277D9" w:rsidP="00BF30D2">
      <w:pPr>
        <w:pStyle w:val="Textodecomentrio"/>
      </w:pPr>
      <w:r>
        <w:rPr>
          <w:rStyle w:val="Refdecomentrio"/>
        </w:rPr>
        <w:annotationRef/>
      </w:r>
      <w:r>
        <w:t>Inserir referência</w:t>
      </w:r>
    </w:p>
  </w:comment>
  <w:comment w:id="53" w:author="Juliano Varella De Carvalho" w:date="2020-11-05T16:14:00Z" w:initials="JVDC">
    <w:p w14:paraId="104E7607" w14:textId="77777777" w:rsidR="008277D9" w:rsidRDefault="008277D9" w:rsidP="00BF30D2">
      <w:pPr>
        <w:pStyle w:val="Textodecomentrio"/>
      </w:pPr>
      <w:r>
        <w:rPr>
          <w:rStyle w:val="Refdecomentrio"/>
        </w:rPr>
        <w:annotationRef/>
      </w:r>
      <w:r>
        <w:t>Colocar a referência.</w:t>
      </w:r>
    </w:p>
  </w:comment>
  <w:comment w:id="54" w:author="Juliano Varella De Carvalho" w:date="2020-11-05T16:15:00Z" w:initials="JVDC">
    <w:p w14:paraId="2D12AC55" w14:textId="77777777" w:rsidR="008277D9" w:rsidRDefault="008277D9" w:rsidP="00BF30D2">
      <w:pPr>
        <w:pStyle w:val="Textodecomentrio"/>
      </w:pPr>
      <w:r>
        <w:rPr>
          <w:rStyle w:val="Refdecomentrio"/>
        </w:rPr>
        <w:annotationRef/>
      </w:r>
      <w:r>
        <w:t>Estranho.</w:t>
      </w:r>
    </w:p>
  </w:comment>
  <w:comment w:id="55" w:author="Juliano Varella De Carvalho" w:date="2020-11-05T16:16:00Z" w:initials="JVDC">
    <w:p w14:paraId="4069FECA" w14:textId="77777777" w:rsidR="008277D9" w:rsidRDefault="008277D9" w:rsidP="00BF30D2">
      <w:pPr>
        <w:pStyle w:val="Textodecomentrio"/>
      </w:pPr>
      <w:r>
        <w:rPr>
          <w:rStyle w:val="Refdecomentrio"/>
        </w:rPr>
        <w:annotationRef/>
      </w:r>
      <w:r>
        <w:t>O número de seção está errado, deveria ser 2.4.1.2.1</w:t>
      </w:r>
    </w:p>
    <w:p w14:paraId="3D6050EB" w14:textId="77777777" w:rsidR="008277D9" w:rsidRDefault="008277D9" w:rsidP="00BF30D2">
      <w:pPr>
        <w:pStyle w:val="Textodecomentrio"/>
      </w:pPr>
    </w:p>
    <w:p w14:paraId="330D106D" w14:textId="77777777" w:rsidR="008277D9" w:rsidRDefault="008277D9" w:rsidP="00BF30D2">
      <w:pPr>
        <w:pStyle w:val="Textodecomentrio"/>
      </w:pPr>
      <w:r>
        <w:t>Talvez seja melhor colocar um marcador como uma bolinha, visto que vai ficar um número de subseção muito grande.</w:t>
      </w:r>
    </w:p>
  </w:comment>
  <w:comment w:id="57" w:author="Juliano Varella De Carvalho" w:date="2020-11-05T16:34:00Z" w:initials="JVDC">
    <w:p w14:paraId="5C822320" w14:textId="77777777" w:rsidR="008277D9" w:rsidRDefault="008277D9" w:rsidP="00BF30D2">
      <w:pPr>
        <w:pStyle w:val="Textodecomentrio"/>
      </w:pPr>
      <w:r>
        <w:rPr>
          <w:rStyle w:val="Refdecomentrio"/>
        </w:rPr>
        <w:annotationRef/>
      </w:r>
      <w:r>
        <w:t>Referência.</w:t>
      </w:r>
    </w:p>
  </w:comment>
  <w:comment w:id="64" w:author="Juliano Varella De Carvalho" w:date="2020-11-05T16:46:00Z" w:initials="JVDC">
    <w:p w14:paraId="637F8852" w14:textId="77777777" w:rsidR="008277D9" w:rsidRDefault="008277D9" w:rsidP="00BF30D2">
      <w:pPr>
        <w:pStyle w:val="Textodecomentrio"/>
      </w:pPr>
      <w:r>
        <w:rPr>
          <w:rStyle w:val="Refdecomentrio"/>
        </w:rPr>
        <w:annotationRef/>
      </w:r>
      <w:r>
        <w:t>Pergunta que farão para ti: porque nesse capítulo já está definido que utilizarás o KNN?</w:t>
      </w:r>
    </w:p>
  </w:comment>
  <w:comment w:id="78" w:author="Juliano Varella De Carvalho" w:date="2020-08-15T15:05:00Z" w:initials="JVDC">
    <w:p w14:paraId="4AF87AB6" w14:textId="77777777" w:rsidR="008277D9" w:rsidRDefault="008277D9" w:rsidP="00BF30D2">
      <w:pPr>
        <w:pStyle w:val="Textodecomentrio"/>
      </w:pPr>
      <w:r>
        <w:rPr>
          <w:rStyle w:val="Refdecomentrio"/>
        </w:rPr>
        <w:annotationRef/>
      </w:r>
      <w:r>
        <w:t>Rever essa formatação, não está de acordo com o padrão.</w:t>
      </w:r>
    </w:p>
  </w:comment>
  <w:comment w:id="85" w:author="Juliano Varella De Carvalho" w:date="2020-08-15T15:11:00Z" w:initials="JVDC">
    <w:p w14:paraId="6133E842" w14:textId="77777777" w:rsidR="008277D9" w:rsidRDefault="008277D9" w:rsidP="00BF30D2">
      <w:pPr>
        <w:pStyle w:val="Textodecomentrio"/>
      </w:pPr>
      <w:r>
        <w:rPr>
          <w:rStyle w:val="Refdecomentrio"/>
        </w:rPr>
        <w:annotationRef/>
      </w:r>
      <w:r>
        <w:t>Melhorar esse texto.</w:t>
      </w:r>
    </w:p>
  </w:comment>
  <w:comment w:id="86" w:author="Juliano Varella De Carvalho" w:date="2020-08-15T15:11:00Z" w:initials="JVDC">
    <w:p w14:paraId="1F620D89" w14:textId="77777777" w:rsidR="008277D9" w:rsidRDefault="008277D9" w:rsidP="00BF30D2">
      <w:pPr>
        <w:pStyle w:val="Textodecomentrio"/>
      </w:pPr>
      <w:r>
        <w:rPr>
          <w:rStyle w:val="Refdecomentrio"/>
        </w:rPr>
        <w:annotationRef/>
      </w:r>
      <w:r>
        <w:t>Melhorar esse texto.</w:t>
      </w:r>
    </w:p>
  </w:comment>
  <w:comment w:id="90" w:author="Juliano Varella De Carvalho" w:date="2020-08-15T15:12:00Z" w:initials="JVDC">
    <w:p w14:paraId="7B394E3E" w14:textId="77777777" w:rsidR="008277D9" w:rsidRDefault="008277D9" w:rsidP="00BF30D2">
      <w:pPr>
        <w:pStyle w:val="Textodecomentrio"/>
      </w:pPr>
      <w:r>
        <w:rPr>
          <w:rStyle w:val="Refdecomentrio"/>
        </w:rPr>
        <w:annotationRef/>
      </w:r>
      <w:r>
        <w:t>Não está formatado corretamente.</w:t>
      </w:r>
    </w:p>
  </w:comment>
  <w:comment w:id="94" w:author="Juliano Varella De Carvalho" w:date="2020-11-05T17:15:00Z" w:initials="JVDC">
    <w:p w14:paraId="607BA2F9" w14:textId="77777777" w:rsidR="008277D9" w:rsidRDefault="008277D9" w:rsidP="00BF30D2">
      <w:pPr>
        <w:pStyle w:val="Textodecomentrio"/>
      </w:pPr>
      <w:r>
        <w:rPr>
          <w:rStyle w:val="Refdecomentrio"/>
        </w:rPr>
        <w:annotationRef/>
      </w:r>
      <w:r>
        <w:t xml:space="preserve">Não seria um </w:t>
      </w:r>
      <w:proofErr w:type="spellStart"/>
      <w:r>
        <w:t>webapp</w:t>
      </w:r>
      <w:proofErr w:type="spellEnd"/>
      <w:r>
        <w:t>?</w:t>
      </w:r>
    </w:p>
  </w:comment>
  <w:comment w:id="95" w:author="Tatiane Schwanck Schardosim" w:date="2020-07-01T20:52:00Z" w:initials="TSS">
    <w:p w14:paraId="02280D71" w14:textId="77777777" w:rsidR="008277D9" w:rsidRDefault="008277D9" w:rsidP="00BF30D2">
      <w:pPr>
        <w:pStyle w:val="Textodecomentrio"/>
      </w:pPr>
      <w:r>
        <w:rPr>
          <w:rStyle w:val="Refdecomentrio"/>
        </w:rPr>
        <w:annotationRef/>
      </w:r>
      <w:r>
        <w:rPr>
          <w:noProof/>
        </w:rPr>
        <w:t>Localização está nos dois?</w:t>
      </w:r>
    </w:p>
  </w:comment>
  <w:comment w:id="96" w:author="Érico Souza Loewe" w:date="2020-07-02T00:04:00Z" w:initials="ÉSL">
    <w:p w14:paraId="55985981" w14:textId="77777777" w:rsidR="008277D9" w:rsidRDefault="008277D9" w:rsidP="00BF30D2">
      <w:pPr>
        <w:pStyle w:val="Textodecomentrio"/>
      </w:pPr>
      <w:r>
        <w:rPr>
          <w:rStyle w:val="Refdecomentrio"/>
        </w:rPr>
        <w:annotationRef/>
      </w:r>
      <w:r>
        <w:t xml:space="preserve">Sim, </w:t>
      </w:r>
      <w:proofErr w:type="spellStart"/>
      <w:r>
        <w:t>sera</w:t>
      </w:r>
      <w:proofErr w:type="spellEnd"/>
      <w:r>
        <w:t xml:space="preserve"> obtido das duas maneiras</w:t>
      </w:r>
    </w:p>
  </w:comment>
  <w:comment w:id="142" w:author="Juliano Varella De Carvalho" w:date="2020-11-06T14:30:00Z" w:initials="JVDC">
    <w:p w14:paraId="31377B4F" w14:textId="77777777" w:rsidR="008277D9" w:rsidRDefault="008277D9" w:rsidP="00BF30D2">
      <w:pPr>
        <w:pStyle w:val="Textodecomentrio"/>
      </w:pPr>
      <w:r>
        <w:rPr>
          <w:rStyle w:val="Refdecomentrio"/>
        </w:rPr>
        <w:annotationRef/>
      </w:r>
      <w:r>
        <w:rPr>
          <w:noProof/>
        </w:rPr>
        <w:t>O estudo realizado foi somente do KNN.</w:t>
      </w:r>
    </w:p>
  </w:comment>
  <w:comment w:id="152" w:author="Juliano Varella De Carvalho" w:date="2020-11-06T14:36:00Z" w:initials="JVDC">
    <w:p w14:paraId="476FAA6E" w14:textId="77777777" w:rsidR="008277D9" w:rsidRDefault="008277D9" w:rsidP="00BF30D2">
      <w:pPr>
        <w:pStyle w:val="Textodecomentrio"/>
      </w:pPr>
      <w:r>
        <w:rPr>
          <w:rStyle w:val="Refdecomentrio"/>
        </w:rPr>
        <w:annotationRef/>
      </w:r>
      <w:r>
        <w:t>Por quê?</w:t>
      </w:r>
    </w:p>
  </w:comment>
  <w:comment w:id="154" w:author="Juliano Varella De Carvalho" w:date="2020-11-06T14:39:00Z" w:initials="JVDC">
    <w:p w14:paraId="7F671237" w14:textId="77777777" w:rsidR="008277D9" w:rsidRDefault="008277D9" w:rsidP="00BF30D2">
      <w:pPr>
        <w:pStyle w:val="Textodecomentrio"/>
      </w:pPr>
      <w:r>
        <w:rPr>
          <w:rStyle w:val="Refdecomentrio"/>
        </w:rPr>
        <w:annotationRef/>
      </w:r>
      <w:r>
        <w:t>Qual arquivo?</w:t>
      </w:r>
    </w:p>
  </w:comment>
  <w:comment w:id="161" w:author="Juliano Varella De Carvalho" w:date="2020-11-06T14:44:00Z" w:initials="JVDC">
    <w:p w14:paraId="19C967E6" w14:textId="77777777" w:rsidR="00A83D6F" w:rsidRDefault="00A83D6F" w:rsidP="00BF30D2">
      <w:pPr>
        <w:pStyle w:val="Textodecomentrio"/>
      </w:pPr>
      <w:r>
        <w:rPr>
          <w:rStyle w:val="Refdecomentrio"/>
        </w:rPr>
        <w:annotationRef/>
      </w:r>
      <w:r>
        <w:t xml:space="preserve">Cada um o </w:t>
      </w:r>
      <w:proofErr w:type="gramStart"/>
      <w:r>
        <w:t>quê ?</w:t>
      </w:r>
      <w:proofErr w:type="gramEnd"/>
    </w:p>
  </w:comment>
  <w:comment w:id="166" w:author="Juliano Varella De Carvalho" w:date="2020-11-06T14:47:00Z" w:initials="JVDC">
    <w:p w14:paraId="2FA526EA" w14:textId="77777777" w:rsidR="002C30AB" w:rsidRDefault="002C30AB" w:rsidP="00BF30D2">
      <w:pPr>
        <w:pStyle w:val="Textodecomentrio"/>
      </w:pPr>
      <w:r>
        <w:rPr>
          <w:rStyle w:val="Refdecomentrio"/>
        </w:rPr>
        <w:annotationRef/>
      </w:r>
      <w:r>
        <w:t>Precisa ser mais claro, dá um exemplo.</w:t>
      </w:r>
    </w:p>
  </w:comment>
  <w:comment w:id="173" w:author="Juliano Varella De Carvalho" w:date="2020-11-06T15:01:00Z" w:initials="JVDC">
    <w:p w14:paraId="54339BAB" w14:textId="77777777" w:rsidR="00517AD8" w:rsidRDefault="00517AD8" w:rsidP="00BF30D2">
      <w:pPr>
        <w:pStyle w:val="Textodecomentrio"/>
      </w:pPr>
      <w:r>
        <w:rPr>
          <w:rStyle w:val="Refdecomentrio"/>
        </w:rPr>
        <w:annotationRef/>
      </w:r>
      <w:r>
        <w:t>Informa quantos registros de treinamento e teste existem.</w:t>
      </w:r>
    </w:p>
  </w:comment>
  <w:comment w:id="174" w:author="Juliano Varella De Carvalho" w:date="2020-11-06T15:11:00Z" w:initials="JVDC">
    <w:p w14:paraId="5AE7D9F8" w14:textId="77777777" w:rsidR="00517AD8" w:rsidRDefault="00517AD8" w:rsidP="00BF30D2">
      <w:pPr>
        <w:pStyle w:val="Textodecomentrio"/>
      </w:pPr>
      <w:r>
        <w:rPr>
          <w:rStyle w:val="Refdecomentrio"/>
        </w:rPr>
        <w:annotationRef/>
      </w:r>
      <w:r>
        <w:t xml:space="preserve">O KNN não gera modelo. O uso do </w:t>
      </w:r>
      <w:proofErr w:type="spellStart"/>
      <w:r>
        <w:t>fit</w:t>
      </w:r>
      <w:proofErr w:type="spellEnd"/>
      <w:r>
        <w:t xml:space="preserve"> sobre os dados de treinamento serve para descobrir qual é o melhor K para ser aplicados nos dados de teste. Não falas sobre isto aqui.</w:t>
      </w:r>
    </w:p>
  </w:comment>
  <w:comment w:id="183" w:author="Juliano Varella De Carvalho" w:date="2020-11-06T15:04:00Z" w:initials="JVDC">
    <w:p w14:paraId="2E5A92F8" w14:textId="77777777" w:rsidR="0033026F" w:rsidRDefault="0033026F" w:rsidP="00BF30D2">
      <w:pPr>
        <w:pStyle w:val="Textodecomentrio"/>
      </w:pPr>
      <w:r>
        <w:rPr>
          <w:rStyle w:val="Refdecomentrio"/>
        </w:rPr>
        <w:annotationRef/>
      </w:r>
      <w:r>
        <w:t>Isto aqui já foi dito antes, é desnecessário. Remover.</w:t>
      </w:r>
    </w:p>
  </w:comment>
  <w:comment w:id="194" w:author="Juliano Varella De Carvalho" w:date="2020-11-06T15:16:00Z" w:initials="JVDC">
    <w:p w14:paraId="0EBAFEC5" w14:textId="77777777" w:rsidR="00D46496" w:rsidRDefault="00D46496" w:rsidP="00BF30D2">
      <w:pPr>
        <w:pStyle w:val="Textodecomentrio"/>
      </w:pPr>
      <w:r>
        <w:rPr>
          <w:rStyle w:val="Refdecomentrio"/>
        </w:rPr>
        <w:annotationRef/>
      </w:r>
      <w:r>
        <w:t>Não entendi.</w:t>
      </w:r>
    </w:p>
  </w:comment>
  <w:comment w:id="196" w:author="Juliano Varella De Carvalho" w:date="2020-11-06T15:17:00Z" w:initials="JVDC">
    <w:p w14:paraId="76B7FE5C" w14:textId="77777777" w:rsidR="00E03329" w:rsidRDefault="00E03329" w:rsidP="00BF30D2">
      <w:pPr>
        <w:pStyle w:val="Textodecomentrio"/>
      </w:pPr>
      <w:r>
        <w:rPr>
          <w:rStyle w:val="Refdecomentrio"/>
        </w:rPr>
        <w:annotationRef/>
      </w:r>
      <w:r>
        <w:t xml:space="preserve">Não existe modelo. O KNN não gera um </w:t>
      </w:r>
      <w:proofErr w:type="gramStart"/>
      <w:r>
        <w:t>modelo !</w:t>
      </w:r>
      <w:proofErr w:type="gramEnd"/>
    </w:p>
  </w:comment>
  <w:comment w:id="200" w:author="Juliano Varella De Carvalho" w:date="2020-11-06T15:09:00Z" w:initials="JVDC">
    <w:p w14:paraId="0BA6170C" w14:textId="77777777" w:rsidR="00E03329" w:rsidRDefault="00E03329" w:rsidP="00BF30D2">
      <w:pPr>
        <w:pStyle w:val="Textodecomentrio"/>
      </w:pPr>
      <w:r>
        <w:rPr>
          <w:rStyle w:val="Refdecomentrio"/>
        </w:rPr>
        <w:annotationRef/>
      </w:r>
      <w:r>
        <w:t>Na Figura 24 está dito que são 10 músicas...</w:t>
      </w:r>
    </w:p>
  </w:comment>
  <w:comment w:id="207" w:author="Juliano Varella De Carvalho" w:date="2020-11-06T15:28:00Z" w:initials="JVDC">
    <w:p w14:paraId="0A42554A" w14:textId="77777777" w:rsidR="000D46D6" w:rsidRDefault="000D46D6" w:rsidP="00BF30D2">
      <w:pPr>
        <w:pStyle w:val="ndicedeilustraes"/>
      </w:pPr>
      <w:r>
        <w:annotationRef/>
      </w:r>
      <w:r>
        <w:t>Essa seção está descontextualizada aqui. Talvez ela tenha que ficar após a 4.1.3, ou trazer o que foi dito na 4.1.3 para dentro dessa seção.</w:t>
      </w:r>
    </w:p>
  </w:comment>
  <w:comment w:id="208" w:author="Juliano Varella De Carvalho" w:date="2020-11-06T15:14:00Z" w:initials="JVDC">
    <w:p w14:paraId="2DCEBD58" w14:textId="77777777" w:rsidR="000D46D6" w:rsidRDefault="000D46D6" w:rsidP="00BF30D2">
      <w:pPr>
        <w:pStyle w:val="ndicedeilustraes"/>
      </w:pPr>
      <w:r>
        <w:annotationRef/>
      </w:r>
      <w:r>
        <w:t>Que modelo?</w:t>
      </w:r>
    </w:p>
  </w:comment>
  <w:comment w:id="210" w:author="Juliano Varella De Carvalho" w:date="2020-11-06T15:52:00Z" w:initials="JVDC">
    <w:p w14:paraId="1408CC2F" w14:textId="77777777" w:rsidR="00D1196D" w:rsidRDefault="00D1196D" w:rsidP="00BF30D2">
      <w:pPr>
        <w:pStyle w:val="Textodecomentrio"/>
      </w:pPr>
      <w:r>
        <w:rPr>
          <w:rStyle w:val="Refdecomentrio"/>
        </w:rPr>
        <w:annotationRef/>
      </w:r>
      <w:r>
        <w:t>Transforma essa tabela e coloca 4 colunas para não ficar tão grande.</w:t>
      </w:r>
    </w:p>
  </w:comment>
  <w:comment w:id="212" w:author="Érico Souza Loewe" w:date="2020-11-03T00:14:00Z" w:initials="ÉSL">
    <w:p w14:paraId="3647928D" w14:textId="77777777" w:rsidR="004D7D53" w:rsidRDefault="004D7D53" w:rsidP="00BF30D2">
      <w:pPr>
        <w:pStyle w:val="Textodecomentrio"/>
      </w:pPr>
      <w:r>
        <w:rPr>
          <w:rStyle w:val="Refdecomentrio"/>
        </w:rPr>
        <w:annotationRef/>
      </w:r>
      <w:r>
        <w:t>Verdadeiro positivo (é e é)</w:t>
      </w:r>
    </w:p>
  </w:comment>
  <w:comment w:id="213" w:author="Érico Souza Loewe" w:date="2020-11-03T00:15:00Z" w:initials="ÉSL">
    <w:p w14:paraId="72CDEFEE" w14:textId="77777777" w:rsidR="004D7D53" w:rsidRDefault="004D7D53" w:rsidP="00BF30D2">
      <w:pPr>
        <w:pStyle w:val="Textodecomentrio"/>
      </w:pPr>
      <w:r>
        <w:rPr>
          <w:rStyle w:val="Refdecomentrio"/>
        </w:rPr>
        <w:annotationRef/>
      </w:r>
      <w:r>
        <w:t>Falso positivo (</w:t>
      </w:r>
      <w:proofErr w:type="gramStart"/>
      <w:r>
        <w:t>é</w:t>
      </w:r>
      <w:proofErr w:type="gramEnd"/>
      <w:r>
        <w:t xml:space="preserve"> mas não é)</w:t>
      </w:r>
    </w:p>
  </w:comment>
  <w:comment w:id="214" w:author="Érico Souza Loewe" w:date="2020-11-03T00:15:00Z" w:initials="ÉSL">
    <w:p w14:paraId="617A6CF4" w14:textId="77777777" w:rsidR="004D7D53" w:rsidRDefault="004D7D53" w:rsidP="00BF30D2">
      <w:pPr>
        <w:pStyle w:val="Textodecomentrio"/>
      </w:pPr>
      <w:r>
        <w:rPr>
          <w:rStyle w:val="Refdecomentrio"/>
        </w:rPr>
        <w:annotationRef/>
      </w:r>
      <w:r>
        <w:t>Falso negativo (não é mas é)</w:t>
      </w:r>
    </w:p>
  </w:comment>
  <w:comment w:id="215" w:author="Érico Souza Loewe" w:date="2020-11-03T00:14:00Z" w:initials="ÉSL">
    <w:p w14:paraId="30B2B145" w14:textId="77777777" w:rsidR="004D7D53" w:rsidRDefault="004D7D53" w:rsidP="00BF30D2">
      <w:pPr>
        <w:pStyle w:val="Textodecomentrio"/>
      </w:pPr>
      <w:r>
        <w:rPr>
          <w:rStyle w:val="Refdecomentrio"/>
        </w:rPr>
        <w:annotationRef/>
      </w:r>
      <w:r>
        <w:t>Verdadeiro negativo (não é e não é)</w:t>
      </w:r>
    </w:p>
  </w:comment>
  <w:comment w:id="218" w:author="Juliano Varella De Carvalho" w:date="2020-11-06T16:01:00Z" w:initials="JVDC">
    <w:p w14:paraId="0BBA5868" w14:textId="77777777" w:rsidR="00D541C8" w:rsidRDefault="00D541C8" w:rsidP="00BF30D2">
      <w:pPr>
        <w:pStyle w:val="Textodecomentrio"/>
      </w:pPr>
      <w:r>
        <w:rPr>
          <w:rStyle w:val="Refdecomentrio"/>
        </w:rPr>
        <w:annotationRef/>
      </w:r>
      <w:r>
        <w:t>Acho muito ingênuo esse comentário.</w:t>
      </w:r>
    </w:p>
  </w:comment>
  <w:comment w:id="219" w:author="Juliano Varella De Carvalho" w:date="2020-11-06T16:02:00Z" w:initials="JVDC">
    <w:p w14:paraId="06DE32BA" w14:textId="77777777" w:rsidR="00D541C8" w:rsidRDefault="00D541C8" w:rsidP="00BF30D2">
      <w:pPr>
        <w:pStyle w:val="Textodecomentrio"/>
      </w:pPr>
      <w:r>
        <w:rPr>
          <w:rStyle w:val="Refdecomentrio"/>
        </w:rPr>
        <w:annotationRef/>
      </w:r>
      <w:r>
        <w:t>Por quê?</w:t>
      </w:r>
    </w:p>
  </w:comment>
  <w:comment w:id="220" w:author="Juliano Varella De Carvalho" w:date="2020-11-06T16:04:00Z" w:initials="JVDC">
    <w:p w14:paraId="154CABBE" w14:textId="77777777" w:rsidR="00D541C8" w:rsidRDefault="00D541C8" w:rsidP="00BF30D2">
      <w:pPr>
        <w:pStyle w:val="Textodecomentrio"/>
      </w:pPr>
      <w:r>
        <w:rPr>
          <w:rStyle w:val="Refdecomentrio"/>
        </w:rPr>
        <w:annotationRef/>
      </w:r>
      <w:r>
        <w:t>Por quê? Cita o número de retornos que tives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0C339F" w15:done="0"/>
  <w15:commentEx w15:paraId="71254EAC" w15:done="0"/>
  <w15:commentEx w15:paraId="3F481C9D" w15:done="0"/>
  <w15:commentEx w15:paraId="4C7E7DE3" w15:done="0"/>
  <w15:commentEx w15:paraId="2BB058EA" w15:done="0"/>
  <w15:commentEx w15:paraId="274FCE9E" w15:done="0"/>
  <w15:commentEx w15:paraId="3BB6536C" w15:done="0"/>
  <w15:commentEx w15:paraId="3B7D35E4" w15:done="0"/>
  <w15:commentEx w15:paraId="4D8952A1" w15:done="0"/>
  <w15:commentEx w15:paraId="2833CC6C" w15:done="0"/>
  <w15:commentEx w15:paraId="262F3FC1" w15:done="0"/>
  <w15:commentEx w15:paraId="55D8DED6" w15:done="0"/>
  <w15:commentEx w15:paraId="1BBA5217" w15:done="0"/>
  <w15:commentEx w15:paraId="55EC0795" w15:paraIdParent="1BBA5217" w15:done="0"/>
  <w15:commentEx w15:paraId="5535A5AB" w15:done="0"/>
  <w15:commentEx w15:paraId="13146409" w15:done="0"/>
  <w15:commentEx w15:paraId="104E7607" w15:done="0"/>
  <w15:commentEx w15:paraId="2D12AC55" w15:done="0"/>
  <w15:commentEx w15:paraId="330D106D" w15:done="0"/>
  <w15:commentEx w15:paraId="5C822320" w15:done="0"/>
  <w15:commentEx w15:paraId="637F8852" w15:done="0"/>
  <w15:commentEx w15:paraId="4AF87AB6" w15:done="0"/>
  <w15:commentEx w15:paraId="6133E842" w15:done="0"/>
  <w15:commentEx w15:paraId="1F620D89" w15:done="0"/>
  <w15:commentEx w15:paraId="7B394E3E" w15:done="0"/>
  <w15:commentEx w15:paraId="607BA2F9" w15:done="0"/>
  <w15:commentEx w15:paraId="02280D71" w15:done="0"/>
  <w15:commentEx w15:paraId="55985981" w15:paraIdParent="02280D71" w15:done="0"/>
  <w15:commentEx w15:paraId="31377B4F" w15:done="0"/>
  <w15:commentEx w15:paraId="476FAA6E" w15:done="0"/>
  <w15:commentEx w15:paraId="7F671237" w15:done="0"/>
  <w15:commentEx w15:paraId="19C967E6" w15:done="0"/>
  <w15:commentEx w15:paraId="2FA526EA" w15:done="0"/>
  <w15:commentEx w15:paraId="54339BAB" w15:done="0"/>
  <w15:commentEx w15:paraId="5AE7D9F8" w15:done="0"/>
  <w15:commentEx w15:paraId="2E5A92F8" w15:done="0"/>
  <w15:commentEx w15:paraId="0EBAFEC5" w15:done="0"/>
  <w15:commentEx w15:paraId="76B7FE5C" w15:done="0"/>
  <w15:commentEx w15:paraId="0BA6170C" w15:done="0"/>
  <w15:commentEx w15:paraId="0A42554A" w15:done="0"/>
  <w15:commentEx w15:paraId="2DCEBD58" w15:done="0"/>
  <w15:commentEx w15:paraId="1408CC2F" w15:done="0"/>
  <w15:commentEx w15:paraId="3647928D" w15:done="0"/>
  <w15:commentEx w15:paraId="72CDEFEE" w15:done="0"/>
  <w15:commentEx w15:paraId="617A6CF4" w15:done="0"/>
  <w15:commentEx w15:paraId="30B2B145" w15:done="0"/>
  <w15:commentEx w15:paraId="0BBA5868" w15:done="0"/>
  <w15:commentEx w15:paraId="06DE32BA" w15:done="0"/>
  <w15:commentEx w15:paraId="154CAB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DF" w16cex:dateUtc="2020-11-05T19:46:00Z"/>
  <w16cex:commentExtensible w16cex:durableId="22E2783B" w16cex:dateUtc="2020-08-15T18:05:00Z"/>
  <w16cex:commentExtensible w16cex:durableId="22E27994" w16cex:dateUtc="2020-08-15T18:11:00Z"/>
  <w16cex:commentExtensible w16cex:durableId="22E279CB" w16cex:dateUtc="2020-08-15T18:12:00Z"/>
  <w16cex:commentExtensible w16cex:durableId="22A7A301" w16cex:dateUtc="2020-07-02T03:04:00Z"/>
  <w16cex:commentExtensible w16cex:durableId="234FDC8F" w16cex:dateUtc="2020-11-06T17:30:00Z"/>
  <w16cex:commentExtensible w16cex:durableId="234FDDDC" w16cex:dateUtc="2020-11-06T17:36:00Z"/>
  <w16cex:commentExtensible w16cex:durableId="234FDEAF" w16cex:dateUtc="2020-11-06T17:39: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62B" w16cex:dateUtc="2020-11-06T18:11: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F1EF" w16cex:dateUtc="2020-11-06T19:01:00Z"/>
  <w16cex:commentExtensible w16cex:durableId="234FF21F" w16cex:dateUtc="2020-11-06T19:02:00Z"/>
  <w16cex:commentExtensible w16cex:durableId="234FF289" w16cex:dateUtc="2020-11-06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0C339F" w16cid:durableId="234D06C6"/>
  <w16cid:commentId w16cid:paraId="71254EAC" w16cid:durableId="234D06D2"/>
  <w16cid:commentId w16cid:paraId="3F481C9D" w16cid:durableId="234D06EE"/>
  <w16cid:commentId w16cid:paraId="4C7E7DE3" w16cid:durableId="234D0782"/>
  <w16cid:commentId w16cid:paraId="2BB058EA" w16cid:durableId="222F6306"/>
  <w16cid:commentId w16cid:paraId="274FCE9E" w16cid:durableId="2231CD82"/>
  <w16cid:commentId w16cid:paraId="3BB6536C" w16cid:durableId="234D0759"/>
  <w16cid:commentId w16cid:paraId="3B7D35E4" w16cid:durableId="234D0F99"/>
  <w16cid:commentId w16cid:paraId="4D8952A1" w16cid:durableId="234D1181"/>
  <w16cid:commentId w16cid:paraId="2833CC6C" w16cid:durableId="22A79850"/>
  <w16cid:commentId w16cid:paraId="262F3FC1" w16cid:durableId="234D1486"/>
  <w16cid:commentId w16cid:paraId="55D8DED6" w16cid:durableId="234EA236"/>
  <w16cid:commentId w16cid:paraId="1BBA5217" w16cid:durableId="22A79851"/>
  <w16cid:commentId w16cid:paraId="55EC0795" w16cid:durableId="22A79C52"/>
  <w16cid:commentId w16cid:paraId="5535A5AB" w16cid:durableId="22A79852"/>
  <w16cid:commentId w16cid:paraId="13146409" w16cid:durableId="234EA345"/>
  <w16cid:commentId w16cid:paraId="104E7607" w16cid:durableId="234EA379"/>
  <w16cid:commentId w16cid:paraId="2D12AC55" w16cid:durableId="234EA3A5"/>
  <w16cid:commentId w16cid:paraId="330D106D" w16cid:durableId="234EA3E2"/>
  <w16cid:commentId w16cid:paraId="5C822320" w16cid:durableId="234EA820"/>
  <w16cid:commentId w16cid:paraId="637F8852" w16cid:durableId="234EAADF"/>
  <w16cid:commentId w16cid:paraId="4AF87AB6" w16cid:durableId="22E2783B"/>
  <w16cid:commentId w16cid:paraId="6133E842" w16cid:durableId="22E27994"/>
  <w16cid:commentId w16cid:paraId="1F620D89" w16cid:durableId="2353328B"/>
  <w16cid:commentId w16cid:paraId="7B394E3E" w16cid:durableId="22E279CB"/>
  <w16cid:commentId w16cid:paraId="607BA2F9" w16cid:durableId="234F4BBE"/>
  <w16cid:commentId w16cid:paraId="02280D71" w16cid:durableId="22A79856"/>
  <w16cid:commentId w16cid:paraId="55985981" w16cid:durableId="22A7A301"/>
  <w16cid:commentId w16cid:paraId="31377B4F" w16cid:durableId="234FDC8F"/>
  <w16cid:commentId w16cid:paraId="476FAA6E" w16cid:durableId="234FDDDC"/>
  <w16cid:commentId w16cid:paraId="7F671237" w16cid:durableId="234FDEAF"/>
  <w16cid:commentId w16cid:paraId="19C967E6" w16cid:durableId="234FDFC6"/>
  <w16cid:commentId w16cid:paraId="2FA526EA" w16cid:durableId="234FE095"/>
  <w16cid:commentId w16cid:paraId="54339BAB" w16cid:durableId="234FE3BA"/>
  <w16cid:commentId w16cid:paraId="5AE7D9F8" w16cid:durableId="234FE62B"/>
  <w16cid:commentId w16cid:paraId="2E5A92F8" w16cid:durableId="234FE478"/>
  <w16cid:commentId w16cid:paraId="0EBAFEC5" w16cid:durableId="234FE74E"/>
  <w16cid:commentId w16cid:paraId="76B7FE5C" w16cid:durableId="234FE77F"/>
  <w16cid:commentId w16cid:paraId="0BA6170C" w16cid:durableId="234FE5B8"/>
  <w16cid:commentId w16cid:paraId="0A42554A" w16cid:durableId="234FEA1E"/>
  <w16cid:commentId w16cid:paraId="2DCEBD58" w16cid:durableId="2351CCC8"/>
  <w16cid:commentId w16cid:paraId="1408CC2F" w16cid:durableId="23528A5B"/>
  <w16cid:commentId w16cid:paraId="3647928D" w16cid:durableId="234B1F61"/>
  <w16cid:commentId w16cid:paraId="72CDEFEE" w16cid:durableId="234B1FAA"/>
  <w16cid:commentId w16cid:paraId="617A6CF4" w16cid:durableId="234B1FB2"/>
  <w16cid:commentId w16cid:paraId="30B2B145" w16cid:durableId="234B1F72"/>
  <w16cid:commentId w16cid:paraId="0BBA5868" w16cid:durableId="234FF1EF"/>
  <w16cid:commentId w16cid:paraId="06DE32BA" w16cid:durableId="234FF21F"/>
  <w16cid:commentId w16cid:paraId="154CABBE" w16cid:durableId="234FF2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40C52B" w14:textId="77777777" w:rsidR="00620EC1" w:rsidRDefault="00620EC1" w:rsidP="00BF30D2">
      <w:r>
        <w:separator/>
      </w:r>
    </w:p>
    <w:p w14:paraId="32D8E60D" w14:textId="77777777" w:rsidR="00620EC1" w:rsidRDefault="00620EC1" w:rsidP="00BF30D2"/>
    <w:p w14:paraId="45FE5BFC" w14:textId="77777777" w:rsidR="00620EC1" w:rsidRDefault="00620EC1" w:rsidP="00BF30D2"/>
    <w:p w14:paraId="4A1BB587" w14:textId="77777777" w:rsidR="00620EC1" w:rsidRDefault="00620EC1" w:rsidP="00BF30D2"/>
    <w:p w14:paraId="240FD3DC" w14:textId="77777777" w:rsidR="00620EC1" w:rsidRDefault="00620EC1" w:rsidP="00BF30D2"/>
    <w:p w14:paraId="0E3F7445" w14:textId="77777777" w:rsidR="00620EC1" w:rsidRDefault="00620EC1" w:rsidP="00BF30D2"/>
    <w:p w14:paraId="335C2A46" w14:textId="77777777" w:rsidR="00620EC1" w:rsidRDefault="00620EC1" w:rsidP="00BF30D2"/>
    <w:p w14:paraId="71CE8389" w14:textId="77777777" w:rsidR="00620EC1" w:rsidRDefault="00620EC1" w:rsidP="00BF30D2"/>
    <w:p w14:paraId="1A99233F" w14:textId="77777777" w:rsidR="00620EC1" w:rsidRDefault="00620EC1" w:rsidP="00BF30D2"/>
    <w:p w14:paraId="7FE9E0C1" w14:textId="77777777" w:rsidR="00620EC1" w:rsidRDefault="00620EC1" w:rsidP="00BF30D2"/>
    <w:p w14:paraId="4A604725" w14:textId="77777777" w:rsidR="00620EC1" w:rsidRDefault="00620EC1" w:rsidP="00BF30D2"/>
    <w:p w14:paraId="6A963A2B" w14:textId="77777777" w:rsidR="00620EC1" w:rsidRDefault="00620EC1" w:rsidP="00BF30D2"/>
    <w:p w14:paraId="20427AC2" w14:textId="77777777" w:rsidR="00620EC1" w:rsidRDefault="00620EC1" w:rsidP="00BF30D2"/>
    <w:p w14:paraId="316C36F9" w14:textId="77777777" w:rsidR="00620EC1" w:rsidRDefault="00620EC1" w:rsidP="00BF30D2"/>
    <w:p w14:paraId="1F85C7C6" w14:textId="77777777" w:rsidR="00620EC1" w:rsidRDefault="00620EC1" w:rsidP="00BF30D2"/>
    <w:p w14:paraId="6A4DBE2F" w14:textId="77777777" w:rsidR="00620EC1" w:rsidRDefault="00620EC1" w:rsidP="00BF30D2"/>
  </w:endnote>
  <w:endnote w:type="continuationSeparator" w:id="0">
    <w:p w14:paraId="07D353AB" w14:textId="77777777" w:rsidR="00620EC1" w:rsidRDefault="00620EC1" w:rsidP="00BF30D2">
      <w:r>
        <w:continuationSeparator/>
      </w:r>
    </w:p>
    <w:p w14:paraId="513D8529" w14:textId="77777777" w:rsidR="00620EC1" w:rsidRDefault="00620EC1" w:rsidP="00BF30D2"/>
    <w:p w14:paraId="402A5F05" w14:textId="77777777" w:rsidR="00620EC1" w:rsidRDefault="00620EC1" w:rsidP="00BF30D2"/>
    <w:p w14:paraId="348C1696" w14:textId="77777777" w:rsidR="00620EC1" w:rsidRDefault="00620EC1" w:rsidP="00BF30D2"/>
    <w:p w14:paraId="7D4B552D" w14:textId="77777777" w:rsidR="00620EC1" w:rsidRDefault="00620EC1" w:rsidP="00BF30D2"/>
    <w:p w14:paraId="4E0F93A3" w14:textId="77777777" w:rsidR="00620EC1" w:rsidRDefault="00620EC1" w:rsidP="00BF30D2"/>
    <w:p w14:paraId="469FAA75" w14:textId="77777777" w:rsidR="00620EC1" w:rsidRDefault="00620EC1" w:rsidP="00BF30D2"/>
    <w:p w14:paraId="765B26F6" w14:textId="77777777" w:rsidR="00620EC1" w:rsidRDefault="00620EC1" w:rsidP="00BF30D2"/>
    <w:p w14:paraId="21F2B11E" w14:textId="77777777" w:rsidR="00620EC1" w:rsidRDefault="00620EC1" w:rsidP="00BF30D2"/>
    <w:p w14:paraId="76818836" w14:textId="77777777" w:rsidR="00620EC1" w:rsidRDefault="00620EC1" w:rsidP="00BF30D2"/>
    <w:p w14:paraId="62538849" w14:textId="77777777" w:rsidR="00620EC1" w:rsidRDefault="00620EC1" w:rsidP="00BF30D2"/>
    <w:p w14:paraId="39A03E59" w14:textId="77777777" w:rsidR="00620EC1" w:rsidRDefault="00620EC1" w:rsidP="00BF30D2"/>
    <w:p w14:paraId="5384B067" w14:textId="77777777" w:rsidR="00620EC1" w:rsidRDefault="00620EC1" w:rsidP="00BF30D2"/>
    <w:p w14:paraId="2470319E" w14:textId="77777777" w:rsidR="00620EC1" w:rsidRDefault="00620EC1" w:rsidP="00BF30D2"/>
    <w:p w14:paraId="7F2C37D6" w14:textId="77777777" w:rsidR="00620EC1" w:rsidRDefault="00620EC1" w:rsidP="00BF30D2"/>
    <w:p w14:paraId="5E670AD8" w14:textId="77777777" w:rsidR="00620EC1" w:rsidRDefault="00620EC1" w:rsidP="00BF30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4F3617" w14:textId="77777777" w:rsidR="00620EC1" w:rsidRDefault="00620EC1" w:rsidP="00BF30D2">
      <w:r>
        <w:separator/>
      </w:r>
    </w:p>
    <w:p w14:paraId="51DAEE8A" w14:textId="77777777" w:rsidR="00620EC1" w:rsidRDefault="00620EC1" w:rsidP="00BF30D2"/>
    <w:p w14:paraId="56FE0A55" w14:textId="77777777" w:rsidR="00620EC1" w:rsidRDefault="00620EC1" w:rsidP="00BF30D2"/>
    <w:p w14:paraId="6ADF55CA" w14:textId="77777777" w:rsidR="00620EC1" w:rsidRDefault="00620EC1" w:rsidP="00BF30D2"/>
    <w:p w14:paraId="14EB0A57" w14:textId="77777777" w:rsidR="00620EC1" w:rsidRDefault="00620EC1" w:rsidP="00BF30D2"/>
    <w:p w14:paraId="17F86B13" w14:textId="77777777" w:rsidR="00620EC1" w:rsidRDefault="00620EC1" w:rsidP="00BF30D2"/>
    <w:p w14:paraId="3030659C" w14:textId="77777777" w:rsidR="00620EC1" w:rsidRDefault="00620EC1" w:rsidP="00BF30D2"/>
  </w:footnote>
  <w:footnote w:type="continuationSeparator" w:id="0">
    <w:p w14:paraId="42509F74" w14:textId="77777777" w:rsidR="00620EC1" w:rsidRDefault="00620EC1" w:rsidP="00BF30D2">
      <w:r>
        <w:continuationSeparator/>
      </w:r>
    </w:p>
    <w:p w14:paraId="2A01FCE2" w14:textId="77777777" w:rsidR="00620EC1" w:rsidRDefault="00620EC1" w:rsidP="00BF30D2"/>
    <w:p w14:paraId="294F387A" w14:textId="77777777" w:rsidR="00620EC1" w:rsidRDefault="00620EC1" w:rsidP="00BF30D2"/>
    <w:p w14:paraId="5F367A02" w14:textId="77777777" w:rsidR="00620EC1" w:rsidRDefault="00620EC1" w:rsidP="00BF30D2"/>
    <w:p w14:paraId="47F388D3" w14:textId="77777777" w:rsidR="00620EC1" w:rsidRDefault="00620EC1" w:rsidP="00BF30D2"/>
    <w:p w14:paraId="64D4E848" w14:textId="77777777" w:rsidR="00620EC1" w:rsidRDefault="00620EC1" w:rsidP="00BF30D2"/>
    <w:p w14:paraId="56E005FF" w14:textId="77777777" w:rsidR="00620EC1" w:rsidRDefault="00620EC1" w:rsidP="00BF30D2"/>
    <w:p w14:paraId="6B52DA6E" w14:textId="77777777" w:rsidR="00620EC1" w:rsidRDefault="00620EC1" w:rsidP="00BF30D2"/>
    <w:p w14:paraId="6492A326" w14:textId="77777777" w:rsidR="00620EC1" w:rsidRDefault="00620EC1" w:rsidP="00BF30D2"/>
    <w:p w14:paraId="6889C5F0" w14:textId="77777777" w:rsidR="00620EC1" w:rsidRDefault="00620EC1" w:rsidP="00BF30D2"/>
    <w:p w14:paraId="087B7FED" w14:textId="77777777" w:rsidR="00620EC1" w:rsidRDefault="00620EC1" w:rsidP="00BF30D2"/>
    <w:p w14:paraId="04E7649E" w14:textId="77777777" w:rsidR="00620EC1" w:rsidRDefault="00620EC1" w:rsidP="00BF30D2"/>
    <w:p w14:paraId="3C0BB9BF" w14:textId="77777777" w:rsidR="00620EC1" w:rsidRDefault="00620EC1" w:rsidP="00BF30D2"/>
    <w:p w14:paraId="28E19EA4" w14:textId="77777777" w:rsidR="00620EC1" w:rsidRDefault="00620EC1" w:rsidP="00BF30D2"/>
    <w:p w14:paraId="728FD3A4" w14:textId="77777777" w:rsidR="00620EC1" w:rsidRDefault="00620EC1" w:rsidP="00BF30D2"/>
    <w:p w14:paraId="12B72128" w14:textId="77777777" w:rsidR="00620EC1" w:rsidRDefault="00620EC1" w:rsidP="00BF30D2"/>
  </w:footnote>
  <w:footnote w:id="1">
    <w:p w14:paraId="10BB4CF5" w14:textId="2C315F39" w:rsidR="008277D9" w:rsidRPr="00AD4EB2" w:rsidRDefault="008277D9" w:rsidP="00BF30D2">
      <w:pPr>
        <w:pStyle w:val="Textodenotaderodap"/>
      </w:pPr>
      <w:r>
        <w:rPr>
          <w:rStyle w:val="Refdenotaderodap"/>
        </w:rPr>
        <w:footnoteRef/>
      </w:r>
      <w:r>
        <w:t xml:space="preserve"> </w:t>
      </w:r>
      <w:hyperlink r:id="rId1" w:history="1">
        <w:r w:rsidRPr="00411632">
          <w:t>https://dl.acm.org/</w:t>
        </w:r>
      </w:hyperlink>
    </w:p>
  </w:footnote>
  <w:footnote w:id="2">
    <w:p w14:paraId="59EA58D3" w14:textId="6F9B1698" w:rsidR="008277D9" w:rsidRPr="009313B3" w:rsidRDefault="008277D9" w:rsidP="00BF30D2">
      <w:pPr>
        <w:pStyle w:val="Textodenotaderodap"/>
      </w:pPr>
      <w:r>
        <w:rPr>
          <w:rStyle w:val="Refdenotaderodap"/>
        </w:rPr>
        <w:footnoteRef/>
      </w:r>
      <w:r>
        <w:t xml:space="preserve"> Link para as respostas do questionário: </w:t>
      </w:r>
      <w:hyperlink r:id="rId2" w:history="1">
        <w:r w:rsidRPr="00275A69">
          <w:rPr>
            <w:rStyle w:val="Hyperlink"/>
          </w:rPr>
          <w:t>https://forms.gle/FKW5iJBhT7oEa18eA</w:t>
        </w:r>
      </w:hyperlink>
    </w:p>
  </w:footnote>
  <w:footnote w:id="3">
    <w:p w14:paraId="187143EB" w14:textId="77777777" w:rsidR="008277D9" w:rsidRPr="001A52FC" w:rsidRDefault="008277D9" w:rsidP="00BF30D2">
      <w:pPr>
        <w:pStyle w:val="Textodenotaderodap"/>
      </w:pPr>
      <w:r>
        <w:rPr>
          <w:rStyle w:val="Refdenotaderodap"/>
        </w:rPr>
        <w:footnoteRef/>
      </w:r>
      <w:r>
        <w:t xml:space="preserve"> </w:t>
      </w:r>
      <w:r w:rsidRPr="001A52FC">
        <w:t>Problema relacionado a falta de d</w:t>
      </w:r>
      <w:r>
        <w:t>ados em um RecSys</w:t>
      </w:r>
    </w:p>
  </w:footnote>
  <w:footnote w:id="4">
    <w:p w14:paraId="0DED6042" w14:textId="0B449ED5" w:rsidR="008277D9" w:rsidRPr="00E03A37" w:rsidRDefault="008277D9" w:rsidP="00BF30D2">
      <w:pPr>
        <w:pStyle w:val="Textodenotaderodap"/>
      </w:pPr>
      <w:r>
        <w:rPr>
          <w:rStyle w:val="Refdenotaderodap"/>
        </w:rPr>
        <w:footnoteRef/>
      </w:r>
      <w:r>
        <w:t xml:space="preserve"> Disponível em:</w:t>
      </w:r>
      <w:r w:rsidRPr="00E03A37">
        <w:t xml:space="preserve"> </w:t>
      </w:r>
      <w:hyperlink r:id="rId3" w:history="1">
        <w:r w:rsidRPr="002C1E68">
          <w:rPr>
            <w:rStyle w:val="Hyperlink"/>
            <w:sz w:val="20"/>
          </w:rPr>
          <w:t>https://ericoloewe.github.io/computer-science-tcc/</w:t>
        </w:r>
      </w:hyperlink>
      <w:r>
        <w:t xml:space="preserve"> </w:t>
      </w:r>
    </w:p>
  </w:footnote>
  <w:footnote w:id="5">
    <w:p w14:paraId="09CE0F90" w14:textId="2AD15129" w:rsidR="008277D9" w:rsidRPr="00250F58" w:rsidRDefault="008277D9" w:rsidP="00BF30D2">
      <w:pPr>
        <w:pStyle w:val="Textodenotaderodap"/>
      </w:pPr>
      <w:r>
        <w:rPr>
          <w:rStyle w:val="Refdenotaderodap"/>
        </w:rPr>
        <w:footnoteRef/>
      </w:r>
      <w:r>
        <w:t xml:space="preserve"> L</w:t>
      </w:r>
      <w:r w:rsidRPr="00250F58">
        <w:t xml:space="preserve">ink </w:t>
      </w:r>
      <w:r>
        <w:t>d</w:t>
      </w:r>
      <w:r w:rsidRPr="00250F58">
        <w:t xml:space="preserve">e acesso a aplicação: </w:t>
      </w:r>
      <w:hyperlink r:id="rId4" w:history="1">
        <w:r w:rsidRPr="002C1E68">
          <w:rPr>
            <w:rStyle w:val="Hyperlink"/>
            <w:sz w:val="20"/>
          </w:rPr>
          <w:t>https://ericoloewe.github.io/computer-science-tcc/</w:t>
        </w:r>
      </w:hyperlink>
      <w:r>
        <w:t xml:space="preserve"> </w:t>
      </w:r>
    </w:p>
  </w:footnote>
  <w:footnote w:id="6">
    <w:p w14:paraId="0E194FE6" w14:textId="37B45FFA" w:rsidR="006D253C" w:rsidRPr="006D253C" w:rsidRDefault="006D253C" w:rsidP="00BF30D2">
      <w:pPr>
        <w:pStyle w:val="Textodenotaderodap"/>
      </w:pPr>
      <w:r>
        <w:rPr>
          <w:rStyle w:val="Refdenotaderodap"/>
        </w:rPr>
        <w:footnoteRef/>
      </w:r>
      <w:r>
        <w:t xml:space="preserve"> </w:t>
      </w:r>
      <w:r w:rsidRPr="006D253C">
        <w:t xml:space="preserve">O link de acesso ao servidor: </w:t>
      </w:r>
      <w:hyperlink r:id="rId5" w:history="1">
        <w:r w:rsidRPr="002C1E68">
          <w:rPr>
            <w:rStyle w:val="Hyperlink"/>
            <w:sz w:val="20"/>
          </w:rPr>
          <w:t>https://lors.azurewebsites.net/</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B1284" w14:textId="77777777" w:rsidR="008277D9" w:rsidRDefault="008277D9" w:rsidP="00BF30D2">
    <w:r>
      <w:fldChar w:fldCharType="begin"/>
    </w:r>
    <w:r>
      <w:instrText xml:space="preserve">PAGE  </w:instrText>
    </w:r>
    <w:r>
      <w:fldChar w:fldCharType="separate"/>
    </w:r>
    <w:r>
      <w:rPr>
        <w:noProof/>
      </w:rPr>
      <w:t>24</w:t>
    </w:r>
    <w:r>
      <w:fldChar w:fldCharType="end"/>
    </w:r>
  </w:p>
  <w:p w14:paraId="22B212EB" w14:textId="77777777" w:rsidR="008277D9" w:rsidRDefault="008277D9" w:rsidP="00BF30D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17A90" w14:textId="77777777" w:rsidR="008277D9" w:rsidRDefault="008277D9" w:rsidP="00BF30D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16DEB" w14:textId="77777777" w:rsidR="008277D9" w:rsidRDefault="008277D9" w:rsidP="00BF30D2">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C0BF1" w14:textId="77777777" w:rsidR="008277D9" w:rsidRDefault="008277D9" w:rsidP="00BF30D2">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165FF" w14:textId="77777777" w:rsidR="008277D9" w:rsidRDefault="008277D9" w:rsidP="00BF30D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78F85310"/>
    <w:lvl w:ilvl="0" w:tplc="1B642D3C">
      <w:start w:val="1"/>
      <w:numFmt w:val="bullet"/>
      <w:pStyle w:val="Listas"/>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4"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23"/>
  </w:num>
  <w:num w:numId="2">
    <w:abstractNumId w:val="29"/>
  </w:num>
  <w:num w:numId="3">
    <w:abstractNumId w:val="1"/>
  </w:num>
  <w:num w:numId="4">
    <w:abstractNumId w:val="21"/>
  </w:num>
  <w:num w:numId="5">
    <w:abstractNumId w:val="27"/>
  </w:num>
  <w:num w:numId="6">
    <w:abstractNumId w:val="26"/>
  </w:num>
  <w:num w:numId="7">
    <w:abstractNumId w:val="25"/>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8"/>
  </w:num>
  <w:num w:numId="14">
    <w:abstractNumId w:val="11"/>
  </w:num>
  <w:num w:numId="15">
    <w:abstractNumId w:val="17"/>
  </w:num>
  <w:num w:numId="16">
    <w:abstractNumId w:val="28"/>
  </w:num>
  <w:num w:numId="17">
    <w:abstractNumId w:val="28"/>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4"/>
  </w:num>
  <w:num w:numId="27">
    <w:abstractNumId w:val="15"/>
  </w:num>
  <w:num w:numId="28">
    <w:abstractNumId w:val="3"/>
  </w:num>
  <w:num w:numId="29">
    <w:abstractNumId w:val="19"/>
  </w:num>
  <w:num w:numId="30">
    <w:abstractNumId w:val="6"/>
  </w:num>
  <w:num w:numId="31">
    <w:abstractNumId w:val="10"/>
  </w:num>
  <w:num w:numId="32">
    <w:abstractNumId w:val="30"/>
  </w:num>
  <w:num w:numId="33">
    <w:abstractNumId w:val="4"/>
  </w:num>
  <w:num w:numId="34">
    <w:abstractNumId w:val="20"/>
  </w:num>
  <w:num w:numId="35">
    <w:abstractNumId w:val="13"/>
  </w:num>
  <w:num w:numId="36">
    <w:abstractNumId w:val="31"/>
  </w:num>
  <w:num w:numId="37">
    <w:abstractNumId w:val="22"/>
  </w:num>
  <w:num w:numId="38">
    <w:abstractNumId w:val="12"/>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2900"/>
    <w:rsid w:val="00017C14"/>
    <w:rsid w:val="00033E87"/>
    <w:rsid w:val="000421F7"/>
    <w:rsid w:val="000463B6"/>
    <w:rsid w:val="00052433"/>
    <w:rsid w:val="0006026D"/>
    <w:rsid w:val="00060FD4"/>
    <w:rsid w:val="00063522"/>
    <w:rsid w:val="00063847"/>
    <w:rsid w:val="0006790C"/>
    <w:rsid w:val="000822C6"/>
    <w:rsid w:val="000964B3"/>
    <w:rsid w:val="000A02D3"/>
    <w:rsid w:val="000A1639"/>
    <w:rsid w:val="000B20C5"/>
    <w:rsid w:val="000C396C"/>
    <w:rsid w:val="000C6345"/>
    <w:rsid w:val="000D46D6"/>
    <w:rsid w:val="000D62CE"/>
    <w:rsid w:val="000E3077"/>
    <w:rsid w:val="000E6B02"/>
    <w:rsid w:val="000F1E71"/>
    <w:rsid w:val="000F3363"/>
    <w:rsid w:val="000F3F2B"/>
    <w:rsid w:val="000F4A34"/>
    <w:rsid w:val="00117679"/>
    <w:rsid w:val="00125BA5"/>
    <w:rsid w:val="00127861"/>
    <w:rsid w:val="00130BE8"/>
    <w:rsid w:val="001517D9"/>
    <w:rsid w:val="00157AF8"/>
    <w:rsid w:val="00161A09"/>
    <w:rsid w:val="001659D1"/>
    <w:rsid w:val="001717DB"/>
    <w:rsid w:val="00171833"/>
    <w:rsid w:val="0018103F"/>
    <w:rsid w:val="0019252D"/>
    <w:rsid w:val="001A59A5"/>
    <w:rsid w:val="001A76D5"/>
    <w:rsid w:val="001B691C"/>
    <w:rsid w:val="001C0465"/>
    <w:rsid w:val="001C4604"/>
    <w:rsid w:val="001E0B80"/>
    <w:rsid w:val="001E3FAD"/>
    <w:rsid w:val="001E7E8E"/>
    <w:rsid w:val="001F32F9"/>
    <w:rsid w:val="001F4A06"/>
    <w:rsid w:val="002050E2"/>
    <w:rsid w:val="00211DB3"/>
    <w:rsid w:val="00223F2E"/>
    <w:rsid w:val="002251D0"/>
    <w:rsid w:val="00225C0B"/>
    <w:rsid w:val="00233C3E"/>
    <w:rsid w:val="00246CD2"/>
    <w:rsid w:val="00247640"/>
    <w:rsid w:val="00250F58"/>
    <w:rsid w:val="00253C53"/>
    <w:rsid w:val="00255769"/>
    <w:rsid w:val="00266510"/>
    <w:rsid w:val="00267AC7"/>
    <w:rsid w:val="002771E2"/>
    <w:rsid w:val="00286E22"/>
    <w:rsid w:val="00294E9F"/>
    <w:rsid w:val="00297076"/>
    <w:rsid w:val="002B6AE5"/>
    <w:rsid w:val="002C030C"/>
    <w:rsid w:val="002C30AB"/>
    <w:rsid w:val="002E041E"/>
    <w:rsid w:val="00302815"/>
    <w:rsid w:val="00302C79"/>
    <w:rsid w:val="00307B26"/>
    <w:rsid w:val="0033026F"/>
    <w:rsid w:val="0033427E"/>
    <w:rsid w:val="00356202"/>
    <w:rsid w:val="00361392"/>
    <w:rsid w:val="00365FA8"/>
    <w:rsid w:val="003845C7"/>
    <w:rsid w:val="003907BA"/>
    <w:rsid w:val="0039137E"/>
    <w:rsid w:val="003A177C"/>
    <w:rsid w:val="003B51DE"/>
    <w:rsid w:val="003B63BC"/>
    <w:rsid w:val="003C3A26"/>
    <w:rsid w:val="003F3B22"/>
    <w:rsid w:val="0040230E"/>
    <w:rsid w:val="00403CF8"/>
    <w:rsid w:val="0040581D"/>
    <w:rsid w:val="004150F1"/>
    <w:rsid w:val="004229D2"/>
    <w:rsid w:val="00433D11"/>
    <w:rsid w:val="004563F3"/>
    <w:rsid w:val="0045685F"/>
    <w:rsid w:val="0046179C"/>
    <w:rsid w:val="004713D0"/>
    <w:rsid w:val="0048370D"/>
    <w:rsid w:val="004872F3"/>
    <w:rsid w:val="00493CF8"/>
    <w:rsid w:val="004A223B"/>
    <w:rsid w:val="004B4715"/>
    <w:rsid w:val="004C3B05"/>
    <w:rsid w:val="004D7509"/>
    <w:rsid w:val="004D7D53"/>
    <w:rsid w:val="004E17F5"/>
    <w:rsid w:val="004F21E9"/>
    <w:rsid w:val="00517AD8"/>
    <w:rsid w:val="00543861"/>
    <w:rsid w:val="00546071"/>
    <w:rsid w:val="00553165"/>
    <w:rsid w:val="00573580"/>
    <w:rsid w:val="00577C81"/>
    <w:rsid w:val="00580EC0"/>
    <w:rsid w:val="00582B5C"/>
    <w:rsid w:val="005956EE"/>
    <w:rsid w:val="00596437"/>
    <w:rsid w:val="005A7839"/>
    <w:rsid w:val="005B0A0A"/>
    <w:rsid w:val="005D67E6"/>
    <w:rsid w:val="005D76F6"/>
    <w:rsid w:val="005E2F01"/>
    <w:rsid w:val="00604EB9"/>
    <w:rsid w:val="00606E70"/>
    <w:rsid w:val="00620EC1"/>
    <w:rsid w:val="0062198D"/>
    <w:rsid w:val="00631CC1"/>
    <w:rsid w:val="0065684E"/>
    <w:rsid w:val="0066211E"/>
    <w:rsid w:val="006736A2"/>
    <w:rsid w:val="006743B8"/>
    <w:rsid w:val="00682EC2"/>
    <w:rsid w:val="006921B6"/>
    <w:rsid w:val="006B2A08"/>
    <w:rsid w:val="006B5A44"/>
    <w:rsid w:val="006C1E7D"/>
    <w:rsid w:val="006C3E1C"/>
    <w:rsid w:val="006D253C"/>
    <w:rsid w:val="006D2D25"/>
    <w:rsid w:val="006F0F04"/>
    <w:rsid w:val="006F4F2D"/>
    <w:rsid w:val="0070432F"/>
    <w:rsid w:val="007152F5"/>
    <w:rsid w:val="00724800"/>
    <w:rsid w:val="007454FE"/>
    <w:rsid w:val="00745697"/>
    <w:rsid w:val="007467AB"/>
    <w:rsid w:val="007522AC"/>
    <w:rsid w:val="0075471F"/>
    <w:rsid w:val="00764ABE"/>
    <w:rsid w:val="00766FBB"/>
    <w:rsid w:val="0077324E"/>
    <w:rsid w:val="0077738A"/>
    <w:rsid w:val="007901B6"/>
    <w:rsid w:val="00791A76"/>
    <w:rsid w:val="007B42A9"/>
    <w:rsid w:val="007B75F7"/>
    <w:rsid w:val="007E0393"/>
    <w:rsid w:val="007E2AA8"/>
    <w:rsid w:val="007E2D77"/>
    <w:rsid w:val="007F00BA"/>
    <w:rsid w:val="007F66FF"/>
    <w:rsid w:val="00813A03"/>
    <w:rsid w:val="00826DC8"/>
    <w:rsid w:val="008277D9"/>
    <w:rsid w:val="0083758C"/>
    <w:rsid w:val="0084337D"/>
    <w:rsid w:val="008512F9"/>
    <w:rsid w:val="0085627B"/>
    <w:rsid w:val="008621D5"/>
    <w:rsid w:val="008737D8"/>
    <w:rsid w:val="008960B8"/>
    <w:rsid w:val="008A4CC4"/>
    <w:rsid w:val="008D1382"/>
    <w:rsid w:val="008E4BA5"/>
    <w:rsid w:val="008F2AE9"/>
    <w:rsid w:val="00900B80"/>
    <w:rsid w:val="00910C9E"/>
    <w:rsid w:val="0091343D"/>
    <w:rsid w:val="00915537"/>
    <w:rsid w:val="009206C6"/>
    <w:rsid w:val="00923834"/>
    <w:rsid w:val="009243AA"/>
    <w:rsid w:val="009313B3"/>
    <w:rsid w:val="00933820"/>
    <w:rsid w:val="009444DD"/>
    <w:rsid w:val="0097242C"/>
    <w:rsid w:val="00980B07"/>
    <w:rsid w:val="00986C87"/>
    <w:rsid w:val="00992336"/>
    <w:rsid w:val="009948A9"/>
    <w:rsid w:val="009A064B"/>
    <w:rsid w:val="009A6ED8"/>
    <w:rsid w:val="009B0E6B"/>
    <w:rsid w:val="009C1A90"/>
    <w:rsid w:val="009C26C8"/>
    <w:rsid w:val="009C3085"/>
    <w:rsid w:val="009C68EE"/>
    <w:rsid w:val="009C7D76"/>
    <w:rsid w:val="009F6978"/>
    <w:rsid w:val="009F6A37"/>
    <w:rsid w:val="009F77DC"/>
    <w:rsid w:val="00A111DE"/>
    <w:rsid w:val="00A1555E"/>
    <w:rsid w:val="00A24B40"/>
    <w:rsid w:val="00A328D8"/>
    <w:rsid w:val="00A3415D"/>
    <w:rsid w:val="00A424AD"/>
    <w:rsid w:val="00A434D0"/>
    <w:rsid w:val="00A50B81"/>
    <w:rsid w:val="00A5403F"/>
    <w:rsid w:val="00A667BE"/>
    <w:rsid w:val="00A83D6F"/>
    <w:rsid w:val="00A85103"/>
    <w:rsid w:val="00A976A5"/>
    <w:rsid w:val="00AB6A2A"/>
    <w:rsid w:val="00AC5D2E"/>
    <w:rsid w:val="00AC6E07"/>
    <w:rsid w:val="00AD4EB2"/>
    <w:rsid w:val="00B04A2D"/>
    <w:rsid w:val="00B17F37"/>
    <w:rsid w:val="00B34139"/>
    <w:rsid w:val="00B35EFA"/>
    <w:rsid w:val="00B50035"/>
    <w:rsid w:val="00B51BB0"/>
    <w:rsid w:val="00B655D3"/>
    <w:rsid w:val="00B70F38"/>
    <w:rsid w:val="00B710E7"/>
    <w:rsid w:val="00B7166E"/>
    <w:rsid w:val="00B8270D"/>
    <w:rsid w:val="00B8383E"/>
    <w:rsid w:val="00B9416A"/>
    <w:rsid w:val="00BB2B89"/>
    <w:rsid w:val="00BB4E6B"/>
    <w:rsid w:val="00BC6411"/>
    <w:rsid w:val="00BD0ECD"/>
    <w:rsid w:val="00BE6FA1"/>
    <w:rsid w:val="00BF2696"/>
    <w:rsid w:val="00BF30D2"/>
    <w:rsid w:val="00BF6722"/>
    <w:rsid w:val="00C07F58"/>
    <w:rsid w:val="00C21CD4"/>
    <w:rsid w:val="00C408F3"/>
    <w:rsid w:val="00C53247"/>
    <w:rsid w:val="00C679D5"/>
    <w:rsid w:val="00C70D2D"/>
    <w:rsid w:val="00C71C42"/>
    <w:rsid w:val="00C71CD5"/>
    <w:rsid w:val="00C768E8"/>
    <w:rsid w:val="00C86B91"/>
    <w:rsid w:val="00CB6F55"/>
    <w:rsid w:val="00CC31F5"/>
    <w:rsid w:val="00CC3290"/>
    <w:rsid w:val="00CC4C06"/>
    <w:rsid w:val="00CC5800"/>
    <w:rsid w:val="00D0321F"/>
    <w:rsid w:val="00D04942"/>
    <w:rsid w:val="00D05D5A"/>
    <w:rsid w:val="00D07ACB"/>
    <w:rsid w:val="00D1196D"/>
    <w:rsid w:val="00D17147"/>
    <w:rsid w:val="00D21DC1"/>
    <w:rsid w:val="00D31312"/>
    <w:rsid w:val="00D46496"/>
    <w:rsid w:val="00D504D7"/>
    <w:rsid w:val="00D5347B"/>
    <w:rsid w:val="00D541C8"/>
    <w:rsid w:val="00D63692"/>
    <w:rsid w:val="00D671F1"/>
    <w:rsid w:val="00DA3AA8"/>
    <w:rsid w:val="00DA4824"/>
    <w:rsid w:val="00DC1D1F"/>
    <w:rsid w:val="00DF3907"/>
    <w:rsid w:val="00E02E2F"/>
    <w:rsid w:val="00E03329"/>
    <w:rsid w:val="00E03A37"/>
    <w:rsid w:val="00E17768"/>
    <w:rsid w:val="00E239C1"/>
    <w:rsid w:val="00E45D23"/>
    <w:rsid w:val="00E52929"/>
    <w:rsid w:val="00E54DB7"/>
    <w:rsid w:val="00E619E4"/>
    <w:rsid w:val="00E736B3"/>
    <w:rsid w:val="00E76BCB"/>
    <w:rsid w:val="00E83151"/>
    <w:rsid w:val="00E83856"/>
    <w:rsid w:val="00E9306B"/>
    <w:rsid w:val="00EA14BD"/>
    <w:rsid w:val="00EB453E"/>
    <w:rsid w:val="00EC2ADA"/>
    <w:rsid w:val="00ED2190"/>
    <w:rsid w:val="00EF5CD4"/>
    <w:rsid w:val="00F13211"/>
    <w:rsid w:val="00F243EF"/>
    <w:rsid w:val="00F26922"/>
    <w:rsid w:val="00F34B49"/>
    <w:rsid w:val="00F423A9"/>
    <w:rsid w:val="00F4482C"/>
    <w:rsid w:val="00F67B56"/>
    <w:rsid w:val="00F729D6"/>
    <w:rsid w:val="00F73126"/>
    <w:rsid w:val="00F87416"/>
    <w:rsid w:val="00FA13B1"/>
    <w:rsid w:val="00FC687D"/>
    <w:rsid w:val="00FC70E4"/>
    <w:rsid w:val="00FE1445"/>
    <w:rsid w:val="00FE2C44"/>
    <w:rsid w:val="00FE52BA"/>
    <w:rsid w:val="00FF2CED"/>
    <w:rsid w:val="00FF53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9930DC"/>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BF30D2"/>
    <w:pPr>
      <w:tabs>
        <w:tab w:val="left" w:pos="851"/>
      </w:tabs>
      <w:spacing w:line="360" w:lineRule="auto"/>
      <w:jc w:val="both"/>
    </w:pPr>
    <w:rPr>
      <w:iCs/>
      <w:color w:val="000000"/>
      <w:sz w:val="24"/>
      <w:szCs w:val="24"/>
    </w:rPr>
  </w:style>
  <w:style w:type="paragraph" w:styleId="Ttulo1">
    <w:name w:val="heading 1"/>
    <w:basedOn w:val="Normal"/>
    <w:next w:val="Normal"/>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link w:val="Ttulo5Char"/>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CB6F55"/>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paragraph" w:styleId="PargrafodaLista">
    <w:name w:val="List Paragraph"/>
    <w:basedOn w:val="Normal"/>
    <w:link w:val="PargrafodaListaChar"/>
    <w:uiPriority w:val="34"/>
    <w:qFormat/>
    <w:rsid w:val="005D67E6"/>
    <w:pPr>
      <w:keepNext/>
      <w:ind w:left="720"/>
      <w:contextualSpacing/>
    </w:pPr>
    <w:rPr>
      <w:lang w:eastAsia="en-US"/>
    </w:rPr>
  </w:style>
  <w:style w:type="character" w:customStyle="1" w:styleId="PargrafodaListaChar">
    <w:name w:val="Parágrafo da Lista Char"/>
    <w:link w:val="PargrafodaLista"/>
    <w:uiPriority w:val="34"/>
    <w:rsid w:val="005D67E6"/>
    <w:rPr>
      <w:iCs/>
      <w:color w:val="000000"/>
      <w:sz w:val="24"/>
      <w:szCs w:val="24"/>
      <w:lang w:eastAsia="en-US"/>
    </w:rPr>
  </w:style>
  <w:style w:type="character" w:styleId="Refdecomentrio">
    <w:name w:val="annotation reference"/>
    <w:rsid w:val="005D67E6"/>
    <w:rPr>
      <w:sz w:val="16"/>
      <w:szCs w:val="16"/>
    </w:rPr>
  </w:style>
  <w:style w:type="paragraph" w:styleId="Textodecomentrio">
    <w:name w:val="annotation text"/>
    <w:basedOn w:val="Normal"/>
    <w:link w:val="TextodecomentrioChar"/>
    <w:rsid w:val="005D67E6"/>
    <w:pPr>
      <w:keepNext/>
    </w:pPr>
    <w:rPr>
      <w:sz w:val="20"/>
      <w:szCs w:val="20"/>
      <w:lang w:eastAsia="en-US"/>
    </w:rPr>
  </w:style>
  <w:style w:type="character" w:customStyle="1" w:styleId="TextodecomentrioChar">
    <w:name w:val="Texto de comentário Char"/>
    <w:link w:val="Textodecomentrio"/>
    <w:rsid w:val="005D67E6"/>
    <w:rPr>
      <w:iCs/>
      <w:color w:val="000000"/>
      <w:lang w:eastAsia="en-US"/>
    </w:rPr>
  </w:style>
  <w:style w:type="character" w:customStyle="1" w:styleId="Ttulo2Char">
    <w:name w:val="Título 2 Char"/>
    <w:link w:val="Ttulo2"/>
    <w:rsid w:val="00433D11"/>
    <w:rPr>
      <w:iCs/>
      <w:caps/>
      <w:snapToGrid w:val="0"/>
      <w:color w:val="000000"/>
      <w:spacing w:val="10"/>
      <w:kern w:val="28"/>
      <w:sz w:val="24"/>
      <w:szCs w:val="24"/>
      <w:lang w:eastAsia="en-US"/>
    </w:rPr>
  </w:style>
  <w:style w:type="paragraph" w:customStyle="1" w:styleId="Listas">
    <w:name w:val="Listas"/>
    <w:basedOn w:val="Ttulo5"/>
    <w:link w:val="ListasChar"/>
    <w:autoRedefine/>
    <w:qFormat/>
    <w:rsid w:val="00433D11"/>
    <w:pPr>
      <w:keepNext/>
      <w:numPr>
        <w:ilvl w:val="0"/>
        <w:numId w:val="33"/>
      </w:numPr>
      <w:tabs>
        <w:tab w:val="left" w:pos="851"/>
      </w:tabs>
      <w:contextualSpacing/>
    </w:pPr>
  </w:style>
  <w:style w:type="paragraph" w:styleId="Legenda">
    <w:name w:val="caption"/>
    <w:basedOn w:val="Normal"/>
    <w:next w:val="Normal"/>
    <w:unhideWhenUsed/>
    <w:qFormat/>
    <w:rsid w:val="00AD4EB2"/>
    <w:pPr>
      <w:keepNext/>
      <w:spacing w:after="200" w:line="240" w:lineRule="auto"/>
      <w:jc w:val="center"/>
    </w:pPr>
    <w:rPr>
      <w:iCs w:val="0"/>
      <w:szCs w:val="18"/>
      <w:lang w:eastAsia="en-US"/>
    </w:rPr>
  </w:style>
  <w:style w:type="character" w:customStyle="1" w:styleId="Ttulo5Char">
    <w:name w:val="Título 5 Char"/>
    <w:link w:val="Ttulo5"/>
    <w:rsid w:val="00433D11"/>
    <w:rPr>
      <w:b/>
      <w:iCs/>
      <w:snapToGrid w:val="0"/>
      <w:color w:val="000000"/>
      <w:spacing w:val="-5"/>
      <w:sz w:val="24"/>
      <w:szCs w:val="24"/>
      <w:lang w:eastAsia="en-US"/>
    </w:rPr>
  </w:style>
  <w:style w:type="character" w:customStyle="1" w:styleId="ListasChar">
    <w:name w:val="Listas Char"/>
    <w:link w:val="Listas"/>
    <w:rsid w:val="00433D11"/>
    <w:rPr>
      <w:b/>
      <w:iCs/>
      <w:snapToGrid w:val="0"/>
      <w:color w:val="000000"/>
      <w:spacing w:val="-5"/>
      <w:sz w:val="24"/>
      <w:szCs w:val="24"/>
      <w:lang w:eastAsia="en-US"/>
    </w:rPr>
  </w:style>
  <w:style w:type="paragraph" w:customStyle="1" w:styleId="Figuras">
    <w:name w:val="Figuras"/>
    <w:basedOn w:val="Normal"/>
    <w:link w:val="FigurasChar"/>
    <w:autoRedefine/>
    <w:qFormat/>
    <w:rsid w:val="000421F7"/>
    <w:pPr>
      <w:keepNext/>
      <w:spacing w:before="120" w:after="120"/>
      <w:jc w:val="center"/>
    </w:pPr>
    <w:rPr>
      <w:noProof/>
    </w:rPr>
  </w:style>
  <w:style w:type="character" w:customStyle="1" w:styleId="FigurasChar">
    <w:name w:val="Figuras Char"/>
    <w:link w:val="Figuras"/>
    <w:rsid w:val="000421F7"/>
    <w:rPr>
      <w:iCs/>
      <w:noProof/>
      <w:color w:val="000000"/>
      <w:sz w:val="24"/>
      <w:szCs w:val="24"/>
    </w:rPr>
  </w:style>
  <w:style w:type="paragraph" w:customStyle="1" w:styleId="Listas1">
    <w:name w:val="Listas 1"/>
    <w:basedOn w:val="Ttulo5"/>
    <w:link w:val="Listas1Char"/>
    <w:autoRedefine/>
    <w:qFormat/>
    <w:rsid w:val="000C6345"/>
    <w:pPr>
      <w:keepNext/>
      <w:numPr>
        <w:ilvl w:val="0"/>
        <w:numId w:val="35"/>
      </w:numPr>
    </w:pPr>
    <w:rPr>
      <w:bCs/>
    </w:rPr>
  </w:style>
  <w:style w:type="character" w:customStyle="1" w:styleId="Listas1Char">
    <w:name w:val="Listas 1 Char"/>
    <w:link w:val="Listas1"/>
    <w:rsid w:val="000C6345"/>
    <w:rPr>
      <w:b/>
      <w:bCs/>
      <w:iCs/>
      <w:snapToGrid w:val="0"/>
      <w:color w:val="000000"/>
      <w:spacing w:val="-5"/>
      <w:sz w:val="24"/>
      <w:szCs w:val="24"/>
      <w:lang w:eastAsia="en-US"/>
    </w:rPr>
  </w:style>
  <w:style w:type="table" w:styleId="Tabelacomgrade">
    <w:name w:val="Table Grid"/>
    <w:basedOn w:val="Tabelanormal"/>
    <w:rsid w:val="00AC6E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5627B"/>
    <w:pPr>
      <w:keepNext/>
      <w:spacing w:before="200" w:after="160" w:line="240" w:lineRule="auto"/>
      <w:ind w:left="2124" w:right="864"/>
    </w:pPr>
    <w:rPr>
      <w:iCs w:val="0"/>
      <w:sz w:val="20"/>
      <w:lang w:eastAsia="en-US"/>
    </w:rPr>
  </w:style>
  <w:style w:type="character" w:customStyle="1" w:styleId="CitaoChar">
    <w:name w:val="Citação Char"/>
    <w:link w:val="Citao"/>
    <w:uiPriority w:val="29"/>
    <w:rsid w:val="0085627B"/>
    <w:rPr>
      <w:color w:val="000000"/>
      <w:szCs w:val="24"/>
      <w:lang w:eastAsia="en-US"/>
    </w:rPr>
  </w:style>
  <w:style w:type="character" w:styleId="MenoPendente">
    <w:name w:val="Unresolved Mention"/>
    <w:uiPriority w:val="99"/>
    <w:semiHidden/>
    <w:unhideWhenUsed/>
    <w:rsid w:val="00B655D3"/>
    <w:rPr>
      <w:color w:val="605E5C"/>
      <w:shd w:val="clear" w:color="auto" w:fill="E1DFDD"/>
    </w:rPr>
  </w:style>
  <w:style w:type="table" w:styleId="TabeladeGrade1Clara-nfase6">
    <w:name w:val="Grid Table 1 Light Accent 6"/>
    <w:basedOn w:val="Tabelanormal"/>
    <w:uiPriority w:val="46"/>
    <w:rsid w:val="007E0393"/>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character" w:styleId="Forte">
    <w:name w:val="Strong"/>
    <w:qFormat/>
    <w:rsid w:val="00813A03"/>
    <w:rPr>
      <w:b/>
      <w:bCs/>
    </w:rPr>
  </w:style>
  <w:style w:type="paragraph" w:styleId="Reviso">
    <w:name w:val="Revision"/>
    <w:hidden/>
    <w:uiPriority w:val="99"/>
    <w:semiHidden/>
    <w:rsid w:val="0045685F"/>
    <w:rPr>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10" Type="http://schemas.openxmlformats.org/officeDocument/2006/relationships/comments" Target="comments.xml"/><Relationship Id="rId19" Type="http://schemas.openxmlformats.org/officeDocument/2006/relationships/oleObject" Target="embeddings/Microsoft_Excel_97-2003_Worksheet.xls"/><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header" Target="header5.xml"/><Relationship Id="rId8" Type="http://schemas.openxmlformats.org/officeDocument/2006/relationships/header" Target="header1.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header" Target="header3.xml"/></Relationships>
</file>

<file path=word/_rels/footnotes.xml.rels><?xml version="1.0" encoding="UTF-8" standalone="yes"?>
<Relationships xmlns="http://schemas.openxmlformats.org/package/2006/relationships"><Relationship Id="rId3" Type="http://schemas.openxmlformats.org/officeDocument/2006/relationships/hyperlink" Target="https://ericoloewe.github.io/computer-science-tcc/" TargetMode="External"/><Relationship Id="rId2" Type="http://schemas.openxmlformats.org/officeDocument/2006/relationships/hyperlink" Target="https://forms.gle/FKW5iJBhT7oEa18eA" TargetMode="External"/><Relationship Id="rId1" Type="http://schemas.openxmlformats.org/officeDocument/2006/relationships/hyperlink" Target="https://dl.acm.org/" TargetMode="External"/><Relationship Id="rId5" Type="http://schemas.openxmlformats.org/officeDocument/2006/relationships/hyperlink" Target="https://lors.azurewebsites.net/" TargetMode="External"/><Relationship Id="rId4" Type="http://schemas.openxmlformats.org/officeDocument/2006/relationships/hyperlink" Target="https://ericoloewe.github.io/computer-science-tcc/"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A8E02-14B7-4741-B9A0-41EF2520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TotalTime>
  <Pages>67</Pages>
  <Words>24430</Words>
  <Characters>131926</Characters>
  <Application>Microsoft Office Word</Application>
  <DocSecurity>0</DocSecurity>
  <Lines>1099</Lines>
  <Paragraphs>312</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156044</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298</cp:revision>
  <cp:lastPrinted>2003-10-22T01:33:00Z</cp:lastPrinted>
  <dcterms:created xsi:type="dcterms:W3CDTF">2018-05-30T22:47:00Z</dcterms:created>
  <dcterms:modified xsi:type="dcterms:W3CDTF">2020-11-09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